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3FB81BBE">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1995251"/>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1995252"/>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1995253"/>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0D80C6F5" w14:textId="0D932BF2" w:rsidR="00346A1C"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1995251" w:history="1">
            <w:r w:rsidR="00346A1C" w:rsidRPr="00FB2930">
              <w:rPr>
                <w:rStyle w:val="af2"/>
                <w:rFonts w:hint="eastAsia"/>
                <w:noProof/>
              </w:rPr>
              <w:t>摘要</w:t>
            </w:r>
            <w:r w:rsidR="00346A1C">
              <w:rPr>
                <w:noProof/>
                <w:webHidden/>
              </w:rPr>
              <w:tab/>
            </w:r>
            <w:r w:rsidR="00346A1C">
              <w:rPr>
                <w:noProof/>
                <w:webHidden/>
              </w:rPr>
              <w:fldChar w:fldCharType="begin"/>
            </w:r>
            <w:r w:rsidR="00346A1C">
              <w:rPr>
                <w:noProof/>
                <w:webHidden/>
              </w:rPr>
              <w:instrText xml:space="preserve"> PAGEREF _Toc201995251 \h </w:instrText>
            </w:r>
            <w:r w:rsidR="00346A1C">
              <w:rPr>
                <w:noProof/>
                <w:webHidden/>
              </w:rPr>
            </w:r>
            <w:r w:rsidR="00346A1C">
              <w:rPr>
                <w:noProof/>
                <w:webHidden/>
              </w:rPr>
              <w:fldChar w:fldCharType="separate"/>
            </w:r>
            <w:r w:rsidR="00346A1C">
              <w:rPr>
                <w:noProof/>
                <w:webHidden/>
              </w:rPr>
              <w:t>2</w:t>
            </w:r>
            <w:r w:rsidR="00346A1C">
              <w:rPr>
                <w:noProof/>
                <w:webHidden/>
              </w:rPr>
              <w:fldChar w:fldCharType="end"/>
            </w:r>
          </w:hyperlink>
        </w:p>
        <w:p w14:paraId="205D6BF7" w14:textId="24F24AF8" w:rsidR="00346A1C" w:rsidRDefault="00346A1C">
          <w:pPr>
            <w:pStyle w:val="11"/>
            <w:tabs>
              <w:tab w:val="right" w:leader="dot" w:pos="9061"/>
            </w:tabs>
            <w:ind w:firstLine="480"/>
            <w:rPr>
              <w:rFonts w:asciiTheme="minorHAnsi" w:eastAsiaTheme="minorEastAsia" w:hAnsiTheme="minorHAnsi"/>
              <w:noProof/>
            </w:rPr>
          </w:pPr>
          <w:hyperlink w:anchor="_Toc201995252" w:history="1">
            <w:r w:rsidRPr="00FB2930">
              <w:rPr>
                <w:rStyle w:val="af2"/>
                <w:noProof/>
              </w:rPr>
              <w:t>Abstract</w:t>
            </w:r>
            <w:r>
              <w:rPr>
                <w:noProof/>
                <w:webHidden/>
              </w:rPr>
              <w:tab/>
            </w:r>
            <w:r>
              <w:rPr>
                <w:noProof/>
                <w:webHidden/>
              </w:rPr>
              <w:fldChar w:fldCharType="begin"/>
            </w:r>
            <w:r>
              <w:rPr>
                <w:noProof/>
                <w:webHidden/>
              </w:rPr>
              <w:instrText xml:space="preserve"> PAGEREF _Toc201995252 \h </w:instrText>
            </w:r>
            <w:r>
              <w:rPr>
                <w:noProof/>
                <w:webHidden/>
              </w:rPr>
            </w:r>
            <w:r>
              <w:rPr>
                <w:noProof/>
                <w:webHidden/>
              </w:rPr>
              <w:fldChar w:fldCharType="separate"/>
            </w:r>
            <w:r>
              <w:rPr>
                <w:noProof/>
                <w:webHidden/>
              </w:rPr>
              <w:t>3</w:t>
            </w:r>
            <w:r>
              <w:rPr>
                <w:noProof/>
                <w:webHidden/>
              </w:rPr>
              <w:fldChar w:fldCharType="end"/>
            </w:r>
          </w:hyperlink>
        </w:p>
        <w:p w14:paraId="3B0396BB" w14:textId="7CA9CD2C" w:rsidR="00346A1C" w:rsidRDefault="00346A1C">
          <w:pPr>
            <w:pStyle w:val="11"/>
            <w:tabs>
              <w:tab w:val="right" w:leader="dot" w:pos="9061"/>
            </w:tabs>
            <w:ind w:firstLine="480"/>
            <w:rPr>
              <w:rFonts w:asciiTheme="minorHAnsi" w:eastAsiaTheme="minorEastAsia" w:hAnsiTheme="minorHAnsi"/>
              <w:noProof/>
            </w:rPr>
          </w:pPr>
          <w:hyperlink w:anchor="_Toc201995253" w:history="1">
            <w:r w:rsidRPr="00FB2930">
              <w:rPr>
                <w:rStyle w:val="af2"/>
                <w:rFonts w:hint="eastAsia"/>
                <w:noProof/>
              </w:rPr>
              <w:t>致謝</w:t>
            </w:r>
            <w:r>
              <w:rPr>
                <w:noProof/>
                <w:webHidden/>
              </w:rPr>
              <w:tab/>
            </w:r>
            <w:r>
              <w:rPr>
                <w:noProof/>
                <w:webHidden/>
              </w:rPr>
              <w:fldChar w:fldCharType="begin"/>
            </w:r>
            <w:r>
              <w:rPr>
                <w:noProof/>
                <w:webHidden/>
              </w:rPr>
              <w:instrText xml:space="preserve"> PAGEREF _Toc201995253 \h </w:instrText>
            </w:r>
            <w:r>
              <w:rPr>
                <w:noProof/>
                <w:webHidden/>
              </w:rPr>
            </w:r>
            <w:r>
              <w:rPr>
                <w:noProof/>
                <w:webHidden/>
              </w:rPr>
              <w:fldChar w:fldCharType="separate"/>
            </w:r>
            <w:r>
              <w:rPr>
                <w:noProof/>
                <w:webHidden/>
              </w:rPr>
              <w:t>4</w:t>
            </w:r>
            <w:r>
              <w:rPr>
                <w:noProof/>
                <w:webHidden/>
              </w:rPr>
              <w:fldChar w:fldCharType="end"/>
            </w:r>
          </w:hyperlink>
        </w:p>
        <w:p w14:paraId="13BA6006" w14:textId="09D7B6EA" w:rsidR="00346A1C" w:rsidRDefault="00346A1C">
          <w:pPr>
            <w:pStyle w:val="11"/>
            <w:tabs>
              <w:tab w:val="right" w:leader="dot" w:pos="9061"/>
            </w:tabs>
            <w:ind w:firstLine="480"/>
            <w:rPr>
              <w:rFonts w:asciiTheme="minorHAnsi" w:eastAsiaTheme="minorEastAsia" w:hAnsiTheme="minorHAnsi"/>
              <w:noProof/>
            </w:rPr>
          </w:pPr>
          <w:hyperlink w:anchor="_Toc201995254" w:history="1">
            <w:r w:rsidRPr="00FB2930">
              <w:rPr>
                <w:rStyle w:val="af2"/>
                <w:rFonts w:hint="eastAsia"/>
                <w:noProof/>
              </w:rPr>
              <w:t>第一章、緒論</w:t>
            </w:r>
            <w:r>
              <w:rPr>
                <w:noProof/>
                <w:webHidden/>
              </w:rPr>
              <w:tab/>
            </w:r>
            <w:r>
              <w:rPr>
                <w:noProof/>
                <w:webHidden/>
              </w:rPr>
              <w:fldChar w:fldCharType="begin"/>
            </w:r>
            <w:r>
              <w:rPr>
                <w:noProof/>
                <w:webHidden/>
              </w:rPr>
              <w:instrText xml:space="preserve"> PAGEREF _Toc201995254 \h </w:instrText>
            </w:r>
            <w:r>
              <w:rPr>
                <w:noProof/>
                <w:webHidden/>
              </w:rPr>
            </w:r>
            <w:r>
              <w:rPr>
                <w:noProof/>
                <w:webHidden/>
              </w:rPr>
              <w:fldChar w:fldCharType="separate"/>
            </w:r>
            <w:r>
              <w:rPr>
                <w:noProof/>
                <w:webHidden/>
              </w:rPr>
              <w:t>11</w:t>
            </w:r>
            <w:r>
              <w:rPr>
                <w:noProof/>
                <w:webHidden/>
              </w:rPr>
              <w:fldChar w:fldCharType="end"/>
            </w:r>
          </w:hyperlink>
        </w:p>
        <w:p w14:paraId="700282B8" w14:textId="56E630E2" w:rsidR="00346A1C" w:rsidRDefault="00346A1C">
          <w:pPr>
            <w:pStyle w:val="21"/>
            <w:tabs>
              <w:tab w:val="right" w:leader="dot" w:pos="9061"/>
            </w:tabs>
            <w:ind w:firstLine="480"/>
            <w:rPr>
              <w:rFonts w:asciiTheme="minorHAnsi" w:eastAsiaTheme="minorEastAsia" w:hAnsiTheme="minorHAnsi"/>
              <w:noProof/>
            </w:rPr>
          </w:pPr>
          <w:hyperlink w:anchor="_Toc201995255" w:history="1">
            <w:r w:rsidRPr="00FB2930">
              <w:rPr>
                <w:rStyle w:val="af2"/>
                <w:noProof/>
              </w:rPr>
              <w:t xml:space="preserve">1.1 </w:t>
            </w:r>
            <w:r w:rsidRPr="00FB2930">
              <w:rPr>
                <w:rStyle w:val="af2"/>
                <w:rFonts w:hint="eastAsia"/>
                <w:noProof/>
              </w:rPr>
              <w:t>研究背景與動機</w:t>
            </w:r>
            <w:r>
              <w:rPr>
                <w:noProof/>
                <w:webHidden/>
              </w:rPr>
              <w:tab/>
            </w:r>
            <w:r>
              <w:rPr>
                <w:noProof/>
                <w:webHidden/>
              </w:rPr>
              <w:fldChar w:fldCharType="begin"/>
            </w:r>
            <w:r>
              <w:rPr>
                <w:noProof/>
                <w:webHidden/>
              </w:rPr>
              <w:instrText xml:space="preserve"> PAGEREF _Toc201995255 \h </w:instrText>
            </w:r>
            <w:r>
              <w:rPr>
                <w:noProof/>
                <w:webHidden/>
              </w:rPr>
            </w:r>
            <w:r>
              <w:rPr>
                <w:noProof/>
                <w:webHidden/>
              </w:rPr>
              <w:fldChar w:fldCharType="separate"/>
            </w:r>
            <w:r>
              <w:rPr>
                <w:noProof/>
                <w:webHidden/>
              </w:rPr>
              <w:t>11</w:t>
            </w:r>
            <w:r>
              <w:rPr>
                <w:noProof/>
                <w:webHidden/>
              </w:rPr>
              <w:fldChar w:fldCharType="end"/>
            </w:r>
          </w:hyperlink>
        </w:p>
        <w:p w14:paraId="2B5DC40E" w14:textId="68E35EAD" w:rsidR="00346A1C" w:rsidRDefault="00346A1C">
          <w:pPr>
            <w:pStyle w:val="21"/>
            <w:tabs>
              <w:tab w:val="right" w:leader="dot" w:pos="9061"/>
            </w:tabs>
            <w:ind w:firstLine="480"/>
            <w:rPr>
              <w:rFonts w:asciiTheme="minorHAnsi" w:eastAsiaTheme="minorEastAsia" w:hAnsiTheme="minorHAnsi"/>
              <w:noProof/>
            </w:rPr>
          </w:pPr>
          <w:hyperlink w:anchor="_Toc201995256" w:history="1">
            <w:r w:rsidRPr="00FB2930">
              <w:rPr>
                <w:rStyle w:val="af2"/>
                <w:noProof/>
              </w:rPr>
              <w:t xml:space="preserve">1.2 </w:t>
            </w:r>
            <w:r w:rsidRPr="00FB2930">
              <w:rPr>
                <w:rStyle w:val="af2"/>
                <w:rFonts w:hint="eastAsia"/>
                <w:noProof/>
              </w:rPr>
              <w:t>研究問題與目的</w:t>
            </w:r>
            <w:r>
              <w:rPr>
                <w:noProof/>
                <w:webHidden/>
              </w:rPr>
              <w:tab/>
            </w:r>
            <w:r>
              <w:rPr>
                <w:noProof/>
                <w:webHidden/>
              </w:rPr>
              <w:fldChar w:fldCharType="begin"/>
            </w:r>
            <w:r>
              <w:rPr>
                <w:noProof/>
                <w:webHidden/>
              </w:rPr>
              <w:instrText xml:space="preserve"> PAGEREF _Toc201995256 \h </w:instrText>
            </w:r>
            <w:r>
              <w:rPr>
                <w:noProof/>
                <w:webHidden/>
              </w:rPr>
            </w:r>
            <w:r>
              <w:rPr>
                <w:noProof/>
                <w:webHidden/>
              </w:rPr>
              <w:fldChar w:fldCharType="separate"/>
            </w:r>
            <w:r>
              <w:rPr>
                <w:noProof/>
                <w:webHidden/>
              </w:rPr>
              <w:t>13</w:t>
            </w:r>
            <w:r>
              <w:rPr>
                <w:noProof/>
                <w:webHidden/>
              </w:rPr>
              <w:fldChar w:fldCharType="end"/>
            </w:r>
          </w:hyperlink>
        </w:p>
        <w:p w14:paraId="473726A0" w14:textId="132A0680" w:rsidR="00346A1C" w:rsidRDefault="00346A1C">
          <w:pPr>
            <w:pStyle w:val="21"/>
            <w:tabs>
              <w:tab w:val="right" w:leader="dot" w:pos="9061"/>
            </w:tabs>
            <w:ind w:firstLine="480"/>
            <w:rPr>
              <w:rFonts w:asciiTheme="minorHAnsi" w:eastAsiaTheme="minorEastAsia" w:hAnsiTheme="minorHAnsi"/>
              <w:noProof/>
            </w:rPr>
          </w:pPr>
          <w:hyperlink w:anchor="_Toc201995257" w:history="1">
            <w:r w:rsidRPr="00FB2930">
              <w:rPr>
                <w:rStyle w:val="af2"/>
                <w:noProof/>
              </w:rPr>
              <w:t xml:space="preserve">1.3 </w:t>
            </w:r>
            <w:r w:rsidRPr="00FB2930">
              <w:rPr>
                <w:rStyle w:val="af2"/>
                <w:rFonts w:hint="eastAsia"/>
                <w:noProof/>
              </w:rPr>
              <w:t>研究範圍與流程</w:t>
            </w:r>
            <w:r>
              <w:rPr>
                <w:noProof/>
                <w:webHidden/>
              </w:rPr>
              <w:tab/>
            </w:r>
            <w:r>
              <w:rPr>
                <w:noProof/>
                <w:webHidden/>
              </w:rPr>
              <w:fldChar w:fldCharType="begin"/>
            </w:r>
            <w:r>
              <w:rPr>
                <w:noProof/>
                <w:webHidden/>
              </w:rPr>
              <w:instrText xml:space="preserve"> PAGEREF _Toc201995257 \h </w:instrText>
            </w:r>
            <w:r>
              <w:rPr>
                <w:noProof/>
                <w:webHidden/>
              </w:rPr>
            </w:r>
            <w:r>
              <w:rPr>
                <w:noProof/>
                <w:webHidden/>
              </w:rPr>
              <w:fldChar w:fldCharType="separate"/>
            </w:r>
            <w:r>
              <w:rPr>
                <w:noProof/>
                <w:webHidden/>
              </w:rPr>
              <w:t>14</w:t>
            </w:r>
            <w:r>
              <w:rPr>
                <w:noProof/>
                <w:webHidden/>
              </w:rPr>
              <w:fldChar w:fldCharType="end"/>
            </w:r>
          </w:hyperlink>
        </w:p>
        <w:p w14:paraId="29D1A44A" w14:textId="3E127610" w:rsidR="00346A1C" w:rsidRDefault="00346A1C">
          <w:pPr>
            <w:pStyle w:val="21"/>
            <w:tabs>
              <w:tab w:val="right" w:leader="dot" w:pos="9061"/>
            </w:tabs>
            <w:ind w:firstLine="480"/>
            <w:rPr>
              <w:rFonts w:asciiTheme="minorHAnsi" w:eastAsiaTheme="minorEastAsia" w:hAnsiTheme="minorHAnsi"/>
              <w:noProof/>
            </w:rPr>
          </w:pPr>
          <w:hyperlink w:anchor="_Toc201995258" w:history="1">
            <w:r w:rsidRPr="00FB2930">
              <w:rPr>
                <w:rStyle w:val="af2"/>
                <w:noProof/>
              </w:rPr>
              <w:t xml:space="preserve">1.4 </w:t>
            </w:r>
            <w:r w:rsidRPr="00FB2930">
              <w:rPr>
                <w:rStyle w:val="af2"/>
                <w:rFonts w:hint="eastAsia"/>
                <w:noProof/>
              </w:rPr>
              <w:t>論文架構</w:t>
            </w:r>
            <w:r>
              <w:rPr>
                <w:noProof/>
                <w:webHidden/>
              </w:rPr>
              <w:tab/>
            </w:r>
            <w:r>
              <w:rPr>
                <w:noProof/>
                <w:webHidden/>
              </w:rPr>
              <w:fldChar w:fldCharType="begin"/>
            </w:r>
            <w:r>
              <w:rPr>
                <w:noProof/>
                <w:webHidden/>
              </w:rPr>
              <w:instrText xml:space="preserve"> PAGEREF _Toc201995258 \h </w:instrText>
            </w:r>
            <w:r>
              <w:rPr>
                <w:noProof/>
                <w:webHidden/>
              </w:rPr>
            </w:r>
            <w:r>
              <w:rPr>
                <w:noProof/>
                <w:webHidden/>
              </w:rPr>
              <w:fldChar w:fldCharType="separate"/>
            </w:r>
            <w:r>
              <w:rPr>
                <w:noProof/>
                <w:webHidden/>
              </w:rPr>
              <w:t>17</w:t>
            </w:r>
            <w:r>
              <w:rPr>
                <w:noProof/>
                <w:webHidden/>
              </w:rPr>
              <w:fldChar w:fldCharType="end"/>
            </w:r>
          </w:hyperlink>
        </w:p>
        <w:p w14:paraId="6A986E64" w14:textId="17A40400" w:rsidR="00346A1C" w:rsidRDefault="00346A1C">
          <w:pPr>
            <w:pStyle w:val="11"/>
            <w:tabs>
              <w:tab w:val="right" w:leader="dot" w:pos="9061"/>
            </w:tabs>
            <w:ind w:firstLine="480"/>
            <w:rPr>
              <w:rFonts w:asciiTheme="minorHAnsi" w:eastAsiaTheme="minorEastAsia" w:hAnsiTheme="minorHAnsi"/>
              <w:noProof/>
            </w:rPr>
          </w:pPr>
          <w:hyperlink w:anchor="_Toc201995259" w:history="1">
            <w:r w:rsidRPr="00FB2930">
              <w:rPr>
                <w:rStyle w:val="af2"/>
                <w:rFonts w:hint="eastAsia"/>
                <w:noProof/>
              </w:rPr>
              <w:t>第二章、文獻探討</w:t>
            </w:r>
            <w:r>
              <w:rPr>
                <w:noProof/>
                <w:webHidden/>
              </w:rPr>
              <w:tab/>
            </w:r>
            <w:r>
              <w:rPr>
                <w:noProof/>
                <w:webHidden/>
              </w:rPr>
              <w:fldChar w:fldCharType="begin"/>
            </w:r>
            <w:r>
              <w:rPr>
                <w:noProof/>
                <w:webHidden/>
              </w:rPr>
              <w:instrText xml:space="preserve"> PAGEREF _Toc201995259 \h </w:instrText>
            </w:r>
            <w:r>
              <w:rPr>
                <w:noProof/>
                <w:webHidden/>
              </w:rPr>
            </w:r>
            <w:r>
              <w:rPr>
                <w:noProof/>
                <w:webHidden/>
              </w:rPr>
              <w:fldChar w:fldCharType="separate"/>
            </w:r>
            <w:r>
              <w:rPr>
                <w:noProof/>
                <w:webHidden/>
              </w:rPr>
              <w:t>18</w:t>
            </w:r>
            <w:r>
              <w:rPr>
                <w:noProof/>
                <w:webHidden/>
              </w:rPr>
              <w:fldChar w:fldCharType="end"/>
            </w:r>
          </w:hyperlink>
        </w:p>
        <w:p w14:paraId="74CFE56A" w14:textId="78815184" w:rsidR="00346A1C" w:rsidRDefault="00346A1C">
          <w:pPr>
            <w:pStyle w:val="21"/>
            <w:tabs>
              <w:tab w:val="right" w:leader="dot" w:pos="9061"/>
            </w:tabs>
            <w:ind w:firstLine="480"/>
            <w:rPr>
              <w:rFonts w:asciiTheme="minorHAnsi" w:eastAsiaTheme="minorEastAsia" w:hAnsiTheme="minorHAnsi"/>
              <w:noProof/>
            </w:rPr>
          </w:pPr>
          <w:hyperlink w:anchor="_Toc201995260" w:history="1">
            <w:r w:rsidRPr="00FB2930">
              <w:rPr>
                <w:rStyle w:val="af2"/>
                <w:noProof/>
              </w:rPr>
              <w:t xml:space="preserve">2.1 </w:t>
            </w:r>
            <w:r w:rsidRPr="00FB2930">
              <w:rPr>
                <w:rStyle w:val="af2"/>
                <w:rFonts w:hint="eastAsia"/>
                <w:noProof/>
              </w:rPr>
              <w:t>數位創新（</w:t>
            </w:r>
            <w:r w:rsidRPr="00FB2930">
              <w:rPr>
                <w:rStyle w:val="af2"/>
                <w:noProof/>
              </w:rPr>
              <w:t>Digital Innovation</w:t>
            </w:r>
            <w:r w:rsidRPr="00FB2930">
              <w:rPr>
                <w:rStyle w:val="af2"/>
                <w:rFonts w:hint="eastAsia"/>
                <w:noProof/>
              </w:rPr>
              <w:t>）</w:t>
            </w:r>
            <w:r>
              <w:rPr>
                <w:noProof/>
                <w:webHidden/>
              </w:rPr>
              <w:tab/>
            </w:r>
            <w:r>
              <w:rPr>
                <w:noProof/>
                <w:webHidden/>
              </w:rPr>
              <w:fldChar w:fldCharType="begin"/>
            </w:r>
            <w:r>
              <w:rPr>
                <w:noProof/>
                <w:webHidden/>
              </w:rPr>
              <w:instrText xml:space="preserve"> PAGEREF _Toc201995260 \h </w:instrText>
            </w:r>
            <w:r>
              <w:rPr>
                <w:noProof/>
                <w:webHidden/>
              </w:rPr>
            </w:r>
            <w:r>
              <w:rPr>
                <w:noProof/>
                <w:webHidden/>
              </w:rPr>
              <w:fldChar w:fldCharType="separate"/>
            </w:r>
            <w:r>
              <w:rPr>
                <w:noProof/>
                <w:webHidden/>
              </w:rPr>
              <w:t>18</w:t>
            </w:r>
            <w:r>
              <w:rPr>
                <w:noProof/>
                <w:webHidden/>
              </w:rPr>
              <w:fldChar w:fldCharType="end"/>
            </w:r>
          </w:hyperlink>
        </w:p>
        <w:p w14:paraId="66A113B5" w14:textId="5A5A01C2" w:rsidR="00346A1C" w:rsidRDefault="00346A1C">
          <w:pPr>
            <w:pStyle w:val="31"/>
            <w:tabs>
              <w:tab w:val="right" w:leader="dot" w:pos="9061"/>
            </w:tabs>
            <w:ind w:firstLine="480"/>
            <w:rPr>
              <w:rFonts w:asciiTheme="minorHAnsi" w:eastAsiaTheme="minorEastAsia" w:hAnsiTheme="minorHAnsi"/>
              <w:noProof/>
            </w:rPr>
          </w:pPr>
          <w:hyperlink w:anchor="_Toc201995261" w:history="1">
            <w:r w:rsidRPr="00FB2930">
              <w:rPr>
                <w:rStyle w:val="af2"/>
                <w:noProof/>
              </w:rPr>
              <w:t xml:space="preserve">2.1.1 </w:t>
            </w:r>
            <w:r w:rsidRPr="00FB2930">
              <w:rPr>
                <w:rStyle w:val="af2"/>
                <w:rFonts w:hint="eastAsia"/>
                <w:noProof/>
              </w:rPr>
              <w:t>數位創新起源與基本定義</w:t>
            </w:r>
            <w:r>
              <w:rPr>
                <w:noProof/>
                <w:webHidden/>
              </w:rPr>
              <w:tab/>
            </w:r>
            <w:r>
              <w:rPr>
                <w:noProof/>
                <w:webHidden/>
              </w:rPr>
              <w:fldChar w:fldCharType="begin"/>
            </w:r>
            <w:r>
              <w:rPr>
                <w:noProof/>
                <w:webHidden/>
              </w:rPr>
              <w:instrText xml:space="preserve"> PAGEREF _Toc201995261 \h </w:instrText>
            </w:r>
            <w:r>
              <w:rPr>
                <w:noProof/>
                <w:webHidden/>
              </w:rPr>
            </w:r>
            <w:r>
              <w:rPr>
                <w:noProof/>
                <w:webHidden/>
              </w:rPr>
              <w:fldChar w:fldCharType="separate"/>
            </w:r>
            <w:r>
              <w:rPr>
                <w:noProof/>
                <w:webHidden/>
              </w:rPr>
              <w:t>18</w:t>
            </w:r>
            <w:r>
              <w:rPr>
                <w:noProof/>
                <w:webHidden/>
              </w:rPr>
              <w:fldChar w:fldCharType="end"/>
            </w:r>
          </w:hyperlink>
        </w:p>
        <w:p w14:paraId="4C7DFEDD" w14:textId="565E879A" w:rsidR="00346A1C" w:rsidRDefault="00346A1C">
          <w:pPr>
            <w:pStyle w:val="31"/>
            <w:tabs>
              <w:tab w:val="right" w:leader="dot" w:pos="9061"/>
            </w:tabs>
            <w:ind w:firstLine="480"/>
            <w:rPr>
              <w:rFonts w:asciiTheme="minorHAnsi" w:eastAsiaTheme="minorEastAsia" w:hAnsiTheme="minorHAnsi"/>
              <w:noProof/>
            </w:rPr>
          </w:pPr>
          <w:hyperlink w:anchor="_Toc201995262" w:history="1">
            <w:r w:rsidRPr="00FB2930">
              <w:rPr>
                <w:rStyle w:val="af2"/>
                <w:noProof/>
              </w:rPr>
              <w:t xml:space="preserve">2.1.2 </w:t>
            </w:r>
            <w:r w:rsidRPr="00FB2930">
              <w:rPr>
                <w:rStyle w:val="af2"/>
                <w:rFonts w:hint="eastAsia"/>
                <w:noProof/>
              </w:rPr>
              <w:t>數位創新與組織之關係</w:t>
            </w:r>
            <w:r>
              <w:rPr>
                <w:noProof/>
                <w:webHidden/>
              </w:rPr>
              <w:tab/>
            </w:r>
            <w:r>
              <w:rPr>
                <w:noProof/>
                <w:webHidden/>
              </w:rPr>
              <w:fldChar w:fldCharType="begin"/>
            </w:r>
            <w:r>
              <w:rPr>
                <w:noProof/>
                <w:webHidden/>
              </w:rPr>
              <w:instrText xml:space="preserve"> PAGEREF _Toc201995262 \h </w:instrText>
            </w:r>
            <w:r>
              <w:rPr>
                <w:noProof/>
                <w:webHidden/>
              </w:rPr>
            </w:r>
            <w:r>
              <w:rPr>
                <w:noProof/>
                <w:webHidden/>
              </w:rPr>
              <w:fldChar w:fldCharType="separate"/>
            </w:r>
            <w:r>
              <w:rPr>
                <w:noProof/>
                <w:webHidden/>
              </w:rPr>
              <w:t>23</w:t>
            </w:r>
            <w:r>
              <w:rPr>
                <w:noProof/>
                <w:webHidden/>
              </w:rPr>
              <w:fldChar w:fldCharType="end"/>
            </w:r>
          </w:hyperlink>
        </w:p>
        <w:p w14:paraId="18A744A5" w14:textId="22E3BF2E" w:rsidR="00346A1C" w:rsidRDefault="00346A1C">
          <w:pPr>
            <w:pStyle w:val="21"/>
            <w:tabs>
              <w:tab w:val="right" w:leader="dot" w:pos="9061"/>
            </w:tabs>
            <w:ind w:firstLine="480"/>
            <w:rPr>
              <w:rFonts w:asciiTheme="minorHAnsi" w:eastAsiaTheme="minorEastAsia" w:hAnsiTheme="minorHAnsi"/>
              <w:noProof/>
            </w:rPr>
          </w:pPr>
          <w:hyperlink w:anchor="_Toc201995263" w:history="1">
            <w:r w:rsidRPr="00FB2930">
              <w:rPr>
                <w:rStyle w:val="af2"/>
                <w:noProof/>
              </w:rPr>
              <w:t xml:space="preserve">2.2 </w:t>
            </w:r>
            <w:r w:rsidRPr="00FB2930">
              <w:rPr>
                <w:rStyle w:val="af2"/>
                <w:rFonts w:hint="eastAsia"/>
                <w:noProof/>
              </w:rPr>
              <w:t>制定（</w:t>
            </w:r>
            <w:r w:rsidRPr="00FB2930">
              <w:rPr>
                <w:rStyle w:val="af2"/>
                <w:noProof/>
              </w:rPr>
              <w:t>Enactment</w:t>
            </w:r>
            <w:r w:rsidRPr="00FB2930">
              <w:rPr>
                <w:rStyle w:val="af2"/>
                <w:rFonts w:hint="eastAsia"/>
                <w:noProof/>
              </w:rPr>
              <w:t>）</w:t>
            </w:r>
            <w:r>
              <w:rPr>
                <w:noProof/>
                <w:webHidden/>
              </w:rPr>
              <w:tab/>
            </w:r>
            <w:r>
              <w:rPr>
                <w:noProof/>
                <w:webHidden/>
              </w:rPr>
              <w:fldChar w:fldCharType="begin"/>
            </w:r>
            <w:r>
              <w:rPr>
                <w:noProof/>
                <w:webHidden/>
              </w:rPr>
              <w:instrText xml:space="preserve"> PAGEREF _Toc201995263 \h </w:instrText>
            </w:r>
            <w:r>
              <w:rPr>
                <w:noProof/>
                <w:webHidden/>
              </w:rPr>
            </w:r>
            <w:r>
              <w:rPr>
                <w:noProof/>
                <w:webHidden/>
              </w:rPr>
              <w:fldChar w:fldCharType="separate"/>
            </w:r>
            <w:r>
              <w:rPr>
                <w:noProof/>
                <w:webHidden/>
              </w:rPr>
              <w:t>24</w:t>
            </w:r>
            <w:r>
              <w:rPr>
                <w:noProof/>
                <w:webHidden/>
              </w:rPr>
              <w:fldChar w:fldCharType="end"/>
            </w:r>
          </w:hyperlink>
        </w:p>
        <w:p w14:paraId="6401380B" w14:textId="667EB09D" w:rsidR="00346A1C" w:rsidRDefault="00346A1C">
          <w:pPr>
            <w:pStyle w:val="31"/>
            <w:tabs>
              <w:tab w:val="right" w:leader="dot" w:pos="9061"/>
            </w:tabs>
            <w:ind w:firstLine="480"/>
            <w:rPr>
              <w:rFonts w:asciiTheme="minorHAnsi" w:eastAsiaTheme="minorEastAsia" w:hAnsiTheme="minorHAnsi"/>
              <w:noProof/>
            </w:rPr>
          </w:pPr>
          <w:hyperlink w:anchor="_Toc201995264" w:history="1">
            <w:r w:rsidRPr="00FB2930">
              <w:rPr>
                <w:rStyle w:val="af2"/>
                <w:noProof/>
              </w:rPr>
              <w:t xml:space="preserve">2.2.1 </w:t>
            </w:r>
            <w:r w:rsidRPr="00FB2930">
              <w:rPr>
                <w:rStyle w:val="af2"/>
                <w:rFonts w:hint="eastAsia"/>
                <w:noProof/>
              </w:rPr>
              <w:t>制定起源與基本定義</w:t>
            </w:r>
            <w:r>
              <w:rPr>
                <w:noProof/>
                <w:webHidden/>
              </w:rPr>
              <w:tab/>
            </w:r>
            <w:r>
              <w:rPr>
                <w:noProof/>
                <w:webHidden/>
              </w:rPr>
              <w:fldChar w:fldCharType="begin"/>
            </w:r>
            <w:r>
              <w:rPr>
                <w:noProof/>
                <w:webHidden/>
              </w:rPr>
              <w:instrText xml:space="preserve"> PAGEREF _Toc201995264 \h </w:instrText>
            </w:r>
            <w:r>
              <w:rPr>
                <w:noProof/>
                <w:webHidden/>
              </w:rPr>
            </w:r>
            <w:r>
              <w:rPr>
                <w:noProof/>
                <w:webHidden/>
              </w:rPr>
              <w:fldChar w:fldCharType="separate"/>
            </w:r>
            <w:r>
              <w:rPr>
                <w:noProof/>
                <w:webHidden/>
              </w:rPr>
              <w:t>24</w:t>
            </w:r>
            <w:r>
              <w:rPr>
                <w:noProof/>
                <w:webHidden/>
              </w:rPr>
              <w:fldChar w:fldCharType="end"/>
            </w:r>
          </w:hyperlink>
        </w:p>
        <w:p w14:paraId="1DCFF07D" w14:textId="3001C80E" w:rsidR="00346A1C" w:rsidRDefault="00346A1C">
          <w:pPr>
            <w:pStyle w:val="31"/>
            <w:tabs>
              <w:tab w:val="right" w:leader="dot" w:pos="9061"/>
            </w:tabs>
            <w:ind w:firstLine="480"/>
            <w:rPr>
              <w:rFonts w:asciiTheme="minorHAnsi" w:eastAsiaTheme="minorEastAsia" w:hAnsiTheme="minorHAnsi"/>
              <w:noProof/>
            </w:rPr>
          </w:pPr>
          <w:hyperlink w:anchor="_Toc201995265" w:history="1">
            <w:r w:rsidRPr="00FB2930">
              <w:rPr>
                <w:rStyle w:val="af2"/>
                <w:noProof/>
              </w:rPr>
              <w:t xml:space="preserve">2.1.2 </w:t>
            </w:r>
            <w:r w:rsidRPr="00FB2930">
              <w:rPr>
                <w:rStyle w:val="af2"/>
                <w:rFonts w:hint="eastAsia"/>
                <w:noProof/>
              </w:rPr>
              <w:t>制定動態循環過程與應用</w:t>
            </w:r>
            <w:r>
              <w:rPr>
                <w:noProof/>
                <w:webHidden/>
              </w:rPr>
              <w:tab/>
            </w:r>
            <w:r>
              <w:rPr>
                <w:noProof/>
                <w:webHidden/>
              </w:rPr>
              <w:fldChar w:fldCharType="begin"/>
            </w:r>
            <w:r>
              <w:rPr>
                <w:noProof/>
                <w:webHidden/>
              </w:rPr>
              <w:instrText xml:space="preserve"> PAGEREF _Toc201995265 \h </w:instrText>
            </w:r>
            <w:r>
              <w:rPr>
                <w:noProof/>
                <w:webHidden/>
              </w:rPr>
            </w:r>
            <w:r>
              <w:rPr>
                <w:noProof/>
                <w:webHidden/>
              </w:rPr>
              <w:fldChar w:fldCharType="separate"/>
            </w:r>
            <w:r>
              <w:rPr>
                <w:noProof/>
                <w:webHidden/>
              </w:rPr>
              <w:t>26</w:t>
            </w:r>
            <w:r>
              <w:rPr>
                <w:noProof/>
                <w:webHidden/>
              </w:rPr>
              <w:fldChar w:fldCharType="end"/>
            </w:r>
          </w:hyperlink>
        </w:p>
        <w:p w14:paraId="4D49B3DE" w14:textId="60C67135" w:rsidR="00346A1C" w:rsidRDefault="00346A1C">
          <w:pPr>
            <w:pStyle w:val="21"/>
            <w:tabs>
              <w:tab w:val="right" w:leader="dot" w:pos="9061"/>
            </w:tabs>
            <w:ind w:firstLine="480"/>
            <w:rPr>
              <w:rFonts w:asciiTheme="minorHAnsi" w:eastAsiaTheme="minorEastAsia" w:hAnsiTheme="minorHAnsi"/>
              <w:noProof/>
            </w:rPr>
          </w:pPr>
          <w:hyperlink w:anchor="_Toc201995266" w:history="1">
            <w:r w:rsidRPr="00FB2930">
              <w:rPr>
                <w:rStyle w:val="af2"/>
                <w:noProof/>
              </w:rPr>
              <w:t xml:space="preserve">2.3 </w:t>
            </w:r>
            <w:r w:rsidRPr="00FB2930">
              <w:rPr>
                <w:rStyle w:val="af2"/>
                <w:rFonts w:hint="eastAsia"/>
                <w:noProof/>
              </w:rPr>
              <w:t>可供性（</w:t>
            </w:r>
            <w:r w:rsidRPr="00FB2930">
              <w:rPr>
                <w:rStyle w:val="af2"/>
                <w:noProof/>
              </w:rPr>
              <w:t>Affordance</w:t>
            </w:r>
            <w:r w:rsidRPr="00FB2930">
              <w:rPr>
                <w:rStyle w:val="af2"/>
                <w:rFonts w:hint="eastAsia"/>
                <w:noProof/>
              </w:rPr>
              <w:t>）</w:t>
            </w:r>
            <w:r>
              <w:rPr>
                <w:noProof/>
                <w:webHidden/>
              </w:rPr>
              <w:tab/>
            </w:r>
            <w:r>
              <w:rPr>
                <w:noProof/>
                <w:webHidden/>
              </w:rPr>
              <w:fldChar w:fldCharType="begin"/>
            </w:r>
            <w:r>
              <w:rPr>
                <w:noProof/>
                <w:webHidden/>
              </w:rPr>
              <w:instrText xml:space="preserve"> PAGEREF _Toc201995266 \h </w:instrText>
            </w:r>
            <w:r>
              <w:rPr>
                <w:noProof/>
                <w:webHidden/>
              </w:rPr>
            </w:r>
            <w:r>
              <w:rPr>
                <w:noProof/>
                <w:webHidden/>
              </w:rPr>
              <w:fldChar w:fldCharType="separate"/>
            </w:r>
            <w:r>
              <w:rPr>
                <w:noProof/>
                <w:webHidden/>
              </w:rPr>
              <w:t>28</w:t>
            </w:r>
            <w:r>
              <w:rPr>
                <w:noProof/>
                <w:webHidden/>
              </w:rPr>
              <w:fldChar w:fldCharType="end"/>
            </w:r>
          </w:hyperlink>
        </w:p>
        <w:p w14:paraId="1F8617EE" w14:textId="58C18B6D" w:rsidR="00346A1C" w:rsidRDefault="00346A1C">
          <w:pPr>
            <w:pStyle w:val="31"/>
            <w:tabs>
              <w:tab w:val="right" w:leader="dot" w:pos="9061"/>
            </w:tabs>
            <w:ind w:firstLine="480"/>
            <w:rPr>
              <w:rFonts w:asciiTheme="minorHAnsi" w:eastAsiaTheme="minorEastAsia" w:hAnsiTheme="minorHAnsi"/>
              <w:noProof/>
            </w:rPr>
          </w:pPr>
          <w:hyperlink w:anchor="_Toc201995267" w:history="1">
            <w:r w:rsidRPr="00FB2930">
              <w:rPr>
                <w:rStyle w:val="af2"/>
                <w:noProof/>
              </w:rPr>
              <w:t xml:space="preserve">2.3.1 </w:t>
            </w:r>
            <w:r w:rsidRPr="00FB2930">
              <w:rPr>
                <w:rStyle w:val="af2"/>
                <w:rFonts w:hint="eastAsia"/>
                <w:noProof/>
              </w:rPr>
              <w:t>可供性起源與基本定義</w:t>
            </w:r>
            <w:r>
              <w:rPr>
                <w:noProof/>
                <w:webHidden/>
              </w:rPr>
              <w:tab/>
            </w:r>
            <w:r>
              <w:rPr>
                <w:noProof/>
                <w:webHidden/>
              </w:rPr>
              <w:fldChar w:fldCharType="begin"/>
            </w:r>
            <w:r>
              <w:rPr>
                <w:noProof/>
                <w:webHidden/>
              </w:rPr>
              <w:instrText xml:space="preserve"> PAGEREF _Toc201995267 \h </w:instrText>
            </w:r>
            <w:r>
              <w:rPr>
                <w:noProof/>
                <w:webHidden/>
              </w:rPr>
            </w:r>
            <w:r>
              <w:rPr>
                <w:noProof/>
                <w:webHidden/>
              </w:rPr>
              <w:fldChar w:fldCharType="separate"/>
            </w:r>
            <w:r>
              <w:rPr>
                <w:noProof/>
                <w:webHidden/>
              </w:rPr>
              <w:t>28</w:t>
            </w:r>
            <w:r>
              <w:rPr>
                <w:noProof/>
                <w:webHidden/>
              </w:rPr>
              <w:fldChar w:fldCharType="end"/>
            </w:r>
          </w:hyperlink>
        </w:p>
        <w:p w14:paraId="7650B57D" w14:textId="14325A3F" w:rsidR="00346A1C" w:rsidRDefault="00346A1C">
          <w:pPr>
            <w:pStyle w:val="31"/>
            <w:tabs>
              <w:tab w:val="right" w:leader="dot" w:pos="9061"/>
            </w:tabs>
            <w:ind w:firstLine="480"/>
            <w:rPr>
              <w:rFonts w:asciiTheme="minorHAnsi" w:eastAsiaTheme="minorEastAsia" w:hAnsiTheme="minorHAnsi"/>
              <w:noProof/>
            </w:rPr>
          </w:pPr>
          <w:hyperlink w:anchor="_Toc201995268" w:history="1">
            <w:r w:rsidRPr="00FB2930">
              <w:rPr>
                <w:rStyle w:val="af2"/>
                <w:noProof/>
              </w:rPr>
              <w:t xml:space="preserve">2.3.2 </w:t>
            </w:r>
            <w:r w:rsidRPr="00FB2930">
              <w:rPr>
                <w:rStyle w:val="af2"/>
                <w:rFonts w:hint="eastAsia"/>
                <w:noProof/>
              </w:rPr>
              <w:t>可供性實現（</w:t>
            </w:r>
            <w:r w:rsidRPr="00FB2930">
              <w:rPr>
                <w:rStyle w:val="af2"/>
                <w:noProof/>
              </w:rPr>
              <w:t>Affordance Actualization</w:t>
            </w:r>
            <w:r w:rsidRPr="00FB2930">
              <w:rPr>
                <w:rStyle w:val="af2"/>
                <w:rFonts w:hint="eastAsia"/>
                <w:noProof/>
              </w:rPr>
              <w:t>）</w:t>
            </w:r>
            <w:r>
              <w:rPr>
                <w:noProof/>
                <w:webHidden/>
              </w:rPr>
              <w:tab/>
            </w:r>
            <w:r>
              <w:rPr>
                <w:noProof/>
                <w:webHidden/>
              </w:rPr>
              <w:fldChar w:fldCharType="begin"/>
            </w:r>
            <w:r>
              <w:rPr>
                <w:noProof/>
                <w:webHidden/>
              </w:rPr>
              <w:instrText xml:space="preserve"> PAGEREF _Toc201995268 \h </w:instrText>
            </w:r>
            <w:r>
              <w:rPr>
                <w:noProof/>
                <w:webHidden/>
              </w:rPr>
            </w:r>
            <w:r>
              <w:rPr>
                <w:noProof/>
                <w:webHidden/>
              </w:rPr>
              <w:fldChar w:fldCharType="separate"/>
            </w:r>
            <w:r>
              <w:rPr>
                <w:noProof/>
                <w:webHidden/>
              </w:rPr>
              <w:t>32</w:t>
            </w:r>
            <w:r>
              <w:rPr>
                <w:noProof/>
                <w:webHidden/>
              </w:rPr>
              <w:fldChar w:fldCharType="end"/>
            </w:r>
          </w:hyperlink>
        </w:p>
        <w:p w14:paraId="114F66D0" w14:textId="6D07B675" w:rsidR="00346A1C" w:rsidRDefault="00346A1C">
          <w:pPr>
            <w:pStyle w:val="21"/>
            <w:tabs>
              <w:tab w:val="right" w:leader="dot" w:pos="9061"/>
            </w:tabs>
            <w:ind w:firstLine="480"/>
            <w:rPr>
              <w:rFonts w:asciiTheme="minorHAnsi" w:eastAsiaTheme="minorEastAsia" w:hAnsiTheme="minorHAnsi"/>
              <w:noProof/>
            </w:rPr>
          </w:pPr>
          <w:hyperlink w:anchor="_Toc201995269" w:history="1">
            <w:r w:rsidRPr="00FB2930">
              <w:rPr>
                <w:rStyle w:val="af2"/>
                <w:noProof/>
              </w:rPr>
              <w:t xml:space="preserve">2.4 </w:t>
            </w:r>
            <w:r w:rsidRPr="00FB2930">
              <w:rPr>
                <w:rStyle w:val="af2"/>
                <w:rFonts w:hint="eastAsia"/>
                <w:noProof/>
              </w:rPr>
              <w:t>組織雙元性（</w:t>
            </w:r>
            <w:r w:rsidRPr="00FB2930">
              <w:rPr>
                <w:rStyle w:val="af2"/>
                <w:noProof/>
              </w:rPr>
              <w:t>Organizational Ambidexterity</w:t>
            </w:r>
            <w:r w:rsidRPr="00FB2930">
              <w:rPr>
                <w:rStyle w:val="af2"/>
                <w:rFonts w:hint="eastAsia"/>
                <w:noProof/>
              </w:rPr>
              <w:t>）</w:t>
            </w:r>
            <w:r>
              <w:rPr>
                <w:noProof/>
                <w:webHidden/>
              </w:rPr>
              <w:tab/>
            </w:r>
            <w:r>
              <w:rPr>
                <w:noProof/>
                <w:webHidden/>
              </w:rPr>
              <w:fldChar w:fldCharType="begin"/>
            </w:r>
            <w:r>
              <w:rPr>
                <w:noProof/>
                <w:webHidden/>
              </w:rPr>
              <w:instrText xml:space="preserve"> PAGEREF _Toc201995269 \h </w:instrText>
            </w:r>
            <w:r>
              <w:rPr>
                <w:noProof/>
                <w:webHidden/>
              </w:rPr>
            </w:r>
            <w:r>
              <w:rPr>
                <w:noProof/>
                <w:webHidden/>
              </w:rPr>
              <w:fldChar w:fldCharType="separate"/>
            </w:r>
            <w:r>
              <w:rPr>
                <w:noProof/>
                <w:webHidden/>
              </w:rPr>
              <w:t>34</w:t>
            </w:r>
            <w:r>
              <w:rPr>
                <w:noProof/>
                <w:webHidden/>
              </w:rPr>
              <w:fldChar w:fldCharType="end"/>
            </w:r>
          </w:hyperlink>
        </w:p>
        <w:p w14:paraId="2E27EA58" w14:textId="137C63D9" w:rsidR="00346A1C" w:rsidRDefault="00346A1C">
          <w:pPr>
            <w:pStyle w:val="31"/>
            <w:tabs>
              <w:tab w:val="right" w:leader="dot" w:pos="9061"/>
            </w:tabs>
            <w:ind w:firstLine="480"/>
            <w:rPr>
              <w:rFonts w:asciiTheme="minorHAnsi" w:eastAsiaTheme="minorEastAsia" w:hAnsiTheme="minorHAnsi"/>
              <w:noProof/>
            </w:rPr>
          </w:pPr>
          <w:hyperlink w:anchor="_Toc201995270" w:history="1">
            <w:r w:rsidRPr="00FB2930">
              <w:rPr>
                <w:rStyle w:val="af2"/>
                <w:noProof/>
              </w:rPr>
              <w:t xml:space="preserve">2.4.1 </w:t>
            </w:r>
            <w:r w:rsidRPr="00FB2930">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1995270 \h </w:instrText>
            </w:r>
            <w:r>
              <w:rPr>
                <w:noProof/>
                <w:webHidden/>
              </w:rPr>
            </w:r>
            <w:r>
              <w:rPr>
                <w:noProof/>
                <w:webHidden/>
              </w:rPr>
              <w:fldChar w:fldCharType="separate"/>
            </w:r>
            <w:r>
              <w:rPr>
                <w:noProof/>
                <w:webHidden/>
              </w:rPr>
              <w:t>34</w:t>
            </w:r>
            <w:r>
              <w:rPr>
                <w:noProof/>
                <w:webHidden/>
              </w:rPr>
              <w:fldChar w:fldCharType="end"/>
            </w:r>
          </w:hyperlink>
        </w:p>
        <w:p w14:paraId="4C55EEF6" w14:textId="2EFE623A" w:rsidR="00346A1C" w:rsidRDefault="00346A1C">
          <w:pPr>
            <w:pStyle w:val="31"/>
            <w:tabs>
              <w:tab w:val="right" w:leader="dot" w:pos="9061"/>
            </w:tabs>
            <w:ind w:firstLine="480"/>
            <w:rPr>
              <w:rFonts w:asciiTheme="minorHAnsi" w:eastAsiaTheme="minorEastAsia" w:hAnsiTheme="minorHAnsi"/>
              <w:noProof/>
            </w:rPr>
          </w:pPr>
          <w:hyperlink w:anchor="_Toc201995271" w:history="1">
            <w:r w:rsidRPr="00FB2930">
              <w:rPr>
                <w:rStyle w:val="af2"/>
                <w:noProof/>
              </w:rPr>
              <w:t xml:space="preserve">2.4.2 </w:t>
            </w:r>
            <w:r w:rsidRPr="00FB2930">
              <w:rPr>
                <w:rStyle w:val="af2"/>
                <w:rFonts w:hint="eastAsia"/>
                <w:noProof/>
              </w:rPr>
              <w:t>探索（</w:t>
            </w:r>
            <w:r w:rsidRPr="00FB2930">
              <w:rPr>
                <w:rStyle w:val="af2"/>
                <w:noProof/>
              </w:rPr>
              <w:t>Exploration</w:t>
            </w:r>
            <w:r w:rsidRPr="00FB2930">
              <w:rPr>
                <w:rStyle w:val="af2"/>
                <w:rFonts w:hint="eastAsia"/>
                <w:noProof/>
              </w:rPr>
              <w:t>）與利用（</w:t>
            </w:r>
            <w:r w:rsidRPr="00FB2930">
              <w:rPr>
                <w:rStyle w:val="af2"/>
                <w:noProof/>
              </w:rPr>
              <w:t>Exploitation</w:t>
            </w:r>
            <w:r w:rsidRPr="00FB2930">
              <w:rPr>
                <w:rStyle w:val="af2"/>
                <w:rFonts w:hint="eastAsia"/>
                <w:noProof/>
              </w:rPr>
              <w:t>）</w:t>
            </w:r>
            <w:r>
              <w:rPr>
                <w:noProof/>
                <w:webHidden/>
              </w:rPr>
              <w:tab/>
            </w:r>
            <w:r>
              <w:rPr>
                <w:noProof/>
                <w:webHidden/>
              </w:rPr>
              <w:fldChar w:fldCharType="begin"/>
            </w:r>
            <w:r>
              <w:rPr>
                <w:noProof/>
                <w:webHidden/>
              </w:rPr>
              <w:instrText xml:space="preserve"> PAGEREF _Toc201995271 \h </w:instrText>
            </w:r>
            <w:r>
              <w:rPr>
                <w:noProof/>
                <w:webHidden/>
              </w:rPr>
            </w:r>
            <w:r>
              <w:rPr>
                <w:noProof/>
                <w:webHidden/>
              </w:rPr>
              <w:fldChar w:fldCharType="separate"/>
            </w:r>
            <w:r>
              <w:rPr>
                <w:noProof/>
                <w:webHidden/>
              </w:rPr>
              <w:t>35</w:t>
            </w:r>
            <w:r>
              <w:rPr>
                <w:noProof/>
                <w:webHidden/>
              </w:rPr>
              <w:fldChar w:fldCharType="end"/>
            </w:r>
          </w:hyperlink>
        </w:p>
        <w:p w14:paraId="17BD27AA" w14:textId="74BF4565" w:rsidR="00346A1C" w:rsidRDefault="00346A1C">
          <w:pPr>
            <w:pStyle w:val="11"/>
            <w:tabs>
              <w:tab w:val="right" w:leader="dot" w:pos="9061"/>
            </w:tabs>
            <w:ind w:firstLine="480"/>
            <w:rPr>
              <w:rFonts w:asciiTheme="minorHAnsi" w:eastAsiaTheme="minorEastAsia" w:hAnsiTheme="minorHAnsi"/>
              <w:noProof/>
            </w:rPr>
          </w:pPr>
          <w:hyperlink w:anchor="_Toc201995272" w:history="1">
            <w:r w:rsidRPr="00FB2930">
              <w:rPr>
                <w:rStyle w:val="af2"/>
                <w:rFonts w:hint="eastAsia"/>
                <w:noProof/>
              </w:rPr>
              <w:t>第三章、研究方法與架構</w:t>
            </w:r>
            <w:r>
              <w:rPr>
                <w:noProof/>
                <w:webHidden/>
              </w:rPr>
              <w:tab/>
            </w:r>
            <w:r>
              <w:rPr>
                <w:noProof/>
                <w:webHidden/>
              </w:rPr>
              <w:fldChar w:fldCharType="begin"/>
            </w:r>
            <w:r>
              <w:rPr>
                <w:noProof/>
                <w:webHidden/>
              </w:rPr>
              <w:instrText xml:space="preserve"> PAGEREF _Toc201995272 \h </w:instrText>
            </w:r>
            <w:r>
              <w:rPr>
                <w:noProof/>
                <w:webHidden/>
              </w:rPr>
            </w:r>
            <w:r>
              <w:rPr>
                <w:noProof/>
                <w:webHidden/>
              </w:rPr>
              <w:fldChar w:fldCharType="separate"/>
            </w:r>
            <w:r>
              <w:rPr>
                <w:noProof/>
                <w:webHidden/>
              </w:rPr>
              <w:t>37</w:t>
            </w:r>
            <w:r>
              <w:rPr>
                <w:noProof/>
                <w:webHidden/>
              </w:rPr>
              <w:fldChar w:fldCharType="end"/>
            </w:r>
          </w:hyperlink>
        </w:p>
        <w:p w14:paraId="4EA7657F" w14:textId="79B1CB0B" w:rsidR="00346A1C" w:rsidRDefault="00346A1C">
          <w:pPr>
            <w:pStyle w:val="21"/>
            <w:tabs>
              <w:tab w:val="right" w:leader="dot" w:pos="9061"/>
            </w:tabs>
            <w:ind w:firstLine="480"/>
            <w:rPr>
              <w:rFonts w:asciiTheme="minorHAnsi" w:eastAsiaTheme="minorEastAsia" w:hAnsiTheme="minorHAnsi"/>
              <w:noProof/>
            </w:rPr>
          </w:pPr>
          <w:hyperlink w:anchor="_Toc201995273" w:history="1">
            <w:r w:rsidRPr="00FB2930">
              <w:rPr>
                <w:rStyle w:val="af2"/>
                <w:noProof/>
              </w:rPr>
              <w:t xml:space="preserve">3.1 </w:t>
            </w:r>
            <w:r w:rsidRPr="00FB2930">
              <w:rPr>
                <w:rStyle w:val="af2"/>
                <w:rFonts w:hint="eastAsia"/>
                <w:noProof/>
              </w:rPr>
              <w:t>研究方法</w:t>
            </w:r>
            <w:r>
              <w:rPr>
                <w:noProof/>
                <w:webHidden/>
              </w:rPr>
              <w:tab/>
            </w:r>
            <w:r>
              <w:rPr>
                <w:noProof/>
                <w:webHidden/>
              </w:rPr>
              <w:fldChar w:fldCharType="begin"/>
            </w:r>
            <w:r>
              <w:rPr>
                <w:noProof/>
                <w:webHidden/>
              </w:rPr>
              <w:instrText xml:space="preserve"> PAGEREF _Toc201995273 \h </w:instrText>
            </w:r>
            <w:r>
              <w:rPr>
                <w:noProof/>
                <w:webHidden/>
              </w:rPr>
            </w:r>
            <w:r>
              <w:rPr>
                <w:noProof/>
                <w:webHidden/>
              </w:rPr>
              <w:fldChar w:fldCharType="separate"/>
            </w:r>
            <w:r>
              <w:rPr>
                <w:noProof/>
                <w:webHidden/>
              </w:rPr>
              <w:t>37</w:t>
            </w:r>
            <w:r>
              <w:rPr>
                <w:noProof/>
                <w:webHidden/>
              </w:rPr>
              <w:fldChar w:fldCharType="end"/>
            </w:r>
          </w:hyperlink>
        </w:p>
        <w:p w14:paraId="06ED9095" w14:textId="5E9C5D34" w:rsidR="00346A1C" w:rsidRDefault="00346A1C">
          <w:pPr>
            <w:pStyle w:val="31"/>
            <w:tabs>
              <w:tab w:val="right" w:leader="dot" w:pos="9061"/>
            </w:tabs>
            <w:ind w:firstLine="480"/>
            <w:rPr>
              <w:rFonts w:asciiTheme="minorHAnsi" w:eastAsiaTheme="minorEastAsia" w:hAnsiTheme="minorHAnsi"/>
              <w:noProof/>
            </w:rPr>
          </w:pPr>
          <w:hyperlink w:anchor="_Toc201995274" w:history="1">
            <w:r w:rsidRPr="00FB2930">
              <w:rPr>
                <w:rStyle w:val="af2"/>
                <w:noProof/>
              </w:rPr>
              <w:t xml:space="preserve">3.1.1 </w:t>
            </w:r>
            <w:r w:rsidRPr="00FB2930">
              <w:rPr>
                <w:rStyle w:val="af2"/>
                <w:rFonts w:hint="eastAsia"/>
                <w:noProof/>
              </w:rPr>
              <w:t>質化研究</w:t>
            </w:r>
            <w:r>
              <w:rPr>
                <w:noProof/>
                <w:webHidden/>
              </w:rPr>
              <w:tab/>
            </w:r>
            <w:r>
              <w:rPr>
                <w:noProof/>
                <w:webHidden/>
              </w:rPr>
              <w:fldChar w:fldCharType="begin"/>
            </w:r>
            <w:r>
              <w:rPr>
                <w:noProof/>
                <w:webHidden/>
              </w:rPr>
              <w:instrText xml:space="preserve"> PAGEREF _Toc201995274 \h </w:instrText>
            </w:r>
            <w:r>
              <w:rPr>
                <w:noProof/>
                <w:webHidden/>
              </w:rPr>
            </w:r>
            <w:r>
              <w:rPr>
                <w:noProof/>
                <w:webHidden/>
              </w:rPr>
              <w:fldChar w:fldCharType="separate"/>
            </w:r>
            <w:r>
              <w:rPr>
                <w:noProof/>
                <w:webHidden/>
              </w:rPr>
              <w:t>38</w:t>
            </w:r>
            <w:r>
              <w:rPr>
                <w:noProof/>
                <w:webHidden/>
              </w:rPr>
              <w:fldChar w:fldCharType="end"/>
            </w:r>
          </w:hyperlink>
        </w:p>
        <w:p w14:paraId="62D056A1" w14:textId="2156EF1D" w:rsidR="00346A1C" w:rsidRDefault="00346A1C">
          <w:pPr>
            <w:pStyle w:val="31"/>
            <w:tabs>
              <w:tab w:val="right" w:leader="dot" w:pos="9061"/>
            </w:tabs>
            <w:ind w:firstLine="480"/>
            <w:rPr>
              <w:rFonts w:asciiTheme="minorHAnsi" w:eastAsiaTheme="minorEastAsia" w:hAnsiTheme="minorHAnsi"/>
              <w:noProof/>
            </w:rPr>
          </w:pPr>
          <w:hyperlink w:anchor="_Toc201995275" w:history="1">
            <w:r w:rsidRPr="00FB2930">
              <w:rPr>
                <w:rStyle w:val="af2"/>
                <w:noProof/>
              </w:rPr>
              <w:t xml:space="preserve">3.1.2 </w:t>
            </w:r>
            <w:r w:rsidRPr="00FB2930">
              <w:rPr>
                <w:rStyle w:val="af2"/>
                <w:rFonts w:hint="eastAsia"/>
                <w:noProof/>
              </w:rPr>
              <w:t>個案研究</w:t>
            </w:r>
            <w:r>
              <w:rPr>
                <w:noProof/>
                <w:webHidden/>
              </w:rPr>
              <w:tab/>
            </w:r>
            <w:r>
              <w:rPr>
                <w:noProof/>
                <w:webHidden/>
              </w:rPr>
              <w:fldChar w:fldCharType="begin"/>
            </w:r>
            <w:r>
              <w:rPr>
                <w:noProof/>
                <w:webHidden/>
              </w:rPr>
              <w:instrText xml:space="preserve"> PAGEREF _Toc201995275 \h </w:instrText>
            </w:r>
            <w:r>
              <w:rPr>
                <w:noProof/>
                <w:webHidden/>
              </w:rPr>
            </w:r>
            <w:r>
              <w:rPr>
                <w:noProof/>
                <w:webHidden/>
              </w:rPr>
              <w:fldChar w:fldCharType="separate"/>
            </w:r>
            <w:r>
              <w:rPr>
                <w:noProof/>
                <w:webHidden/>
              </w:rPr>
              <w:t>39</w:t>
            </w:r>
            <w:r>
              <w:rPr>
                <w:noProof/>
                <w:webHidden/>
              </w:rPr>
              <w:fldChar w:fldCharType="end"/>
            </w:r>
          </w:hyperlink>
        </w:p>
        <w:p w14:paraId="6D9848A9" w14:textId="25AF9CC5" w:rsidR="00346A1C" w:rsidRDefault="00346A1C">
          <w:pPr>
            <w:pStyle w:val="21"/>
            <w:tabs>
              <w:tab w:val="right" w:leader="dot" w:pos="9061"/>
            </w:tabs>
            <w:ind w:firstLine="480"/>
            <w:rPr>
              <w:rFonts w:asciiTheme="minorHAnsi" w:eastAsiaTheme="minorEastAsia" w:hAnsiTheme="minorHAnsi"/>
              <w:noProof/>
            </w:rPr>
          </w:pPr>
          <w:hyperlink w:anchor="_Toc201995276" w:history="1">
            <w:r w:rsidRPr="00FB2930">
              <w:rPr>
                <w:rStyle w:val="af2"/>
                <w:noProof/>
              </w:rPr>
              <w:t xml:space="preserve">3.2 </w:t>
            </w:r>
            <w:r w:rsidRPr="00FB2930">
              <w:rPr>
                <w:rStyle w:val="af2"/>
                <w:rFonts w:hint="eastAsia"/>
                <w:noProof/>
              </w:rPr>
              <w:t>研究架構</w:t>
            </w:r>
            <w:r>
              <w:rPr>
                <w:noProof/>
                <w:webHidden/>
              </w:rPr>
              <w:tab/>
            </w:r>
            <w:r>
              <w:rPr>
                <w:noProof/>
                <w:webHidden/>
              </w:rPr>
              <w:fldChar w:fldCharType="begin"/>
            </w:r>
            <w:r>
              <w:rPr>
                <w:noProof/>
                <w:webHidden/>
              </w:rPr>
              <w:instrText xml:space="preserve"> PAGEREF _Toc201995276 \h </w:instrText>
            </w:r>
            <w:r>
              <w:rPr>
                <w:noProof/>
                <w:webHidden/>
              </w:rPr>
            </w:r>
            <w:r>
              <w:rPr>
                <w:noProof/>
                <w:webHidden/>
              </w:rPr>
              <w:fldChar w:fldCharType="separate"/>
            </w:r>
            <w:r>
              <w:rPr>
                <w:noProof/>
                <w:webHidden/>
              </w:rPr>
              <w:t>41</w:t>
            </w:r>
            <w:r>
              <w:rPr>
                <w:noProof/>
                <w:webHidden/>
              </w:rPr>
              <w:fldChar w:fldCharType="end"/>
            </w:r>
          </w:hyperlink>
        </w:p>
        <w:p w14:paraId="06286400" w14:textId="63D68FE4" w:rsidR="00346A1C" w:rsidRDefault="00346A1C">
          <w:pPr>
            <w:pStyle w:val="21"/>
            <w:tabs>
              <w:tab w:val="right" w:leader="dot" w:pos="9061"/>
            </w:tabs>
            <w:ind w:firstLine="480"/>
            <w:rPr>
              <w:rFonts w:asciiTheme="minorHAnsi" w:eastAsiaTheme="minorEastAsia" w:hAnsiTheme="minorHAnsi"/>
              <w:noProof/>
            </w:rPr>
          </w:pPr>
          <w:hyperlink w:anchor="_Toc201995277" w:history="1">
            <w:r w:rsidRPr="00FB2930">
              <w:rPr>
                <w:rStyle w:val="af2"/>
                <w:noProof/>
              </w:rPr>
              <w:t xml:space="preserve">3.3 </w:t>
            </w:r>
            <w:r w:rsidRPr="00FB2930">
              <w:rPr>
                <w:rStyle w:val="af2"/>
                <w:rFonts w:hint="eastAsia"/>
                <w:noProof/>
              </w:rPr>
              <w:t>研究觀察重點</w:t>
            </w:r>
            <w:r>
              <w:rPr>
                <w:noProof/>
                <w:webHidden/>
              </w:rPr>
              <w:tab/>
            </w:r>
            <w:r>
              <w:rPr>
                <w:noProof/>
                <w:webHidden/>
              </w:rPr>
              <w:fldChar w:fldCharType="begin"/>
            </w:r>
            <w:r>
              <w:rPr>
                <w:noProof/>
                <w:webHidden/>
              </w:rPr>
              <w:instrText xml:space="preserve"> PAGEREF _Toc201995277 \h </w:instrText>
            </w:r>
            <w:r>
              <w:rPr>
                <w:noProof/>
                <w:webHidden/>
              </w:rPr>
            </w:r>
            <w:r>
              <w:rPr>
                <w:noProof/>
                <w:webHidden/>
              </w:rPr>
              <w:fldChar w:fldCharType="separate"/>
            </w:r>
            <w:r>
              <w:rPr>
                <w:noProof/>
                <w:webHidden/>
              </w:rPr>
              <w:t>43</w:t>
            </w:r>
            <w:r>
              <w:rPr>
                <w:noProof/>
                <w:webHidden/>
              </w:rPr>
              <w:fldChar w:fldCharType="end"/>
            </w:r>
          </w:hyperlink>
        </w:p>
        <w:p w14:paraId="5690F6FE" w14:textId="76A1D5D4" w:rsidR="00346A1C" w:rsidRDefault="00346A1C">
          <w:pPr>
            <w:pStyle w:val="21"/>
            <w:tabs>
              <w:tab w:val="right" w:leader="dot" w:pos="9061"/>
            </w:tabs>
            <w:ind w:firstLine="480"/>
            <w:rPr>
              <w:rFonts w:asciiTheme="minorHAnsi" w:eastAsiaTheme="minorEastAsia" w:hAnsiTheme="minorHAnsi"/>
              <w:noProof/>
            </w:rPr>
          </w:pPr>
          <w:hyperlink w:anchor="_Toc201995278" w:history="1">
            <w:r w:rsidRPr="00FB2930">
              <w:rPr>
                <w:rStyle w:val="af2"/>
                <w:noProof/>
              </w:rPr>
              <w:t xml:space="preserve">3.4 </w:t>
            </w:r>
            <w:r w:rsidRPr="00FB2930">
              <w:rPr>
                <w:rStyle w:val="af2"/>
                <w:rFonts w:hint="eastAsia"/>
                <w:noProof/>
              </w:rPr>
              <w:t>研究對象</w:t>
            </w:r>
            <w:r>
              <w:rPr>
                <w:noProof/>
                <w:webHidden/>
              </w:rPr>
              <w:tab/>
            </w:r>
            <w:r>
              <w:rPr>
                <w:noProof/>
                <w:webHidden/>
              </w:rPr>
              <w:fldChar w:fldCharType="begin"/>
            </w:r>
            <w:r>
              <w:rPr>
                <w:noProof/>
                <w:webHidden/>
              </w:rPr>
              <w:instrText xml:space="preserve"> PAGEREF _Toc201995278 \h </w:instrText>
            </w:r>
            <w:r>
              <w:rPr>
                <w:noProof/>
                <w:webHidden/>
              </w:rPr>
            </w:r>
            <w:r>
              <w:rPr>
                <w:noProof/>
                <w:webHidden/>
              </w:rPr>
              <w:fldChar w:fldCharType="separate"/>
            </w:r>
            <w:r>
              <w:rPr>
                <w:noProof/>
                <w:webHidden/>
              </w:rPr>
              <w:t>45</w:t>
            </w:r>
            <w:r>
              <w:rPr>
                <w:noProof/>
                <w:webHidden/>
              </w:rPr>
              <w:fldChar w:fldCharType="end"/>
            </w:r>
          </w:hyperlink>
        </w:p>
        <w:p w14:paraId="12604172" w14:textId="2613D044" w:rsidR="00346A1C" w:rsidRDefault="00346A1C">
          <w:pPr>
            <w:pStyle w:val="21"/>
            <w:tabs>
              <w:tab w:val="right" w:leader="dot" w:pos="9061"/>
            </w:tabs>
            <w:ind w:firstLine="480"/>
            <w:rPr>
              <w:rFonts w:asciiTheme="minorHAnsi" w:eastAsiaTheme="minorEastAsia" w:hAnsiTheme="minorHAnsi"/>
              <w:noProof/>
            </w:rPr>
          </w:pPr>
          <w:hyperlink w:anchor="_Toc201995279" w:history="1">
            <w:r w:rsidRPr="00FB2930">
              <w:rPr>
                <w:rStyle w:val="af2"/>
                <w:noProof/>
              </w:rPr>
              <w:t xml:space="preserve">3.5 </w:t>
            </w:r>
            <w:r w:rsidRPr="00FB2930">
              <w:rPr>
                <w:rStyle w:val="af2"/>
                <w:rFonts w:hint="eastAsia"/>
                <w:noProof/>
              </w:rPr>
              <w:t>資料蒐集與分析</w:t>
            </w:r>
            <w:r>
              <w:rPr>
                <w:noProof/>
                <w:webHidden/>
              </w:rPr>
              <w:tab/>
            </w:r>
            <w:r>
              <w:rPr>
                <w:noProof/>
                <w:webHidden/>
              </w:rPr>
              <w:fldChar w:fldCharType="begin"/>
            </w:r>
            <w:r>
              <w:rPr>
                <w:noProof/>
                <w:webHidden/>
              </w:rPr>
              <w:instrText xml:space="preserve"> PAGEREF _Toc201995279 \h </w:instrText>
            </w:r>
            <w:r>
              <w:rPr>
                <w:noProof/>
                <w:webHidden/>
              </w:rPr>
            </w:r>
            <w:r>
              <w:rPr>
                <w:noProof/>
                <w:webHidden/>
              </w:rPr>
              <w:fldChar w:fldCharType="separate"/>
            </w:r>
            <w:r>
              <w:rPr>
                <w:noProof/>
                <w:webHidden/>
              </w:rPr>
              <w:t>46</w:t>
            </w:r>
            <w:r>
              <w:rPr>
                <w:noProof/>
                <w:webHidden/>
              </w:rPr>
              <w:fldChar w:fldCharType="end"/>
            </w:r>
          </w:hyperlink>
        </w:p>
        <w:p w14:paraId="11BB7DB8" w14:textId="1400B956" w:rsidR="00346A1C" w:rsidRDefault="00346A1C">
          <w:pPr>
            <w:pStyle w:val="31"/>
            <w:tabs>
              <w:tab w:val="right" w:leader="dot" w:pos="9061"/>
            </w:tabs>
            <w:ind w:firstLine="480"/>
            <w:rPr>
              <w:rFonts w:asciiTheme="minorHAnsi" w:eastAsiaTheme="minorEastAsia" w:hAnsiTheme="minorHAnsi"/>
              <w:noProof/>
            </w:rPr>
          </w:pPr>
          <w:hyperlink w:anchor="_Toc201995280" w:history="1">
            <w:r w:rsidRPr="00FB2930">
              <w:rPr>
                <w:rStyle w:val="af2"/>
                <w:noProof/>
              </w:rPr>
              <w:t xml:space="preserve">3.5.1 </w:t>
            </w:r>
            <w:r w:rsidRPr="00FB2930">
              <w:rPr>
                <w:rStyle w:val="af2"/>
                <w:rFonts w:hint="eastAsia"/>
                <w:noProof/>
              </w:rPr>
              <w:t>資料蒐集</w:t>
            </w:r>
            <w:r>
              <w:rPr>
                <w:noProof/>
                <w:webHidden/>
              </w:rPr>
              <w:tab/>
            </w:r>
            <w:r>
              <w:rPr>
                <w:noProof/>
                <w:webHidden/>
              </w:rPr>
              <w:fldChar w:fldCharType="begin"/>
            </w:r>
            <w:r>
              <w:rPr>
                <w:noProof/>
                <w:webHidden/>
              </w:rPr>
              <w:instrText xml:space="preserve"> PAGEREF _Toc201995280 \h </w:instrText>
            </w:r>
            <w:r>
              <w:rPr>
                <w:noProof/>
                <w:webHidden/>
              </w:rPr>
            </w:r>
            <w:r>
              <w:rPr>
                <w:noProof/>
                <w:webHidden/>
              </w:rPr>
              <w:fldChar w:fldCharType="separate"/>
            </w:r>
            <w:r>
              <w:rPr>
                <w:noProof/>
                <w:webHidden/>
              </w:rPr>
              <w:t>46</w:t>
            </w:r>
            <w:r>
              <w:rPr>
                <w:noProof/>
                <w:webHidden/>
              </w:rPr>
              <w:fldChar w:fldCharType="end"/>
            </w:r>
          </w:hyperlink>
        </w:p>
        <w:p w14:paraId="60D2C45F" w14:textId="039C067E" w:rsidR="00346A1C" w:rsidRDefault="00346A1C">
          <w:pPr>
            <w:pStyle w:val="31"/>
            <w:tabs>
              <w:tab w:val="right" w:leader="dot" w:pos="9061"/>
            </w:tabs>
            <w:ind w:firstLine="480"/>
            <w:rPr>
              <w:rFonts w:asciiTheme="minorHAnsi" w:eastAsiaTheme="minorEastAsia" w:hAnsiTheme="minorHAnsi"/>
              <w:noProof/>
            </w:rPr>
          </w:pPr>
          <w:hyperlink w:anchor="_Toc201995281" w:history="1">
            <w:r w:rsidRPr="00FB2930">
              <w:rPr>
                <w:rStyle w:val="af2"/>
                <w:noProof/>
              </w:rPr>
              <w:t xml:space="preserve">3.5.2 </w:t>
            </w:r>
            <w:r w:rsidRPr="00FB2930">
              <w:rPr>
                <w:rStyle w:val="af2"/>
                <w:rFonts w:hint="eastAsia"/>
                <w:noProof/>
              </w:rPr>
              <w:t>資料分析</w:t>
            </w:r>
            <w:r>
              <w:rPr>
                <w:noProof/>
                <w:webHidden/>
              </w:rPr>
              <w:tab/>
            </w:r>
            <w:r>
              <w:rPr>
                <w:noProof/>
                <w:webHidden/>
              </w:rPr>
              <w:fldChar w:fldCharType="begin"/>
            </w:r>
            <w:r>
              <w:rPr>
                <w:noProof/>
                <w:webHidden/>
              </w:rPr>
              <w:instrText xml:space="preserve"> PAGEREF _Toc201995281 \h </w:instrText>
            </w:r>
            <w:r>
              <w:rPr>
                <w:noProof/>
                <w:webHidden/>
              </w:rPr>
            </w:r>
            <w:r>
              <w:rPr>
                <w:noProof/>
                <w:webHidden/>
              </w:rPr>
              <w:fldChar w:fldCharType="separate"/>
            </w:r>
            <w:r>
              <w:rPr>
                <w:noProof/>
                <w:webHidden/>
              </w:rPr>
              <w:t>48</w:t>
            </w:r>
            <w:r>
              <w:rPr>
                <w:noProof/>
                <w:webHidden/>
              </w:rPr>
              <w:fldChar w:fldCharType="end"/>
            </w:r>
          </w:hyperlink>
        </w:p>
        <w:p w14:paraId="10C46A20" w14:textId="2842A167" w:rsidR="00346A1C" w:rsidRDefault="00346A1C">
          <w:pPr>
            <w:pStyle w:val="11"/>
            <w:tabs>
              <w:tab w:val="right" w:leader="dot" w:pos="9061"/>
            </w:tabs>
            <w:ind w:firstLine="480"/>
            <w:rPr>
              <w:rFonts w:asciiTheme="minorHAnsi" w:eastAsiaTheme="minorEastAsia" w:hAnsiTheme="minorHAnsi"/>
              <w:noProof/>
            </w:rPr>
          </w:pPr>
          <w:hyperlink w:anchor="_Toc201995282" w:history="1">
            <w:r w:rsidRPr="00FB2930">
              <w:rPr>
                <w:rStyle w:val="af2"/>
                <w:rFonts w:hint="eastAsia"/>
                <w:noProof/>
              </w:rPr>
              <w:t>第四章、個案描述</w:t>
            </w:r>
            <w:r>
              <w:rPr>
                <w:noProof/>
                <w:webHidden/>
              </w:rPr>
              <w:tab/>
            </w:r>
            <w:r>
              <w:rPr>
                <w:noProof/>
                <w:webHidden/>
              </w:rPr>
              <w:fldChar w:fldCharType="begin"/>
            </w:r>
            <w:r>
              <w:rPr>
                <w:noProof/>
                <w:webHidden/>
              </w:rPr>
              <w:instrText xml:space="preserve"> PAGEREF _Toc201995282 \h </w:instrText>
            </w:r>
            <w:r>
              <w:rPr>
                <w:noProof/>
                <w:webHidden/>
              </w:rPr>
            </w:r>
            <w:r>
              <w:rPr>
                <w:noProof/>
                <w:webHidden/>
              </w:rPr>
              <w:fldChar w:fldCharType="separate"/>
            </w:r>
            <w:r>
              <w:rPr>
                <w:noProof/>
                <w:webHidden/>
              </w:rPr>
              <w:t>50</w:t>
            </w:r>
            <w:r>
              <w:rPr>
                <w:noProof/>
                <w:webHidden/>
              </w:rPr>
              <w:fldChar w:fldCharType="end"/>
            </w:r>
          </w:hyperlink>
        </w:p>
        <w:p w14:paraId="5A27F988" w14:textId="1149FBB5" w:rsidR="00346A1C" w:rsidRDefault="00346A1C">
          <w:pPr>
            <w:pStyle w:val="21"/>
            <w:tabs>
              <w:tab w:val="right" w:leader="dot" w:pos="9061"/>
            </w:tabs>
            <w:ind w:firstLine="480"/>
            <w:rPr>
              <w:rFonts w:asciiTheme="minorHAnsi" w:eastAsiaTheme="minorEastAsia" w:hAnsiTheme="minorHAnsi"/>
              <w:noProof/>
            </w:rPr>
          </w:pPr>
          <w:hyperlink w:anchor="_Toc201995283" w:history="1">
            <w:r w:rsidRPr="00FB2930">
              <w:rPr>
                <w:rStyle w:val="af2"/>
                <w:noProof/>
              </w:rPr>
              <w:t xml:space="preserve">4.1 </w:t>
            </w:r>
            <w:r w:rsidRPr="00FB2930">
              <w:rPr>
                <w:rStyle w:val="af2"/>
                <w:rFonts w:hint="eastAsia"/>
                <w:noProof/>
              </w:rPr>
              <w:t>全球紡織產業轉型現況</w:t>
            </w:r>
            <w:r>
              <w:rPr>
                <w:noProof/>
                <w:webHidden/>
              </w:rPr>
              <w:tab/>
            </w:r>
            <w:r>
              <w:rPr>
                <w:noProof/>
                <w:webHidden/>
              </w:rPr>
              <w:fldChar w:fldCharType="begin"/>
            </w:r>
            <w:r>
              <w:rPr>
                <w:noProof/>
                <w:webHidden/>
              </w:rPr>
              <w:instrText xml:space="preserve"> PAGEREF _Toc201995283 \h </w:instrText>
            </w:r>
            <w:r>
              <w:rPr>
                <w:noProof/>
                <w:webHidden/>
              </w:rPr>
            </w:r>
            <w:r>
              <w:rPr>
                <w:noProof/>
                <w:webHidden/>
              </w:rPr>
              <w:fldChar w:fldCharType="separate"/>
            </w:r>
            <w:r>
              <w:rPr>
                <w:noProof/>
                <w:webHidden/>
              </w:rPr>
              <w:t>50</w:t>
            </w:r>
            <w:r>
              <w:rPr>
                <w:noProof/>
                <w:webHidden/>
              </w:rPr>
              <w:fldChar w:fldCharType="end"/>
            </w:r>
          </w:hyperlink>
        </w:p>
        <w:p w14:paraId="4A9CC12E" w14:textId="5816652C" w:rsidR="00346A1C" w:rsidRDefault="00346A1C">
          <w:pPr>
            <w:pStyle w:val="21"/>
            <w:tabs>
              <w:tab w:val="right" w:leader="dot" w:pos="9061"/>
            </w:tabs>
            <w:ind w:firstLine="480"/>
            <w:rPr>
              <w:rFonts w:asciiTheme="minorHAnsi" w:eastAsiaTheme="minorEastAsia" w:hAnsiTheme="minorHAnsi"/>
              <w:noProof/>
            </w:rPr>
          </w:pPr>
          <w:hyperlink w:anchor="_Toc201995284" w:history="1">
            <w:r w:rsidRPr="00FB2930">
              <w:rPr>
                <w:rStyle w:val="af2"/>
                <w:noProof/>
              </w:rPr>
              <w:t xml:space="preserve">4.2 </w:t>
            </w:r>
            <w:r w:rsidRPr="00FB2930">
              <w:rPr>
                <w:rStyle w:val="af2"/>
                <w:rFonts w:hint="eastAsia"/>
                <w:noProof/>
              </w:rPr>
              <w:t>台灣紡織產業歷史與現況</w:t>
            </w:r>
            <w:r>
              <w:rPr>
                <w:noProof/>
                <w:webHidden/>
              </w:rPr>
              <w:tab/>
            </w:r>
            <w:r>
              <w:rPr>
                <w:noProof/>
                <w:webHidden/>
              </w:rPr>
              <w:fldChar w:fldCharType="begin"/>
            </w:r>
            <w:r>
              <w:rPr>
                <w:noProof/>
                <w:webHidden/>
              </w:rPr>
              <w:instrText xml:space="preserve"> PAGEREF _Toc201995284 \h </w:instrText>
            </w:r>
            <w:r>
              <w:rPr>
                <w:noProof/>
                <w:webHidden/>
              </w:rPr>
            </w:r>
            <w:r>
              <w:rPr>
                <w:noProof/>
                <w:webHidden/>
              </w:rPr>
              <w:fldChar w:fldCharType="separate"/>
            </w:r>
            <w:r>
              <w:rPr>
                <w:noProof/>
                <w:webHidden/>
              </w:rPr>
              <w:t>52</w:t>
            </w:r>
            <w:r>
              <w:rPr>
                <w:noProof/>
                <w:webHidden/>
              </w:rPr>
              <w:fldChar w:fldCharType="end"/>
            </w:r>
          </w:hyperlink>
        </w:p>
        <w:p w14:paraId="7AABD554" w14:textId="65395B82" w:rsidR="00346A1C" w:rsidRDefault="00346A1C">
          <w:pPr>
            <w:pStyle w:val="21"/>
            <w:tabs>
              <w:tab w:val="right" w:leader="dot" w:pos="9061"/>
            </w:tabs>
            <w:ind w:firstLine="480"/>
            <w:rPr>
              <w:rFonts w:asciiTheme="minorHAnsi" w:eastAsiaTheme="minorEastAsia" w:hAnsiTheme="minorHAnsi"/>
              <w:noProof/>
            </w:rPr>
          </w:pPr>
          <w:hyperlink w:anchor="_Toc201995285" w:history="1">
            <w:r w:rsidRPr="00FB2930">
              <w:rPr>
                <w:rStyle w:val="af2"/>
                <w:noProof/>
              </w:rPr>
              <w:t xml:space="preserve">4.3 </w:t>
            </w:r>
            <w:r w:rsidRPr="00FB2930">
              <w:rPr>
                <w:rStyle w:val="af2"/>
                <w:rFonts w:hint="eastAsia"/>
                <w:noProof/>
              </w:rPr>
              <w:t>個案公司簡介</w:t>
            </w:r>
            <w:r>
              <w:rPr>
                <w:noProof/>
                <w:webHidden/>
              </w:rPr>
              <w:tab/>
            </w:r>
            <w:r>
              <w:rPr>
                <w:noProof/>
                <w:webHidden/>
              </w:rPr>
              <w:fldChar w:fldCharType="begin"/>
            </w:r>
            <w:r>
              <w:rPr>
                <w:noProof/>
                <w:webHidden/>
              </w:rPr>
              <w:instrText xml:space="preserve"> PAGEREF _Toc201995285 \h </w:instrText>
            </w:r>
            <w:r>
              <w:rPr>
                <w:noProof/>
                <w:webHidden/>
              </w:rPr>
            </w:r>
            <w:r>
              <w:rPr>
                <w:noProof/>
                <w:webHidden/>
              </w:rPr>
              <w:fldChar w:fldCharType="separate"/>
            </w:r>
            <w:r>
              <w:rPr>
                <w:noProof/>
                <w:webHidden/>
              </w:rPr>
              <w:t>57</w:t>
            </w:r>
            <w:r>
              <w:rPr>
                <w:noProof/>
                <w:webHidden/>
              </w:rPr>
              <w:fldChar w:fldCharType="end"/>
            </w:r>
          </w:hyperlink>
        </w:p>
        <w:p w14:paraId="2D23ECA1" w14:textId="7A392B1F" w:rsidR="00346A1C" w:rsidRDefault="00346A1C">
          <w:pPr>
            <w:pStyle w:val="11"/>
            <w:tabs>
              <w:tab w:val="right" w:leader="dot" w:pos="9061"/>
            </w:tabs>
            <w:ind w:firstLine="480"/>
            <w:rPr>
              <w:rFonts w:asciiTheme="minorHAnsi" w:eastAsiaTheme="minorEastAsia" w:hAnsiTheme="minorHAnsi"/>
              <w:noProof/>
            </w:rPr>
          </w:pPr>
          <w:hyperlink w:anchor="_Toc201995286" w:history="1">
            <w:r w:rsidRPr="00FB2930">
              <w:rPr>
                <w:rStyle w:val="af2"/>
                <w:rFonts w:hint="eastAsia"/>
                <w:noProof/>
              </w:rPr>
              <w:t>第五章、個案分析</w:t>
            </w:r>
            <w:r>
              <w:rPr>
                <w:noProof/>
                <w:webHidden/>
              </w:rPr>
              <w:tab/>
            </w:r>
            <w:r>
              <w:rPr>
                <w:noProof/>
                <w:webHidden/>
              </w:rPr>
              <w:fldChar w:fldCharType="begin"/>
            </w:r>
            <w:r>
              <w:rPr>
                <w:noProof/>
                <w:webHidden/>
              </w:rPr>
              <w:instrText xml:space="preserve"> PAGEREF _Toc201995286 \h </w:instrText>
            </w:r>
            <w:r>
              <w:rPr>
                <w:noProof/>
                <w:webHidden/>
              </w:rPr>
            </w:r>
            <w:r>
              <w:rPr>
                <w:noProof/>
                <w:webHidden/>
              </w:rPr>
              <w:fldChar w:fldCharType="separate"/>
            </w:r>
            <w:r>
              <w:rPr>
                <w:noProof/>
                <w:webHidden/>
              </w:rPr>
              <w:t>59</w:t>
            </w:r>
            <w:r>
              <w:rPr>
                <w:noProof/>
                <w:webHidden/>
              </w:rPr>
              <w:fldChar w:fldCharType="end"/>
            </w:r>
          </w:hyperlink>
        </w:p>
        <w:p w14:paraId="5639B2BB" w14:textId="01076F14" w:rsidR="00346A1C" w:rsidRDefault="00346A1C">
          <w:pPr>
            <w:pStyle w:val="21"/>
            <w:tabs>
              <w:tab w:val="right" w:leader="dot" w:pos="9061"/>
            </w:tabs>
            <w:ind w:firstLine="480"/>
            <w:rPr>
              <w:rFonts w:asciiTheme="minorHAnsi" w:eastAsiaTheme="minorEastAsia" w:hAnsiTheme="minorHAnsi"/>
              <w:noProof/>
            </w:rPr>
          </w:pPr>
          <w:hyperlink w:anchor="_Toc201995287" w:history="1">
            <w:r w:rsidRPr="00FB2930">
              <w:rPr>
                <w:rStyle w:val="af2"/>
                <w:noProof/>
              </w:rPr>
              <w:t xml:space="preserve">5.1 </w:t>
            </w:r>
            <w:r w:rsidR="008D790D">
              <w:rPr>
                <w:rStyle w:val="af2"/>
                <w:rFonts w:hint="eastAsia"/>
                <w:noProof/>
              </w:rPr>
              <w:t>臺灣通用紡織科技股份有限公司</w:t>
            </w:r>
            <w:r w:rsidRPr="00FB2930">
              <w:rPr>
                <w:rStyle w:val="af2"/>
                <w:rFonts w:hint="eastAsia"/>
                <w:noProof/>
              </w:rPr>
              <w:t>（</w:t>
            </w:r>
            <w:r w:rsidRPr="00FB2930">
              <w:rPr>
                <w:rStyle w:val="af2"/>
                <w:noProof/>
              </w:rPr>
              <w:t>Frontier.cool</w:t>
            </w:r>
            <w:r w:rsidRPr="00FB2930">
              <w:rPr>
                <w:rStyle w:val="af2"/>
                <w:rFonts w:hint="eastAsia"/>
                <w:noProof/>
              </w:rPr>
              <w:t>）</w:t>
            </w:r>
            <w:r>
              <w:rPr>
                <w:noProof/>
                <w:webHidden/>
              </w:rPr>
              <w:tab/>
            </w:r>
            <w:r>
              <w:rPr>
                <w:noProof/>
                <w:webHidden/>
              </w:rPr>
              <w:fldChar w:fldCharType="begin"/>
            </w:r>
            <w:r>
              <w:rPr>
                <w:noProof/>
                <w:webHidden/>
              </w:rPr>
              <w:instrText xml:space="preserve"> PAGEREF _Toc201995287 \h </w:instrText>
            </w:r>
            <w:r>
              <w:rPr>
                <w:noProof/>
                <w:webHidden/>
              </w:rPr>
            </w:r>
            <w:r>
              <w:rPr>
                <w:noProof/>
                <w:webHidden/>
              </w:rPr>
              <w:fldChar w:fldCharType="separate"/>
            </w:r>
            <w:r>
              <w:rPr>
                <w:noProof/>
                <w:webHidden/>
              </w:rPr>
              <w:t>59</w:t>
            </w:r>
            <w:r>
              <w:rPr>
                <w:noProof/>
                <w:webHidden/>
              </w:rPr>
              <w:fldChar w:fldCharType="end"/>
            </w:r>
          </w:hyperlink>
        </w:p>
        <w:p w14:paraId="7E8A8C64" w14:textId="41E9F5A4" w:rsidR="00346A1C" w:rsidRDefault="00346A1C">
          <w:pPr>
            <w:pStyle w:val="31"/>
            <w:tabs>
              <w:tab w:val="right" w:leader="dot" w:pos="9061"/>
            </w:tabs>
            <w:ind w:firstLine="480"/>
            <w:rPr>
              <w:rFonts w:asciiTheme="minorHAnsi" w:eastAsiaTheme="minorEastAsia" w:hAnsiTheme="minorHAnsi"/>
              <w:noProof/>
            </w:rPr>
          </w:pPr>
          <w:hyperlink w:anchor="_Toc201995288" w:history="1">
            <w:r w:rsidRPr="00FB2930">
              <w:rPr>
                <w:rStyle w:val="af2"/>
                <w:noProof/>
              </w:rPr>
              <w:t xml:space="preserve">5.1.1 </w:t>
            </w:r>
            <w:r w:rsidRPr="00FB2930">
              <w:rPr>
                <w:rStyle w:val="af2"/>
                <w:rFonts w:hint="eastAsia"/>
                <w:noProof/>
              </w:rPr>
              <w:t>能動性</w:t>
            </w:r>
            <w:r w:rsidRPr="00FB2930">
              <w:rPr>
                <w:rStyle w:val="af2"/>
                <w:rFonts w:ascii="標楷體" w:hAnsi="標楷體" w:hint="eastAsia"/>
                <w:noProof/>
              </w:rPr>
              <w:t>－</w:t>
            </w:r>
            <w:r w:rsidRPr="00FB2930">
              <w:rPr>
                <w:rStyle w:val="af2"/>
                <w:rFonts w:hint="eastAsia"/>
                <w:noProof/>
              </w:rPr>
              <w:t>問題</w:t>
            </w:r>
            <w:r>
              <w:rPr>
                <w:noProof/>
                <w:webHidden/>
              </w:rPr>
              <w:tab/>
            </w:r>
            <w:r>
              <w:rPr>
                <w:noProof/>
                <w:webHidden/>
              </w:rPr>
              <w:fldChar w:fldCharType="begin"/>
            </w:r>
            <w:r>
              <w:rPr>
                <w:noProof/>
                <w:webHidden/>
              </w:rPr>
              <w:instrText xml:space="preserve"> PAGEREF _Toc201995288 \h </w:instrText>
            </w:r>
            <w:r>
              <w:rPr>
                <w:noProof/>
                <w:webHidden/>
              </w:rPr>
            </w:r>
            <w:r>
              <w:rPr>
                <w:noProof/>
                <w:webHidden/>
              </w:rPr>
              <w:fldChar w:fldCharType="separate"/>
            </w:r>
            <w:r>
              <w:rPr>
                <w:noProof/>
                <w:webHidden/>
              </w:rPr>
              <w:t>59</w:t>
            </w:r>
            <w:r>
              <w:rPr>
                <w:noProof/>
                <w:webHidden/>
              </w:rPr>
              <w:fldChar w:fldCharType="end"/>
            </w:r>
          </w:hyperlink>
        </w:p>
        <w:p w14:paraId="2438DE14" w14:textId="494DE960" w:rsidR="00346A1C" w:rsidRDefault="00346A1C">
          <w:pPr>
            <w:pStyle w:val="31"/>
            <w:tabs>
              <w:tab w:val="right" w:leader="dot" w:pos="9061"/>
            </w:tabs>
            <w:ind w:firstLine="480"/>
            <w:rPr>
              <w:rFonts w:asciiTheme="minorHAnsi" w:eastAsiaTheme="minorEastAsia" w:hAnsiTheme="minorHAnsi"/>
              <w:noProof/>
            </w:rPr>
          </w:pPr>
          <w:hyperlink w:anchor="_Toc201995289" w:history="1">
            <w:r w:rsidRPr="00FB2930">
              <w:rPr>
                <w:rStyle w:val="af2"/>
                <w:noProof/>
              </w:rPr>
              <w:t xml:space="preserve">5.1.2 </w:t>
            </w:r>
            <w:r w:rsidRPr="00FB2930">
              <w:rPr>
                <w:rStyle w:val="af2"/>
                <w:rFonts w:hint="eastAsia"/>
                <w:noProof/>
              </w:rPr>
              <w:t>能動性</w:t>
            </w:r>
            <w:r w:rsidRPr="00FB2930">
              <w:rPr>
                <w:rStyle w:val="af2"/>
                <w:rFonts w:ascii="標楷體" w:hAnsi="標楷體" w:hint="eastAsia"/>
                <w:noProof/>
              </w:rPr>
              <w:t>－</w:t>
            </w:r>
            <w:r w:rsidRPr="00FB2930">
              <w:rPr>
                <w:rStyle w:val="af2"/>
                <w:rFonts w:hint="eastAsia"/>
                <w:noProof/>
              </w:rPr>
              <w:t>意圖</w:t>
            </w:r>
            <w:r>
              <w:rPr>
                <w:noProof/>
                <w:webHidden/>
              </w:rPr>
              <w:tab/>
            </w:r>
            <w:r>
              <w:rPr>
                <w:noProof/>
                <w:webHidden/>
              </w:rPr>
              <w:fldChar w:fldCharType="begin"/>
            </w:r>
            <w:r>
              <w:rPr>
                <w:noProof/>
                <w:webHidden/>
              </w:rPr>
              <w:instrText xml:space="preserve"> PAGEREF _Toc201995289 \h </w:instrText>
            </w:r>
            <w:r>
              <w:rPr>
                <w:noProof/>
                <w:webHidden/>
              </w:rPr>
            </w:r>
            <w:r>
              <w:rPr>
                <w:noProof/>
                <w:webHidden/>
              </w:rPr>
              <w:fldChar w:fldCharType="separate"/>
            </w:r>
            <w:r>
              <w:rPr>
                <w:noProof/>
                <w:webHidden/>
              </w:rPr>
              <w:t>60</w:t>
            </w:r>
            <w:r>
              <w:rPr>
                <w:noProof/>
                <w:webHidden/>
              </w:rPr>
              <w:fldChar w:fldCharType="end"/>
            </w:r>
          </w:hyperlink>
        </w:p>
        <w:p w14:paraId="34AC6195" w14:textId="66ECD4C2" w:rsidR="00346A1C" w:rsidRDefault="00346A1C">
          <w:pPr>
            <w:pStyle w:val="31"/>
            <w:tabs>
              <w:tab w:val="right" w:leader="dot" w:pos="9061"/>
            </w:tabs>
            <w:ind w:firstLine="480"/>
            <w:rPr>
              <w:rFonts w:asciiTheme="minorHAnsi" w:eastAsiaTheme="minorEastAsia" w:hAnsiTheme="minorHAnsi"/>
              <w:noProof/>
            </w:rPr>
          </w:pPr>
          <w:hyperlink w:anchor="_Toc201995290" w:history="1">
            <w:r w:rsidRPr="00FB2930">
              <w:rPr>
                <w:rStyle w:val="af2"/>
                <w:noProof/>
              </w:rPr>
              <w:t xml:space="preserve">5.1.3 </w:t>
            </w:r>
            <w:r w:rsidRPr="00FB2930">
              <w:rPr>
                <w:rStyle w:val="af2"/>
                <w:rFonts w:hint="eastAsia"/>
                <w:noProof/>
              </w:rPr>
              <w:t>目的</w:t>
            </w:r>
            <w:r>
              <w:rPr>
                <w:noProof/>
                <w:webHidden/>
              </w:rPr>
              <w:tab/>
            </w:r>
            <w:r>
              <w:rPr>
                <w:noProof/>
                <w:webHidden/>
              </w:rPr>
              <w:fldChar w:fldCharType="begin"/>
            </w:r>
            <w:r>
              <w:rPr>
                <w:noProof/>
                <w:webHidden/>
              </w:rPr>
              <w:instrText xml:space="preserve"> PAGEREF _Toc201995290 \h </w:instrText>
            </w:r>
            <w:r>
              <w:rPr>
                <w:noProof/>
                <w:webHidden/>
              </w:rPr>
            </w:r>
            <w:r>
              <w:rPr>
                <w:noProof/>
                <w:webHidden/>
              </w:rPr>
              <w:fldChar w:fldCharType="separate"/>
            </w:r>
            <w:r>
              <w:rPr>
                <w:noProof/>
                <w:webHidden/>
              </w:rPr>
              <w:t>61</w:t>
            </w:r>
            <w:r>
              <w:rPr>
                <w:noProof/>
                <w:webHidden/>
              </w:rPr>
              <w:fldChar w:fldCharType="end"/>
            </w:r>
          </w:hyperlink>
        </w:p>
        <w:p w14:paraId="5428736F" w14:textId="084D9408" w:rsidR="00346A1C" w:rsidRDefault="00346A1C">
          <w:pPr>
            <w:pStyle w:val="21"/>
            <w:tabs>
              <w:tab w:val="right" w:leader="dot" w:pos="9061"/>
            </w:tabs>
            <w:ind w:firstLine="480"/>
            <w:rPr>
              <w:rFonts w:asciiTheme="minorHAnsi" w:eastAsiaTheme="minorEastAsia" w:hAnsiTheme="minorHAnsi"/>
              <w:noProof/>
            </w:rPr>
          </w:pPr>
          <w:hyperlink w:anchor="_Toc201995291" w:history="1">
            <w:r w:rsidRPr="00FB2930">
              <w:rPr>
                <w:rStyle w:val="af2"/>
                <w:noProof/>
              </w:rPr>
              <w:t xml:space="preserve">5.2 </w:t>
            </w:r>
            <w:r w:rsidRPr="00FB2930">
              <w:rPr>
                <w:rStyle w:val="af2"/>
                <w:rFonts w:hint="eastAsia"/>
                <w:noProof/>
              </w:rPr>
              <w:t>第一階段：開源與協作</w:t>
            </w:r>
            <w:r>
              <w:rPr>
                <w:noProof/>
                <w:webHidden/>
              </w:rPr>
              <w:tab/>
            </w:r>
            <w:r>
              <w:rPr>
                <w:noProof/>
                <w:webHidden/>
              </w:rPr>
              <w:fldChar w:fldCharType="begin"/>
            </w:r>
            <w:r>
              <w:rPr>
                <w:noProof/>
                <w:webHidden/>
              </w:rPr>
              <w:instrText xml:space="preserve"> PAGEREF _Toc201995291 \h </w:instrText>
            </w:r>
            <w:r>
              <w:rPr>
                <w:noProof/>
                <w:webHidden/>
              </w:rPr>
            </w:r>
            <w:r>
              <w:rPr>
                <w:noProof/>
                <w:webHidden/>
              </w:rPr>
              <w:fldChar w:fldCharType="separate"/>
            </w:r>
            <w:r>
              <w:rPr>
                <w:noProof/>
                <w:webHidden/>
              </w:rPr>
              <w:t>63</w:t>
            </w:r>
            <w:r>
              <w:rPr>
                <w:noProof/>
                <w:webHidden/>
              </w:rPr>
              <w:fldChar w:fldCharType="end"/>
            </w:r>
          </w:hyperlink>
        </w:p>
        <w:p w14:paraId="2EE14F27" w14:textId="355F8FF3" w:rsidR="00346A1C" w:rsidRDefault="00346A1C">
          <w:pPr>
            <w:pStyle w:val="31"/>
            <w:tabs>
              <w:tab w:val="right" w:leader="dot" w:pos="9061"/>
            </w:tabs>
            <w:ind w:firstLine="480"/>
            <w:rPr>
              <w:rFonts w:asciiTheme="minorHAnsi" w:eastAsiaTheme="minorEastAsia" w:hAnsiTheme="minorHAnsi"/>
              <w:noProof/>
            </w:rPr>
          </w:pPr>
          <w:hyperlink w:anchor="_Toc201995292" w:history="1">
            <w:r w:rsidRPr="00FB2930">
              <w:rPr>
                <w:rStyle w:val="af2"/>
                <w:noProof/>
              </w:rPr>
              <w:t xml:space="preserve">5.2.1 </w:t>
            </w:r>
            <w:r w:rsidRPr="00FB2930">
              <w:rPr>
                <w:rStyle w:val="af2"/>
                <w:rFonts w:hint="eastAsia"/>
                <w:noProof/>
              </w:rPr>
              <w:t>產業需求</w:t>
            </w:r>
            <w:r>
              <w:rPr>
                <w:noProof/>
                <w:webHidden/>
              </w:rPr>
              <w:tab/>
            </w:r>
            <w:r>
              <w:rPr>
                <w:noProof/>
                <w:webHidden/>
              </w:rPr>
              <w:fldChar w:fldCharType="begin"/>
            </w:r>
            <w:r>
              <w:rPr>
                <w:noProof/>
                <w:webHidden/>
              </w:rPr>
              <w:instrText xml:space="preserve"> PAGEREF _Toc201995292 \h </w:instrText>
            </w:r>
            <w:r>
              <w:rPr>
                <w:noProof/>
                <w:webHidden/>
              </w:rPr>
            </w:r>
            <w:r>
              <w:rPr>
                <w:noProof/>
                <w:webHidden/>
              </w:rPr>
              <w:fldChar w:fldCharType="separate"/>
            </w:r>
            <w:r>
              <w:rPr>
                <w:noProof/>
                <w:webHidden/>
              </w:rPr>
              <w:t>63</w:t>
            </w:r>
            <w:r>
              <w:rPr>
                <w:noProof/>
                <w:webHidden/>
              </w:rPr>
              <w:fldChar w:fldCharType="end"/>
            </w:r>
          </w:hyperlink>
        </w:p>
        <w:p w14:paraId="14A65F3E" w14:textId="6EE06BA4" w:rsidR="00346A1C" w:rsidRDefault="00346A1C">
          <w:pPr>
            <w:pStyle w:val="31"/>
            <w:tabs>
              <w:tab w:val="right" w:leader="dot" w:pos="9061"/>
            </w:tabs>
            <w:ind w:firstLine="480"/>
            <w:rPr>
              <w:rFonts w:asciiTheme="minorHAnsi" w:eastAsiaTheme="minorEastAsia" w:hAnsiTheme="minorHAnsi"/>
              <w:noProof/>
            </w:rPr>
          </w:pPr>
          <w:hyperlink w:anchor="_Toc201995293" w:history="1">
            <w:r w:rsidRPr="00FB2930">
              <w:rPr>
                <w:rStyle w:val="af2"/>
                <w:noProof/>
              </w:rPr>
              <w:t xml:space="preserve">5.2.2 </w:t>
            </w:r>
            <w:r w:rsidRPr="00FB2930">
              <w:rPr>
                <w:rStyle w:val="af2"/>
                <w:rFonts w:hint="eastAsia"/>
                <w:noProof/>
              </w:rPr>
              <w:t>企業能力</w:t>
            </w:r>
            <w:r>
              <w:rPr>
                <w:noProof/>
                <w:webHidden/>
              </w:rPr>
              <w:tab/>
            </w:r>
            <w:r>
              <w:rPr>
                <w:noProof/>
                <w:webHidden/>
              </w:rPr>
              <w:fldChar w:fldCharType="begin"/>
            </w:r>
            <w:r>
              <w:rPr>
                <w:noProof/>
                <w:webHidden/>
              </w:rPr>
              <w:instrText xml:space="preserve"> PAGEREF _Toc201995293 \h </w:instrText>
            </w:r>
            <w:r>
              <w:rPr>
                <w:noProof/>
                <w:webHidden/>
              </w:rPr>
            </w:r>
            <w:r>
              <w:rPr>
                <w:noProof/>
                <w:webHidden/>
              </w:rPr>
              <w:fldChar w:fldCharType="separate"/>
            </w:r>
            <w:r>
              <w:rPr>
                <w:noProof/>
                <w:webHidden/>
              </w:rPr>
              <w:t>63</w:t>
            </w:r>
            <w:r>
              <w:rPr>
                <w:noProof/>
                <w:webHidden/>
              </w:rPr>
              <w:fldChar w:fldCharType="end"/>
            </w:r>
          </w:hyperlink>
        </w:p>
        <w:p w14:paraId="4DA0795B" w14:textId="1BB40CFA" w:rsidR="00346A1C" w:rsidRDefault="00346A1C">
          <w:pPr>
            <w:pStyle w:val="31"/>
            <w:tabs>
              <w:tab w:val="right" w:leader="dot" w:pos="9061"/>
            </w:tabs>
            <w:ind w:firstLine="480"/>
            <w:rPr>
              <w:rFonts w:asciiTheme="minorHAnsi" w:eastAsiaTheme="minorEastAsia" w:hAnsiTheme="minorHAnsi"/>
              <w:noProof/>
            </w:rPr>
          </w:pPr>
          <w:hyperlink w:anchor="_Toc201995294" w:history="1">
            <w:r w:rsidRPr="00FB2930">
              <w:rPr>
                <w:rStyle w:val="af2"/>
                <w:noProof/>
              </w:rPr>
              <w:t xml:space="preserve">5.2.3 </w:t>
            </w:r>
            <w:r w:rsidRPr="00FB2930">
              <w:rPr>
                <w:rStyle w:val="af2"/>
                <w:rFonts w:hint="eastAsia"/>
                <w:noProof/>
              </w:rPr>
              <w:t>探索可供性</w:t>
            </w:r>
            <w:r>
              <w:rPr>
                <w:noProof/>
                <w:webHidden/>
              </w:rPr>
              <w:tab/>
            </w:r>
            <w:r>
              <w:rPr>
                <w:noProof/>
                <w:webHidden/>
              </w:rPr>
              <w:fldChar w:fldCharType="begin"/>
            </w:r>
            <w:r>
              <w:rPr>
                <w:noProof/>
                <w:webHidden/>
              </w:rPr>
              <w:instrText xml:space="preserve"> PAGEREF _Toc201995294 \h </w:instrText>
            </w:r>
            <w:r>
              <w:rPr>
                <w:noProof/>
                <w:webHidden/>
              </w:rPr>
            </w:r>
            <w:r>
              <w:rPr>
                <w:noProof/>
                <w:webHidden/>
              </w:rPr>
              <w:fldChar w:fldCharType="separate"/>
            </w:r>
            <w:r>
              <w:rPr>
                <w:noProof/>
                <w:webHidden/>
              </w:rPr>
              <w:t>64</w:t>
            </w:r>
            <w:r>
              <w:rPr>
                <w:noProof/>
                <w:webHidden/>
              </w:rPr>
              <w:fldChar w:fldCharType="end"/>
            </w:r>
          </w:hyperlink>
        </w:p>
        <w:p w14:paraId="205C7BDE" w14:textId="131C9CE0" w:rsidR="00346A1C" w:rsidRDefault="00346A1C">
          <w:pPr>
            <w:pStyle w:val="31"/>
            <w:tabs>
              <w:tab w:val="right" w:leader="dot" w:pos="9061"/>
            </w:tabs>
            <w:ind w:firstLine="480"/>
            <w:rPr>
              <w:rFonts w:asciiTheme="minorHAnsi" w:eastAsiaTheme="minorEastAsia" w:hAnsiTheme="minorHAnsi"/>
              <w:noProof/>
            </w:rPr>
          </w:pPr>
          <w:hyperlink w:anchor="_Toc201995295" w:history="1">
            <w:r w:rsidRPr="00FB2930">
              <w:rPr>
                <w:rStyle w:val="af2"/>
                <w:noProof/>
              </w:rPr>
              <w:t xml:space="preserve">5.2.4 </w:t>
            </w:r>
            <w:r w:rsidRPr="00FB2930">
              <w:rPr>
                <w:rStyle w:val="af2"/>
                <w:rFonts w:hint="eastAsia"/>
                <w:noProof/>
              </w:rPr>
              <w:t>深耕運用</w:t>
            </w:r>
            <w:r>
              <w:rPr>
                <w:noProof/>
                <w:webHidden/>
              </w:rPr>
              <w:tab/>
            </w:r>
            <w:r>
              <w:rPr>
                <w:noProof/>
                <w:webHidden/>
              </w:rPr>
              <w:fldChar w:fldCharType="begin"/>
            </w:r>
            <w:r>
              <w:rPr>
                <w:noProof/>
                <w:webHidden/>
              </w:rPr>
              <w:instrText xml:space="preserve"> PAGEREF _Toc201995295 \h </w:instrText>
            </w:r>
            <w:r>
              <w:rPr>
                <w:noProof/>
                <w:webHidden/>
              </w:rPr>
            </w:r>
            <w:r>
              <w:rPr>
                <w:noProof/>
                <w:webHidden/>
              </w:rPr>
              <w:fldChar w:fldCharType="separate"/>
            </w:r>
            <w:r>
              <w:rPr>
                <w:noProof/>
                <w:webHidden/>
              </w:rPr>
              <w:t>65</w:t>
            </w:r>
            <w:r>
              <w:rPr>
                <w:noProof/>
                <w:webHidden/>
              </w:rPr>
              <w:fldChar w:fldCharType="end"/>
            </w:r>
          </w:hyperlink>
        </w:p>
        <w:p w14:paraId="1708A507" w14:textId="5E32474E" w:rsidR="00346A1C" w:rsidRDefault="00346A1C">
          <w:pPr>
            <w:pStyle w:val="31"/>
            <w:tabs>
              <w:tab w:val="right" w:leader="dot" w:pos="9061"/>
            </w:tabs>
            <w:ind w:firstLine="480"/>
            <w:rPr>
              <w:rFonts w:asciiTheme="minorHAnsi" w:eastAsiaTheme="minorEastAsia" w:hAnsiTheme="minorHAnsi"/>
              <w:noProof/>
            </w:rPr>
          </w:pPr>
          <w:hyperlink w:anchor="_Toc201995296" w:history="1">
            <w:r w:rsidRPr="00FB2930">
              <w:rPr>
                <w:rStyle w:val="af2"/>
                <w:noProof/>
              </w:rPr>
              <w:t xml:space="preserve">5.2.5 </w:t>
            </w:r>
            <w:r w:rsidRPr="00FB2930">
              <w:rPr>
                <w:rStyle w:val="af2"/>
                <w:rFonts w:hint="eastAsia"/>
                <w:noProof/>
              </w:rPr>
              <w:t>創新探索</w:t>
            </w:r>
            <w:r>
              <w:rPr>
                <w:noProof/>
                <w:webHidden/>
              </w:rPr>
              <w:tab/>
            </w:r>
            <w:r>
              <w:rPr>
                <w:noProof/>
                <w:webHidden/>
              </w:rPr>
              <w:fldChar w:fldCharType="begin"/>
            </w:r>
            <w:r>
              <w:rPr>
                <w:noProof/>
                <w:webHidden/>
              </w:rPr>
              <w:instrText xml:space="preserve"> PAGEREF _Toc201995296 \h </w:instrText>
            </w:r>
            <w:r>
              <w:rPr>
                <w:noProof/>
                <w:webHidden/>
              </w:rPr>
            </w:r>
            <w:r>
              <w:rPr>
                <w:noProof/>
                <w:webHidden/>
              </w:rPr>
              <w:fldChar w:fldCharType="separate"/>
            </w:r>
            <w:r>
              <w:rPr>
                <w:noProof/>
                <w:webHidden/>
              </w:rPr>
              <w:t>67</w:t>
            </w:r>
            <w:r>
              <w:rPr>
                <w:noProof/>
                <w:webHidden/>
              </w:rPr>
              <w:fldChar w:fldCharType="end"/>
            </w:r>
          </w:hyperlink>
        </w:p>
        <w:p w14:paraId="41AFCBEB" w14:textId="267DB894" w:rsidR="00346A1C" w:rsidRDefault="00346A1C">
          <w:pPr>
            <w:pStyle w:val="31"/>
            <w:tabs>
              <w:tab w:val="right" w:leader="dot" w:pos="9061"/>
            </w:tabs>
            <w:ind w:firstLine="480"/>
            <w:rPr>
              <w:rFonts w:asciiTheme="minorHAnsi" w:eastAsiaTheme="minorEastAsia" w:hAnsiTheme="minorHAnsi"/>
              <w:noProof/>
            </w:rPr>
          </w:pPr>
          <w:hyperlink w:anchor="_Toc201995297" w:history="1">
            <w:r w:rsidRPr="00FB2930">
              <w:rPr>
                <w:rStyle w:val="af2"/>
                <w:noProof/>
              </w:rPr>
              <w:t xml:space="preserve">5.2.6 </w:t>
            </w:r>
            <w:r w:rsidRPr="00FB2930">
              <w:rPr>
                <w:rStyle w:val="af2"/>
                <w:rFonts w:hint="eastAsia"/>
                <w:noProof/>
              </w:rPr>
              <w:t>平衡機制</w:t>
            </w:r>
            <w:r>
              <w:rPr>
                <w:noProof/>
                <w:webHidden/>
              </w:rPr>
              <w:tab/>
            </w:r>
            <w:r>
              <w:rPr>
                <w:noProof/>
                <w:webHidden/>
              </w:rPr>
              <w:fldChar w:fldCharType="begin"/>
            </w:r>
            <w:r>
              <w:rPr>
                <w:noProof/>
                <w:webHidden/>
              </w:rPr>
              <w:instrText xml:space="preserve"> PAGEREF _Toc201995297 \h </w:instrText>
            </w:r>
            <w:r>
              <w:rPr>
                <w:noProof/>
                <w:webHidden/>
              </w:rPr>
            </w:r>
            <w:r>
              <w:rPr>
                <w:noProof/>
                <w:webHidden/>
              </w:rPr>
              <w:fldChar w:fldCharType="separate"/>
            </w:r>
            <w:r>
              <w:rPr>
                <w:noProof/>
                <w:webHidden/>
              </w:rPr>
              <w:t>68</w:t>
            </w:r>
            <w:r>
              <w:rPr>
                <w:noProof/>
                <w:webHidden/>
              </w:rPr>
              <w:fldChar w:fldCharType="end"/>
            </w:r>
          </w:hyperlink>
        </w:p>
        <w:p w14:paraId="102ED010" w14:textId="79A643CC" w:rsidR="00346A1C" w:rsidRDefault="00346A1C">
          <w:pPr>
            <w:pStyle w:val="31"/>
            <w:tabs>
              <w:tab w:val="right" w:leader="dot" w:pos="9061"/>
            </w:tabs>
            <w:ind w:firstLine="480"/>
            <w:rPr>
              <w:rFonts w:asciiTheme="minorHAnsi" w:eastAsiaTheme="minorEastAsia" w:hAnsiTheme="minorHAnsi"/>
              <w:noProof/>
            </w:rPr>
          </w:pPr>
          <w:hyperlink w:anchor="_Toc201995298" w:history="1">
            <w:r w:rsidRPr="00FB2930">
              <w:rPr>
                <w:rStyle w:val="af2"/>
                <w:noProof/>
              </w:rPr>
              <w:t xml:space="preserve">5.2.7 </w:t>
            </w:r>
            <w:r w:rsidRPr="00FB2930">
              <w:rPr>
                <w:rStyle w:val="af2"/>
                <w:rFonts w:hint="eastAsia"/>
                <w:noProof/>
              </w:rPr>
              <w:t>數位創新結果</w:t>
            </w:r>
            <w:r>
              <w:rPr>
                <w:noProof/>
                <w:webHidden/>
              </w:rPr>
              <w:tab/>
            </w:r>
            <w:r>
              <w:rPr>
                <w:noProof/>
                <w:webHidden/>
              </w:rPr>
              <w:fldChar w:fldCharType="begin"/>
            </w:r>
            <w:r>
              <w:rPr>
                <w:noProof/>
                <w:webHidden/>
              </w:rPr>
              <w:instrText xml:space="preserve"> PAGEREF _Toc201995298 \h </w:instrText>
            </w:r>
            <w:r>
              <w:rPr>
                <w:noProof/>
                <w:webHidden/>
              </w:rPr>
            </w:r>
            <w:r>
              <w:rPr>
                <w:noProof/>
                <w:webHidden/>
              </w:rPr>
              <w:fldChar w:fldCharType="separate"/>
            </w:r>
            <w:r>
              <w:rPr>
                <w:noProof/>
                <w:webHidden/>
              </w:rPr>
              <w:t>69</w:t>
            </w:r>
            <w:r>
              <w:rPr>
                <w:noProof/>
                <w:webHidden/>
              </w:rPr>
              <w:fldChar w:fldCharType="end"/>
            </w:r>
          </w:hyperlink>
        </w:p>
        <w:p w14:paraId="6EF0B98C" w14:textId="333B40FC" w:rsidR="00346A1C" w:rsidRDefault="00346A1C">
          <w:pPr>
            <w:pStyle w:val="21"/>
            <w:tabs>
              <w:tab w:val="right" w:leader="dot" w:pos="9061"/>
            </w:tabs>
            <w:ind w:firstLine="480"/>
            <w:rPr>
              <w:rFonts w:asciiTheme="minorHAnsi" w:eastAsiaTheme="minorEastAsia" w:hAnsiTheme="minorHAnsi"/>
              <w:noProof/>
            </w:rPr>
          </w:pPr>
          <w:hyperlink w:anchor="_Toc201995299" w:history="1">
            <w:r w:rsidRPr="00FB2930">
              <w:rPr>
                <w:rStyle w:val="af2"/>
                <w:noProof/>
              </w:rPr>
              <w:t xml:space="preserve">5.3 </w:t>
            </w:r>
            <w:r w:rsidRPr="00FB2930">
              <w:rPr>
                <w:rStyle w:val="af2"/>
                <w:rFonts w:hint="eastAsia"/>
                <w:noProof/>
              </w:rPr>
              <w:t>第二階段：資安與私有</w:t>
            </w:r>
            <w:r>
              <w:rPr>
                <w:noProof/>
                <w:webHidden/>
              </w:rPr>
              <w:tab/>
            </w:r>
            <w:r>
              <w:rPr>
                <w:noProof/>
                <w:webHidden/>
              </w:rPr>
              <w:fldChar w:fldCharType="begin"/>
            </w:r>
            <w:r>
              <w:rPr>
                <w:noProof/>
                <w:webHidden/>
              </w:rPr>
              <w:instrText xml:space="preserve"> PAGEREF _Toc201995299 \h </w:instrText>
            </w:r>
            <w:r>
              <w:rPr>
                <w:noProof/>
                <w:webHidden/>
              </w:rPr>
            </w:r>
            <w:r>
              <w:rPr>
                <w:noProof/>
                <w:webHidden/>
              </w:rPr>
              <w:fldChar w:fldCharType="separate"/>
            </w:r>
            <w:r>
              <w:rPr>
                <w:noProof/>
                <w:webHidden/>
              </w:rPr>
              <w:t>72</w:t>
            </w:r>
            <w:r>
              <w:rPr>
                <w:noProof/>
                <w:webHidden/>
              </w:rPr>
              <w:fldChar w:fldCharType="end"/>
            </w:r>
          </w:hyperlink>
        </w:p>
        <w:p w14:paraId="240B117E" w14:textId="3433976F" w:rsidR="00346A1C" w:rsidRDefault="00346A1C">
          <w:pPr>
            <w:pStyle w:val="31"/>
            <w:tabs>
              <w:tab w:val="right" w:leader="dot" w:pos="9061"/>
            </w:tabs>
            <w:ind w:firstLine="480"/>
            <w:rPr>
              <w:rFonts w:asciiTheme="minorHAnsi" w:eastAsiaTheme="minorEastAsia" w:hAnsiTheme="minorHAnsi"/>
              <w:noProof/>
            </w:rPr>
          </w:pPr>
          <w:hyperlink w:anchor="_Toc201995300" w:history="1">
            <w:r w:rsidRPr="00FB2930">
              <w:rPr>
                <w:rStyle w:val="af2"/>
                <w:noProof/>
              </w:rPr>
              <w:t xml:space="preserve">5.3.1 </w:t>
            </w:r>
            <w:r w:rsidRPr="00FB2930">
              <w:rPr>
                <w:rStyle w:val="af2"/>
                <w:rFonts w:hint="eastAsia"/>
                <w:noProof/>
              </w:rPr>
              <w:t>產業需求</w:t>
            </w:r>
            <w:r>
              <w:rPr>
                <w:noProof/>
                <w:webHidden/>
              </w:rPr>
              <w:tab/>
            </w:r>
            <w:r>
              <w:rPr>
                <w:noProof/>
                <w:webHidden/>
              </w:rPr>
              <w:fldChar w:fldCharType="begin"/>
            </w:r>
            <w:r>
              <w:rPr>
                <w:noProof/>
                <w:webHidden/>
              </w:rPr>
              <w:instrText xml:space="preserve"> PAGEREF _Toc201995300 \h </w:instrText>
            </w:r>
            <w:r>
              <w:rPr>
                <w:noProof/>
                <w:webHidden/>
              </w:rPr>
            </w:r>
            <w:r>
              <w:rPr>
                <w:noProof/>
                <w:webHidden/>
              </w:rPr>
              <w:fldChar w:fldCharType="separate"/>
            </w:r>
            <w:r>
              <w:rPr>
                <w:noProof/>
                <w:webHidden/>
              </w:rPr>
              <w:t>72</w:t>
            </w:r>
            <w:r>
              <w:rPr>
                <w:noProof/>
                <w:webHidden/>
              </w:rPr>
              <w:fldChar w:fldCharType="end"/>
            </w:r>
          </w:hyperlink>
        </w:p>
        <w:p w14:paraId="57AADC53" w14:textId="126A00B6" w:rsidR="00346A1C" w:rsidRDefault="00346A1C">
          <w:pPr>
            <w:pStyle w:val="31"/>
            <w:tabs>
              <w:tab w:val="right" w:leader="dot" w:pos="9061"/>
            </w:tabs>
            <w:ind w:firstLine="480"/>
            <w:rPr>
              <w:rFonts w:asciiTheme="minorHAnsi" w:eastAsiaTheme="minorEastAsia" w:hAnsiTheme="minorHAnsi"/>
              <w:noProof/>
            </w:rPr>
          </w:pPr>
          <w:hyperlink w:anchor="_Toc201995301" w:history="1">
            <w:r w:rsidRPr="00FB2930">
              <w:rPr>
                <w:rStyle w:val="af2"/>
                <w:noProof/>
              </w:rPr>
              <w:t xml:space="preserve">5.3.2 </w:t>
            </w:r>
            <w:r w:rsidRPr="00FB2930">
              <w:rPr>
                <w:rStyle w:val="af2"/>
                <w:rFonts w:hint="eastAsia"/>
                <w:noProof/>
              </w:rPr>
              <w:t>企業能力</w:t>
            </w:r>
            <w:r>
              <w:rPr>
                <w:noProof/>
                <w:webHidden/>
              </w:rPr>
              <w:tab/>
            </w:r>
            <w:r>
              <w:rPr>
                <w:noProof/>
                <w:webHidden/>
              </w:rPr>
              <w:fldChar w:fldCharType="begin"/>
            </w:r>
            <w:r>
              <w:rPr>
                <w:noProof/>
                <w:webHidden/>
              </w:rPr>
              <w:instrText xml:space="preserve"> PAGEREF _Toc201995301 \h </w:instrText>
            </w:r>
            <w:r>
              <w:rPr>
                <w:noProof/>
                <w:webHidden/>
              </w:rPr>
            </w:r>
            <w:r>
              <w:rPr>
                <w:noProof/>
                <w:webHidden/>
              </w:rPr>
              <w:fldChar w:fldCharType="separate"/>
            </w:r>
            <w:r>
              <w:rPr>
                <w:noProof/>
                <w:webHidden/>
              </w:rPr>
              <w:t>73</w:t>
            </w:r>
            <w:r>
              <w:rPr>
                <w:noProof/>
                <w:webHidden/>
              </w:rPr>
              <w:fldChar w:fldCharType="end"/>
            </w:r>
          </w:hyperlink>
        </w:p>
        <w:p w14:paraId="50D335EA" w14:textId="1E7A3229" w:rsidR="00346A1C" w:rsidRDefault="00346A1C">
          <w:pPr>
            <w:pStyle w:val="31"/>
            <w:tabs>
              <w:tab w:val="left" w:pos="2400"/>
              <w:tab w:val="right" w:leader="dot" w:pos="9061"/>
            </w:tabs>
            <w:ind w:firstLine="480"/>
            <w:rPr>
              <w:rFonts w:asciiTheme="minorHAnsi" w:eastAsiaTheme="minorEastAsia" w:hAnsiTheme="minorHAnsi"/>
              <w:noProof/>
            </w:rPr>
          </w:pPr>
          <w:hyperlink w:anchor="_Toc201995302" w:history="1">
            <w:r w:rsidRPr="00FB2930">
              <w:rPr>
                <w:rStyle w:val="af2"/>
                <w:noProof/>
              </w:rPr>
              <w:t>5.3.3</w:t>
            </w:r>
            <w:r>
              <w:rPr>
                <w:rFonts w:asciiTheme="minorHAnsi" w:eastAsiaTheme="minorEastAsia" w:hAnsiTheme="minorHAnsi"/>
                <w:noProof/>
              </w:rPr>
              <w:tab/>
            </w:r>
            <w:r w:rsidRPr="00FB2930">
              <w:rPr>
                <w:rStyle w:val="af2"/>
                <w:rFonts w:hint="eastAsia"/>
                <w:noProof/>
              </w:rPr>
              <w:t>探索可供性</w:t>
            </w:r>
            <w:r>
              <w:rPr>
                <w:noProof/>
                <w:webHidden/>
              </w:rPr>
              <w:tab/>
            </w:r>
            <w:r>
              <w:rPr>
                <w:noProof/>
                <w:webHidden/>
              </w:rPr>
              <w:fldChar w:fldCharType="begin"/>
            </w:r>
            <w:r>
              <w:rPr>
                <w:noProof/>
                <w:webHidden/>
              </w:rPr>
              <w:instrText xml:space="preserve"> PAGEREF _Toc201995302 \h </w:instrText>
            </w:r>
            <w:r>
              <w:rPr>
                <w:noProof/>
                <w:webHidden/>
              </w:rPr>
            </w:r>
            <w:r>
              <w:rPr>
                <w:noProof/>
                <w:webHidden/>
              </w:rPr>
              <w:fldChar w:fldCharType="separate"/>
            </w:r>
            <w:r>
              <w:rPr>
                <w:noProof/>
                <w:webHidden/>
              </w:rPr>
              <w:t>74</w:t>
            </w:r>
            <w:r>
              <w:rPr>
                <w:noProof/>
                <w:webHidden/>
              </w:rPr>
              <w:fldChar w:fldCharType="end"/>
            </w:r>
          </w:hyperlink>
        </w:p>
        <w:p w14:paraId="51C84313" w14:textId="32EF84E1" w:rsidR="00346A1C" w:rsidRDefault="00346A1C">
          <w:pPr>
            <w:pStyle w:val="31"/>
            <w:tabs>
              <w:tab w:val="right" w:leader="dot" w:pos="9061"/>
            </w:tabs>
            <w:ind w:firstLine="480"/>
            <w:rPr>
              <w:rFonts w:asciiTheme="minorHAnsi" w:eastAsiaTheme="minorEastAsia" w:hAnsiTheme="minorHAnsi"/>
              <w:noProof/>
            </w:rPr>
          </w:pPr>
          <w:hyperlink w:anchor="_Toc201995303" w:history="1">
            <w:r w:rsidRPr="00FB2930">
              <w:rPr>
                <w:rStyle w:val="af2"/>
                <w:noProof/>
              </w:rPr>
              <w:t xml:space="preserve">5.3.4 </w:t>
            </w:r>
            <w:r w:rsidRPr="00FB2930">
              <w:rPr>
                <w:rStyle w:val="af2"/>
                <w:rFonts w:hint="eastAsia"/>
                <w:noProof/>
              </w:rPr>
              <w:t>深耕運用</w:t>
            </w:r>
            <w:r>
              <w:rPr>
                <w:noProof/>
                <w:webHidden/>
              </w:rPr>
              <w:tab/>
            </w:r>
            <w:r>
              <w:rPr>
                <w:noProof/>
                <w:webHidden/>
              </w:rPr>
              <w:fldChar w:fldCharType="begin"/>
            </w:r>
            <w:r>
              <w:rPr>
                <w:noProof/>
                <w:webHidden/>
              </w:rPr>
              <w:instrText xml:space="preserve"> PAGEREF _Toc201995303 \h </w:instrText>
            </w:r>
            <w:r>
              <w:rPr>
                <w:noProof/>
                <w:webHidden/>
              </w:rPr>
            </w:r>
            <w:r>
              <w:rPr>
                <w:noProof/>
                <w:webHidden/>
              </w:rPr>
              <w:fldChar w:fldCharType="separate"/>
            </w:r>
            <w:r>
              <w:rPr>
                <w:noProof/>
                <w:webHidden/>
              </w:rPr>
              <w:t>75</w:t>
            </w:r>
            <w:r>
              <w:rPr>
                <w:noProof/>
                <w:webHidden/>
              </w:rPr>
              <w:fldChar w:fldCharType="end"/>
            </w:r>
          </w:hyperlink>
        </w:p>
        <w:p w14:paraId="0AC20D6B" w14:textId="312506D0" w:rsidR="00346A1C" w:rsidRDefault="00346A1C">
          <w:pPr>
            <w:pStyle w:val="31"/>
            <w:tabs>
              <w:tab w:val="right" w:leader="dot" w:pos="9061"/>
            </w:tabs>
            <w:ind w:firstLine="480"/>
            <w:rPr>
              <w:rFonts w:asciiTheme="minorHAnsi" w:eastAsiaTheme="minorEastAsia" w:hAnsiTheme="minorHAnsi"/>
              <w:noProof/>
            </w:rPr>
          </w:pPr>
          <w:hyperlink w:anchor="_Toc201995304" w:history="1">
            <w:r w:rsidRPr="00FB2930">
              <w:rPr>
                <w:rStyle w:val="af2"/>
                <w:noProof/>
              </w:rPr>
              <w:t xml:space="preserve">5.3.5 </w:t>
            </w:r>
            <w:r w:rsidRPr="00FB2930">
              <w:rPr>
                <w:rStyle w:val="af2"/>
                <w:rFonts w:hint="eastAsia"/>
                <w:noProof/>
              </w:rPr>
              <w:t>創新探索</w:t>
            </w:r>
            <w:r>
              <w:rPr>
                <w:noProof/>
                <w:webHidden/>
              </w:rPr>
              <w:tab/>
            </w:r>
            <w:r>
              <w:rPr>
                <w:noProof/>
                <w:webHidden/>
              </w:rPr>
              <w:fldChar w:fldCharType="begin"/>
            </w:r>
            <w:r>
              <w:rPr>
                <w:noProof/>
                <w:webHidden/>
              </w:rPr>
              <w:instrText xml:space="preserve"> PAGEREF _Toc201995304 \h </w:instrText>
            </w:r>
            <w:r>
              <w:rPr>
                <w:noProof/>
                <w:webHidden/>
              </w:rPr>
            </w:r>
            <w:r>
              <w:rPr>
                <w:noProof/>
                <w:webHidden/>
              </w:rPr>
              <w:fldChar w:fldCharType="separate"/>
            </w:r>
            <w:r>
              <w:rPr>
                <w:noProof/>
                <w:webHidden/>
              </w:rPr>
              <w:t>76</w:t>
            </w:r>
            <w:r>
              <w:rPr>
                <w:noProof/>
                <w:webHidden/>
              </w:rPr>
              <w:fldChar w:fldCharType="end"/>
            </w:r>
          </w:hyperlink>
        </w:p>
        <w:p w14:paraId="5189695C" w14:textId="65E24469" w:rsidR="00346A1C" w:rsidRDefault="00346A1C">
          <w:pPr>
            <w:pStyle w:val="31"/>
            <w:tabs>
              <w:tab w:val="right" w:leader="dot" w:pos="9061"/>
            </w:tabs>
            <w:ind w:firstLine="480"/>
            <w:rPr>
              <w:rFonts w:asciiTheme="minorHAnsi" w:eastAsiaTheme="minorEastAsia" w:hAnsiTheme="minorHAnsi"/>
              <w:noProof/>
            </w:rPr>
          </w:pPr>
          <w:hyperlink w:anchor="_Toc201995305" w:history="1">
            <w:r w:rsidRPr="00FB2930">
              <w:rPr>
                <w:rStyle w:val="af2"/>
                <w:noProof/>
              </w:rPr>
              <w:t xml:space="preserve">5.3.6 </w:t>
            </w:r>
            <w:r w:rsidRPr="00FB2930">
              <w:rPr>
                <w:rStyle w:val="af2"/>
                <w:rFonts w:hint="eastAsia"/>
                <w:noProof/>
              </w:rPr>
              <w:t>平衡機制</w:t>
            </w:r>
            <w:r>
              <w:rPr>
                <w:noProof/>
                <w:webHidden/>
              </w:rPr>
              <w:tab/>
            </w:r>
            <w:r>
              <w:rPr>
                <w:noProof/>
                <w:webHidden/>
              </w:rPr>
              <w:fldChar w:fldCharType="begin"/>
            </w:r>
            <w:r>
              <w:rPr>
                <w:noProof/>
                <w:webHidden/>
              </w:rPr>
              <w:instrText xml:space="preserve"> PAGEREF _Toc201995305 \h </w:instrText>
            </w:r>
            <w:r>
              <w:rPr>
                <w:noProof/>
                <w:webHidden/>
              </w:rPr>
            </w:r>
            <w:r>
              <w:rPr>
                <w:noProof/>
                <w:webHidden/>
              </w:rPr>
              <w:fldChar w:fldCharType="separate"/>
            </w:r>
            <w:r>
              <w:rPr>
                <w:noProof/>
                <w:webHidden/>
              </w:rPr>
              <w:t>78</w:t>
            </w:r>
            <w:r>
              <w:rPr>
                <w:noProof/>
                <w:webHidden/>
              </w:rPr>
              <w:fldChar w:fldCharType="end"/>
            </w:r>
          </w:hyperlink>
        </w:p>
        <w:p w14:paraId="1F9BBDB3" w14:textId="7C84F813" w:rsidR="00346A1C" w:rsidRDefault="00346A1C">
          <w:pPr>
            <w:pStyle w:val="31"/>
            <w:tabs>
              <w:tab w:val="right" w:leader="dot" w:pos="9061"/>
            </w:tabs>
            <w:ind w:firstLine="480"/>
            <w:rPr>
              <w:rFonts w:asciiTheme="minorHAnsi" w:eastAsiaTheme="minorEastAsia" w:hAnsiTheme="minorHAnsi"/>
              <w:noProof/>
            </w:rPr>
          </w:pPr>
          <w:hyperlink w:anchor="_Toc201995306" w:history="1">
            <w:r w:rsidRPr="00FB2930">
              <w:rPr>
                <w:rStyle w:val="af2"/>
                <w:noProof/>
              </w:rPr>
              <w:t xml:space="preserve">5.3.7 </w:t>
            </w:r>
            <w:r w:rsidRPr="00FB2930">
              <w:rPr>
                <w:rStyle w:val="af2"/>
                <w:rFonts w:hint="eastAsia"/>
                <w:noProof/>
              </w:rPr>
              <w:t>數位創新結果</w:t>
            </w:r>
            <w:r>
              <w:rPr>
                <w:noProof/>
                <w:webHidden/>
              </w:rPr>
              <w:tab/>
            </w:r>
            <w:r>
              <w:rPr>
                <w:noProof/>
                <w:webHidden/>
              </w:rPr>
              <w:fldChar w:fldCharType="begin"/>
            </w:r>
            <w:r>
              <w:rPr>
                <w:noProof/>
                <w:webHidden/>
              </w:rPr>
              <w:instrText xml:space="preserve"> PAGEREF _Toc201995306 \h </w:instrText>
            </w:r>
            <w:r>
              <w:rPr>
                <w:noProof/>
                <w:webHidden/>
              </w:rPr>
            </w:r>
            <w:r>
              <w:rPr>
                <w:noProof/>
                <w:webHidden/>
              </w:rPr>
              <w:fldChar w:fldCharType="separate"/>
            </w:r>
            <w:r>
              <w:rPr>
                <w:noProof/>
                <w:webHidden/>
              </w:rPr>
              <w:t>79</w:t>
            </w:r>
            <w:r>
              <w:rPr>
                <w:noProof/>
                <w:webHidden/>
              </w:rPr>
              <w:fldChar w:fldCharType="end"/>
            </w:r>
          </w:hyperlink>
        </w:p>
        <w:p w14:paraId="34C9363F" w14:textId="3F654321" w:rsidR="00346A1C" w:rsidRDefault="00346A1C">
          <w:pPr>
            <w:pStyle w:val="21"/>
            <w:tabs>
              <w:tab w:val="right" w:leader="dot" w:pos="9061"/>
            </w:tabs>
            <w:ind w:firstLine="480"/>
            <w:rPr>
              <w:rFonts w:asciiTheme="minorHAnsi" w:eastAsiaTheme="minorEastAsia" w:hAnsiTheme="minorHAnsi"/>
              <w:noProof/>
            </w:rPr>
          </w:pPr>
          <w:hyperlink w:anchor="_Toc201995307" w:history="1">
            <w:r w:rsidRPr="00FB2930">
              <w:rPr>
                <w:rStyle w:val="af2"/>
                <w:noProof/>
              </w:rPr>
              <w:t xml:space="preserve">5.4 </w:t>
            </w:r>
            <w:r w:rsidRPr="00FB2930">
              <w:rPr>
                <w:rStyle w:val="af2"/>
                <w:rFonts w:hint="eastAsia"/>
                <w:noProof/>
              </w:rPr>
              <w:t>第三階段：銷售與推廣</w:t>
            </w:r>
            <w:r>
              <w:rPr>
                <w:noProof/>
                <w:webHidden/>
              </w:rPr>
              <w:tab/>
            </w:r>
            <w:r>
              <w:rPr>
                <w:noProof/>
                <w:webHidden/>
              </w:rPr>
              <w:fldChar w:fldCharType="begin"/>
            </w:r>
            <w:r>
              <w:rPr>
                <w:noProof/>
                <w:webHidden/>
              </w:rPr>
              <w:instrText xml:space="preserve"> PAGEREF _Toc201995307 \h </w:instrText>
            </w:r>
            <w:r>
              <w:rPr>
                <w:noProof/>
                <w:webHidden/>
              </w:rPr>
            </w:r>
            <w:r>
              <w:rPr>
                <w:noProof/>
                <w:webHidden/>
              </w:rPr>
              <w:fldChar w:fldCharType="separate"/>
            </w:r>
            <w:r>
              <w:rPr>
                <w:noProof/>
                <w:webHidden/>
              </w:rPr>
              <w:t>82</w:t>
            </w:r>
            <w:r>
              <w:rPr>
                <w:noProof/>
                <w:webHidden/>
              </w:rPr>
              <w:fldChar w:fldCharType="end"/>
            </w:r>
          </w:hyperlink>
        </w:p>
        <w:p w14:paraId="2632EDE6" w14:textId="1853EC7F" w:rsidR="00346A1C" w:rsidRDefault="00346A1C">
          <w:pPr>
            <w:pStyle w:val="31"/>
            <w:tabs>
              <w:tab w:val="right" w:leader="dot" w:pos="9061"/>
            </w:tabs>
            <w:ind w:firstLine="480"/>
            <w:rPr>
              <w:rFonts w:asciiTheme="minorHAnsi" w:eastAsiaTheme="minorEastAsia" w:hAnsiTheme="minorHAnsi"/>
              <w:noProof/>
            </w:rPr>
          </w:pPr>
          <w:hyperlink w:anchor="_Toc201995308" w:history="1">
            <w:r w:rsidRPr="00FB2930">
              <w:rPr>
                <w:rStyle w:val="af2"/>
                <w:noProof/>
              </w:rPr>
              <w:t xml:space="preserve">5.4.1 </w:t>
            </w:r>
            <w:r w:rsidRPr="00FB2930">
              <w:rPr>
                <w:rStyle w:val="af2"/>
                <w:rFonts w:hint="eastAsia"/>
                <w:noProof/>
              </w:rPr>
              <w:t>產業需求</w:t>
            </w:r>
            <w:r>
              <w:rPr>
                <w:noProof/>
                <w:webHidden/>
              </w:rPr>
              <w:tab/>
            </w:r>
            <w:r>
              <w:rPr>
                <w:noProof/>
                <w:webHidden/>
              </w:rPr>
              <w:fldChar w:fldCharType="begin"/>
            </w:r>
            <w:r>
              <w:rPr>
                <w:noProof/>
                <w:webHidden/>
              </w:rPr>
              <w:instrText xml:space="preserve"> PAGEREF _Toc201995308 \h </w:instrText>
            </w:r>
            <w:r>
              <w:rPr>
                <w:noProof/>
                <w:webHidden/>
              </w:rPr>
            </w:r>
            <w:r>
              <w:rPr>
                <w:noProof/>
                <w:webHidden/>
              </w:rPr>
              <w:fldChar w:fldCharType="separate"/>
            </w:r>
            <w:r>
              <w:rPr>
                <w:noProof/>
                <w:webHidden/>
              </w:rPr>
              <w:t>82</w:t>
            </w:r>
            <w:r>
              <w:rPr>
                <w:noProof/>
                <w:webHidden/>
              </w:rPr>
              <w:fldChar w:fldCharType="end"/>
            </w:r>
          </w:hyperlink>
        </w:p>
        <w:p w14:paraId="0ADD5052" w14:textId="4F092E25" w:rsidR="00346A1C" w:rsidRDefault="00346A1C">
          <w:pPr>
            <w:pStyle w:val="31"/>
            <w:tabs>
              <w:tab w:val="right" w:leader="dot" w:pos="9061"/>
            </w:tabs>
            <w:ind w:firstLine="480"/>
            <w:rPr>
              <w:rFonts w:asciiTheme="minorHAnsi" w:eastAsiaTheme="minorEastAsia" w:hAnsiTheme="minorHAnsi"/>
              <w:noProof/>
            </w:rPr>
          </w:pPr>
          <w:hyperlink w:anchor="_Toc201995309" w:history="1">
            <w:r w:rsidRPr="00FB2930">
              <w:rPr>
                <w:rStyle w:val="af2"/>
                <w:noProof/>
              </w:rPr>
              <w:t xml:space="preserve">5.4.2 </w:t>
            </w:r>
            <w:r w:rsidRPr="00FB2930">
              <w:rPr>
                <w:rStyle w:val="af2"/>
                <w:rFonts w:hint="eastAsia"/>
                <w:noProof/>
              </w:rPr>
              <w:t>企業能力</w:t>
            </w:r>
            <w:r>
              <w:rPr>
                <w:noProof/>
                <w:webHidden/>
              </w:rPr>
              <w:tab/>
            </w:r>
            <w:r>
              <w:rPr>
                <w:noProof/>
                <w:webHidden/>
              </w:rPr>
              <w:fldChar w:fldCharType="begin"/>
            </w:r>
            <w:r>
              <w:rPr>
                <w:noProof/>
                <w:webHidden/>
              </w:rPr>
              <w:instrText xml:space="preserve"> PAGEREF _Toc201995309 \h </w:instrText>
            </w:r>
            <w:r>
              <w:rPr>
                <w:noProof/>
                <w:webHidden/>
              </w:rPr>
            </w:r>
            <w:r>
              <w:rPr>
                <w:noProof/>
                <w:webHidden/>
              </w:rPr>
              <w:fldChar w:fldCharType="separate"/>
            </w:r>
            <w:r>
              <w:rPr>
                <w:noProof/>
                <w:webHidden/>
              </w:rPr>
              <w:t>83</w:t>
            </w:r>
            <w:r>
              <w:rPr>
                <w:noProof/>
                <w:webHidden/>
              </w:rPr>
              <w:fldChar w:fldCharType="end"/>
            </w:r>
          </w:hyperlink>
        </w:p>
        <w:p w14:paraId="675F235E" w14:textId="550EB262" w:rsidR="00346A1C" w:rsidRDefault="00346A1C">
          <w:pPr>
            <w:pStyle w:val="31"/>
            <w:tabs>
              <w:tab w:val="right" w:leader="dot" w:pos="9061"/>
            </w:tabs>
            <w:ind w:firstLine="480"/>
            <w:rPr>
              <w:rFonts w:asciiTheme="minorHAnsi" w:eastAsiaTheme="minorEastAsia" w:hAnsiTheme="minorHAnsi"/>
              <w:noProof/>
            </w:rPr>
          </w:pPr>
          <w:hyperlink w:anchor="_Toc201995310" w:history="1">
            <w:r w:rsidRPr="00FB2930">
              <w:rPr>
                <w:rStyle w:val="af2"/>
                <w:noProof/>
              </w:rPr>
              <w:t xml:space="preserve">5.4.3 </w:t>
            </w:r>
            <w:r w:rsidRPr="00FB2930">
              <w:rPr>
                <w:rStyle w:val="af2"/>
                <w:rFonts w:hint="eastAsia"/>
                <w:noProof/>
              </w:rPr>
              <w:t>探索可供性</w:t>
            </w:r>
            <w:r>
              <w:rPr>
                <w:noProof/>
                <w:webHidden/>
              </w:rPr>
              <w:tab/>
            </w:r>
            <w:r>
              <w:rPr>
                <w:noProof/>
                <w:webHidden/>
              </w:rPr>
              <w:fldChar w:fldCharType="begin"/>
            </w:r>
            <w:r>
              <w:rPr>
                <w:noProof/>
                <w:webHidden/>
              </w:rPr>
              <w:instrText xml:space="preserve"> PAGEREF _Toc201995310 \h </w:instrText>
            </w:r>
            <w:r>
              <w:rPr>
                <w:noProof/>
                <w:webHidden/>
              </w:rPr>
            </w:r>
            <w:r>
              <w:rPr>
                <w:noProof/>
                <w:webHidden/>
              </w:rPr>
              <w:fldChar w:fldCharType="separate"/>
            </w:r>
            <w:r>
              <w:rPr>
                <w:noProof/>
                <w:webHidden/>
              </w:rPr>
              <w:t>84</w:t>
            </w:r>
            <w:r>
              <w:rPr>
                <w:noProof/>
                <w:webHidden/>
              </w:rPr>
              <w:fldChar w:fldCharType="end"/>
            </w:r>
          </w:hyperlink>
        </w:p>
        <w:p w14:paraId="47DCB539" w14:textId="7E593A53" w:rsidR="00346A1C" w:rsidRDefault="00346A1C">
          <w:pPr>
            <w:pStyle w:val="31"/>
            <w:tabs>
              <w:tab w:val="right" w:leader="dot" w:pos="9061"/>
            </w:tabs>
            <w:ind w:firstLine="480"/>
            <w:rPr>
              <w:rFonts w:asciiTheme="minorHAnsi" w:eastAsiaTheme="minorEastAsia" w:hAnsiTheme="minorHAnsi"/>
              <w:noProof/>
            </w:rPr>
          </w:pPr>
          <w:hyperlink w:anchor="_Toc201995311" w:history="1">
            <w:r w:rsidRPr="00FB2930">
              <w:rPr>
                <w:rStyle w:val="af2"/>
                <w:noProof/>
              </w:rPr>
              <w:t xml:space="preserve">5.4.4 </w:t>
            </w:r>
            <w:r w:rsidRPr="00FB2930">
              <w:rPr>
                <w:rStyle w:val="af2"/>
                <w:rFonts w:hint="eastAsia"/>
                <w:noProof/>
              </w:rPr>
              <w:t>深耕運用</w:t>
            </w:r>
            <w:r>
              <w:rPr>
                <w:noProof/>
                <w:webHidden/>
              </w:rPr>
              <w:tab/>
            </w:r>
            <w:r>
              <w:rPr>
                <w:noProof/>
                <w:webHidden/>
              </w:rPr>
              <w:fldChar w:fldCharType="begin"/>
            </w:r>
            <w:r>
              <w:rPr>
                <w:noProof/>
                <w:webHidden/>
              </w:rPr>
              <w:instrText xml:space="preserve"> PAGEREF _Toc201995311 \h </w:instrText>
            </w:r>
            <w:r>
              <w:rPr>
                <w:noProof/>
                <w:webHidden/>
              </w:rPr>
            </w:r>
            <w:r>
              <w:rPr>
                <w:noProof/>
                <w:webHidden/>
              </w:rPr>
              <w:fldChar w:fldCharType="separate"/>
            </w:r>
            <w:r>
              <w:rPr>
                <w:noProof/>
                <w:webHidden/>
              </w:rPr>
              <w:t>85</w:t>
            </w:r>
            <w:r>
              <w:rPr>
                <w:noProof/>
                <w:webHidden/>
              </w:rPr>
              <w:fldChar w:fldCharType="end"/>
            </w:r>
          </w:hyperlink>
        </w:p>
        <w:p w14:paraId="79213102" w14:textId="15797BFB" w:rsidR="00346A1C" w:rsidRDefault="00346A1C">
          <w:pPr>
            <w:pStyle w:val="31"/>
            <w:tabs>
              <w:tab w:val="right" w:leader="dot" w:pos="9061"/>
            </w:tabs>
            <w:ind w:firstLine="480"/>
            <w:rPr>
              <w:rFonts w:asciiTheme="minorHAnsi" w:eastAsiaTheme="minorEastAsia" w:hAnsiTheme="minorHAnsi"/>
              <w:noProof/>
            </w:rPr>
          </w:pPr>
          <w:hyperlink w:anchor="_Toc201995312" w:history="1">
            <w:r w:rsidRPr="00FB2930">
              <w:rPr>
                <w:rStyle w:val="af2"/>
                <w:noProof/>
              </w:rPr>
              <w:t xml:space="preserve">5.4.5 </w:t>
            </w:r>
            <w:r w:rsidRPr="00FB2930">
              <w:rPr>
                <w:rStyle w:val="af2"/>
                <w:rFonts w:hint="eastAsia"/>
                <w:noProof/>
              </w:rPr>
              <w:t>創新探索</w:t>
            </w:r>
            <w:r>
              <w:rPr>
                <w:noProof/>
                <w:webHidden/>
              </w:rPr>
              <w:tab/>
            </w:r>
            <w:r>
              <w:rPr>
                <w:noProof/>
                <w:webHidden/>
              </w:rPr>
              <w:fldChar w:fldCharType="begin"/>
            </w:r>
            <w:r>
              <w:rPr>
                <w:noProof/>
                <w:webHidden/>
              </w:rPr>
              <w:instrText xml:space="preserve"> PAGEREF _Toc201995312 \h </w:instrText>
            </w:r>
            <w:r>
              <w:rPr>
                <w:noProof/>
                <w:webHidden/>
              </w:rPr>
            </w:r>
            <w:r>
              <w:rPr>
                <w:noProof/>
                <w:webHidden/>
              </w:rPr>
              <w:fldChar w:fldCharType="separate"/>
            </w:r>
            <w:r>
              <w:rPr>
                <w:noProof/>
                <w:webHidden/>
              </w:rPr>
              <w:t>86</w:t>
            </w:r>
            <w:r>
              <w:rPr>
                <w:noProof/>
                <w:webHidden/>
              </w:rPr>
              <w:fldChar w:fldCharType="end"/>
            </w:r>
          </w:hyperlink>
        </w:p>
        <w:p w14:paraId="096209BF" w14:textId="47DC4CC7" w:rsidR="00346A1C" w:rsidRDefault="00346A1C">
          <w:pPr>
            <w:pStyle w:val="31"/>
            <w:tabs>
              <w:tab w:val="right" w:leader="dot" w:pos="9061"/>
            </w:tabs>
            <w:ind w:firstLine="480"/>
            <w:rPr>
              <w:rFonts w:asciiTheme="minorHAnsi" w:eastAsiaTheme="minorEastAsia" w:hAnsiTheme="minorHAnsi"/>
              <w:noProof/>
            </w:rPr>
          </w:pPr>
          <w:hyperlink w:anchor="_Toc201995313" w:history="1">
            <w:r w:rsidRPr="00FB2930">
              <w:rPr>
                <w:rStyle w:val="af2"/>
                <w:noProof/>
              </w:rPr>
              <w:t xml:space="preserve">5.4.6 </w:t>
            </w:r>
            <w:r w:rsidRPr="00FB2930">
              <w:rPr>
                <w:rStyle w:val="af2"/>
                <w:rFonts w:hint="eastAsia"/>
                <w:noProof/>
              </w:rPr>
              <w:t>平衡機制</w:t>
            </w:r>
            <w:r>
              <w:rPr>
                <w:noProof/>
                <w:webHidden/>
              </w:rPr>
              <w:tab/>
            </w:r>
            <w:r>
              <w:rPr>
                <w:noProof/>
                <w:webHidden/>
              </w:rPr>
              <w:fldChar w:fldCharType="begin"/>
            </w:r>
            <w:r>
              <w:rPr>
                <w:noProof/>
                <w:webHidden/>
              </w:rPr>
              <w:instrText xml:space="preserve"> PAGEREF _Toc201995313 \h </w:instrText>
            </w:r>
            <w:r>
              <w:rPr>
                <w:noProof/>
                <w:webHidden/>
              </w:rPr>
            </w:r>
            <w:r>
              <w:rPr>
                <w:noProof/>
                <w:webHidden/>
              </w:rPr>
              <w:fldChar w:fldCharType="separate"/>
            </w:r>
            <w:r>
              <w:rPr>
                <w:noProof/>
                <w:webHidden/>
              </w:rPr>
              <w:t>87</w:t>
            </w:r>
            <w:r>
              <w:rPr>
                <w:noProof/>
                <w:webHidden/>
              </w:rPr>
              <w:fldChar w:fldCharType="end"/>
            </w:r>
          </w:hyperlink>
        </w:p>
        <w:p w14:paraId="111CAD25" w14:textId="150B3C8F" w:rsidR="00346A1C" w:rsidRDefault="00346A1C">
          <w:pPr>
            <w:pStyle w:val="31"/>
            <w:tabs>
              <w:tab w:val="right" w:leader="dot" w:pos="9061"/>
            </w:tabs>
            <w:ind w:firstLine="480"/>
            <w:rPr>
              <w:rFonts w:asciiTheme="minorHAnsi" w:eastAsiaTheme="minorEastAsia" w:hAnsiTheme="minorHAnsi"/>
              <w:noProof/>
            </w:rPr>
          </w:pPr>
          <w:hyperlink w:anchor="_Toc201995314" w:history="1">
            <w:r w:rsidRPr="00FB2930">
              <w:rPr>
                <w:rStyle w:val="af2"/>
                <w:noProof/>
              </w:rPr>
              <w:t xml:space="preserve">5.4.7 </w:t>
            </w:r>
            <w:r w:rsidRPr="00FB2930">
              <w:rPr>
                <w:rStyle w:val="af2"/>
                <w:rFonts w:hint="eastAsia"/>
                <w:noProof/>
              </w:rPr>
              <w:t>數位創新結果</w:t>
            </w:r>
            <w:r>
              <w:rPr>
                <w:noProof/>
                <w:webHidden/>
              </w:rPr>
              <w:tab/>
            </w:r>
            <w:r>
              <w:rPr>
                <w:noProof/>
                <w:webHidden/>
              </w:rPr>
              <w:fldChar w:fldCharType="begin"/>
            </w:r>
            <w:r>
              <w:rPr>
                <w:noProof/>
                <w:webHidden/>
              </w:rPr>
              <w:instrText xml:space="preserve"> PAGEREF _Toc201995314 \h </w:instrText>
            </w:r>
            <w:r>
              <w:rPr>
                <w:noProof/>
                <w:webHidden/>
              </w:rPr>
            </w:r>
            <w:r>
              <w:rPr>
                <w:noProof/>
                <w:webHidden/>
              </w:rPr>
              <w:fldChar w:fldCharType="separate"/>
            </w:r>
            <w:r>
              <w:rPr>
                <w:noProof/>
                <w:webHidden/>
              </w:rPr>
              <w:t>88</w:t>
            </w:r>
            <w:r>
              <w:rPr>
                <w:noProof/>
                <w:webHidden/>
              </w:rPr>
              <w:fldChar w:fldCharType="end"/>
            </w:r>
          </w:hyperlink>
        </w:p>
        <w:p w14:paraId="142B263B" w14:textId="1D6D35ED" w:rsidR="00346A1C" w:rsidRDefault="00346A1C">
          <w:pPr>
            <w:pStyle w:val="21"/>
            <w:tabs>
              <w:tab w:val="right" w:leader="dot" w:pos="9061"/>
            </w:tabs>
            <w:ind w:firstLine="480"/>
            <w:rPr>
              <w:rFonts w:asciiTheme="minorHAnsi" w:eastAsiaTheme="minorEastAsia" w:hAnsiTheme="minorHAnsi"/>
              <w:noProof/>
            </w:rPr>
          </w:pPr>
          <w:hyperlink w:anchor="_Toc201995315" w:history="1">
            <w:r w:rsidRPr="00FB2930">
              <w:rPr>
                <w:rStyle w:val="af2"/>
                <w:noProof/>
              </w:rPr>
              <w:t xml:space="preserve">5.5 </w:t>
            </w:r>
            <w:r w:rsidRPr="00FB2930">
              <w:rPr>
                <w:rStyle w:val="af2"/>
                <w:rFonts w:hint="eastAsia"/>
                <w:noProof/>
              </w:rPr>
              <w:t>第四階段：多元新應用</w:t>
            </w:r>
            <w:r>
              <w:rPr>
                <w:noProof/>
                <w:webHidden/>
              </w:rPr>
              <w:tab/>
            </w:r>
            <w:r>
              <w:rPr>
                <w:noProof/>
                <w:webHidden/>
              </w:rPr>
              <w:fldChar w:fldCharType="begin"/>
            </w:r>
            <w:r>
              <w:rPr>
                <w:noProof/>
                <w:webHidden/>
              </w:rPr>
              <w:instrText xml:space="preserve"> PAGEREF _Toc201995315 \h </w:instrText>
            </w:r>
            <w:r>
              <w:rPr>
                <w:noProof/>
                <w:webHidden/>
              </w:rPr>
            </w:r>
            <w:r>
              <w:rPr>
                <w:noProof/>
                <w:webHidden/>
              </w:rPr>
              <w:fldChar w:fldCharType="separate"/>
            </w:r>
            <w:r>
              <w:rPr>
                <w:noProof/>
                <w:webHidden/>
              </w:rPr>
              <w:t>91</w:t>
            </w:r>
            <w:r>
              <w:rPr>
                <w:noProof/>
                <w:webHidden/>
              </w:rPr>
              <w:fldChar w:fldCharType="end"/>
            </w:r>
          </w:hyperlink>
        </w:p>
        <w:p w14:paraId="56666B57" w14:textId="6BFAD6B0" w:rsidR="00346A1C" w:rsidRDefault="00346A1C">
          <w:pPr>
            <w:pStyle w:val="31"/>
            <w:tabs>
              <w:tab w:val="right" w:leader="dot" w:pos="9061"/>
            </w:tabs>
            <w:ind w:firstLine="480"/>
            <w:rPr>
              <w:rFonts w:asciiTheme="minorHAnsi" w:eastAsiaTheme="minorEastAsia" w:hAnsiTheme="minorHAnsi"/>
              <w:noProof/>
            </w:rPr>
          </w:pPr>
          <w:hyperlink w:anchor="_Toc201995316" w:history="1">
            <w:r w:rsidRPr="00FB2930">
              <w:rPr>
                <w:rStyle w:val="af2"/>
                <w:noProof/>
              </w:rPr>
              <w:t xml:space="preserve">5.5.1 </w:t>
            </w:r>
            <w:r w:rsidRPr="00FB2930">
              <w:rPr>
                <w:rStyle w:val="af2"/>
                <w:rFonts w:hint="eastAsia"/>
                <w:noProof/>
              </w:rPr>
              <w:t>產業需求</w:t>
            </w:r>
            <w:r>
              <w:rPr>
                <w:noProof/>
                <w:webHidden/>
              </w:rPr>
              <w:tab/>
            </w:r>
            <w:r>
              <w:rPr>
                <w:noProof/>
                <w:webHidden/>
              </w:rPr>
              <w:fldChar w:fldCharType="begin"/>
            </w:r>
            <w:r>
              <w:rPr>
                <w:noProof/>
                <w:webHidden/>
              </w:rPr>
              <w:instrText xml:space="preserve"> PAGEREF _Toc201995316 \h </w:instrText>
            </w:r>
            <w:r>
              <w:rPr>
                <w:noProof/>
                <w:webHidden/>
              </w:rPr>
            </w:r>
            <w:r>
              <w:rPr>
                <w:noProof/>
                <w:webHidden/>
              </w:rPr>
              <w:fldChar w:fldCharType="separate"/>
            </w:r>
            <w:r>
              <w:rPr>
                <w:noProof/>
                <w:webHidden/>
              </w:rPr>
              <w:t>91</w:t>
            </w:r>
            <w:r>
              <w:rPr>
                <w:noProof/>
                <w:webHidden/>
              </w:rPr>
              <w:fldChar w:fldCharType="end"/>
            </w:r>
          </w:hyperlink>
        </w:p>
        <w:p w14:paraId="3230D481" w14:textId="72FD6ED6" w:rsidR="00346A1C" w:rsidRDefault="00346A1C">
          <w:pPr>
            <w:pStyle w:val="31"/>
            <w:tabs>
              <w:tab w:val="right" w:leader="dot" w:pos="9061"/>
            </w:tabs>
            <w:ind w:firstLine="480"/>
            <w:rPr>
              <w:rFonts w:asciiTheme="minorHAnsi" w:eastAsiaTheme="minorEastAsia" w:hAnsiTheme="minorHAnsi"/>
              <w:noProof/>
            </w:rPr>
          </w:pPr>
          <w:hyperlink w:anchor="_Toc201995317" w:history="1">
            <w:r w:rsidRPr="00FB2930">
              <w:rPr>
                <w:rStyle w:val="af2"/>
                <w:noProof/>
              </w:rPr>
              <w:t xml:space="preserve">5.5.2 </w:t>
            </w:r>
            <w:r w:rsidRPr="00FB2930">
              <w:rPr>
                <w:rStyle w:val="af2"/>
                <w:rFonts w:hint="eastAsia"/>
                <w:noProof/>
              </w:rPr>
              <w:t>企業能力</w:t>
            </w:r>
            <w:r>
              <w:rPr>
                <w:noProof/>
                <w:webHidden/>
              </w:rPr>
              <w:tab/>
            </w:r>
            <w:r>
              <w:rPr>
                <w:noProof/>
                <w:webHidden/>
              </w:rPr>
              <w:fldChar w:fldCharType="begin"/>
            </w:r>
            <w:r>
              <w:rPr>
                <w:noProof/>
                <w:webHidden/>
              </w:rPr>
              <w:instrText xml:space="preserve"> PAGEREF _Toc201995317 \h </w:instrText>
            </w:r>
            <w:r>
              <w:rPr>
                <w:noProof/>
                <w:webHidden/>
              </w:rPr>
            </w:r>
            <w:r>
              <w:rPr>
                <w:noProof/>
                <w:webHidden/>
              </w:rPr>
              <w:fldChar w:fldCharType="separate"/>
            </w:r>
            <w:r>
              <w:rPr>
                <w:noProof/>
                <w:webHidden/>
              </w:rPr>
              <w:t>92</w:t>
            </w:r>
            <w:r>
              <w:rPr>
                <w:noProof/>
                <w:webHidden/>
              </w:rPr>
              <w:fldChar w:fldCharType="end"/>
            </w:r>
          </w:hyperlink>
        </w:p>
        <w:p w14:paraId="165521EC" w14:textId="1E61D698" w:rsidR="00346A1C" w:rsidRDefault="00346A1C">
          <w:pPr>
            <w:pStyle w:val="31"/>
            <w:tabs>
              <w:tab w:val="right" w:leader="dot" w:pos="9061"/>
            </w:tabs>
            <w:ind w:firstLine="480"/>
            <w:rPr>
              <w:rFonts w:asciiTheme="minorHAnsi" w:eastAsiaTheme="minorEastAsia" w:hAnsiTheme="minorHAnsi"/>
              <w:noProof/>
            </w:rPr>
          </w:pPr>
          <w:hyperlink w:anchor="_Toc201995318" w:history="1">
            <w:r w:rsidRPr="00FB2930">
              <w:rPr>
                <w:rStyle w:val="af2"/>
                <w:noProof/>
              </w:rPr>
              <w:t xml:space="preserve">5.5.3 </w:t>
            </w:r>
            <w:r w:rsidRPr="00FB2930">
              <w:rPr>
                <w:rStyle w:val="af2"/>
                <w:rFonts w:hint="eastAsia"/>
                <w:noProof/>
              </w:rPr>
              <w:t>探索可供性</w:t>
            </w:r>
            <w:r>
              <w:rPr>
                <w:noProof/>
                <w:webHidden/>
              </w:rPr>
              <w:tab/>
            </w:r>
            <w:r>
              <w:rPr>
                <w:noProof/>
                <w:webHidden/>
              </w:rPr>
              <w:fldChar w:fldCharType="begin"/>
            </w:r>
            <w:r>
              <w:rPr>
                <w:noProof/>
                <w:webHidden/>
              </w:rPr>
              <w:instrText xml:space="preserve"> PAGEREF _Toc201995318 \h </w:instrText>
            </w:r>
            <w:r>
              <w:rPr>
                <w:noProof/>
                <w:webHidden/>
              </w:rPr>
            </w:r>
            <w:r>
              <w:rPr>
                <w:noProof/>
                <w:webHidden/>
              </w:rPr>
              <w:fldChar w:fldCharType="separate"/>
            </w:r>
            <w:r>
              <w:rPr>
                <w:noProof/>
                <w:webHidden/>
              </w:rPr>
              <w:t>93</w:t>
            </w:r>
            <w:r>
              <w:rPr>
                <w:noProof/>
                <w:webHidden/>
              </w:rPr>
              <w:fldChar w:fldCharType="end"/>
            </w:r>
          </w:hyperlink>
        </w:p>
        <w:p w14:paraId="5B031208" w14:textId="7DE134B5" w:rsidR="00346A1C" w:rsidRDefault="00346A1C">
          <w:pPr>
            <w:pStyle w:val="31"/>
            <w:tabs>
              <w:tab w:val="right" w:leader="dot" w:pos="9061"/>
            </w:tabs>
            <w:ind w:firstLine="480"/>
            <w:rPr>
              <w:rFonts w:asciiTheme="minorHAnsi" w:eastAsiaTheme="minorEastAsia" w:hAnsiTheme="minorHAnsi"/>
              <w:noProof/>
            </w:rPr>
          </w:pPr>
          <w:hyperlink w:anchor="_Toc201995319" w:history="1">
            <w:r w:rsidRPr="00FB2930">
              <w:rPr>
                <w:rStyle w:val="af2"/>
                <w:noProof/>
              </w:rPr>
              <w:t xml:space="preserve">5.5.4 </w:t>
            </w:r>
            <w:r w:rsidRPr="00FB2930">
              <w:rPr>
                <w:rStyle w:val="af2"/>
                <w:rFonts w:hint="eastAsia"/>
                <w:noProof/>
              </w:rPr>
              <w:t>深耕運用</w:t>
            </w:r>
            <w:r>
              <w:rPr>
                <w:noProof/>
                <w:webHidden/>
              </w:rPr>
              <w:tab/>
            </w:r>
            <w:r>
              <w:rPr>
                <w:noProof/>
                <w:webHidden/>
              </w:rPr>
              <w:fldChar w:fldCharType="begin"/>
            </w:r>
            <w:r>
              <w:rPr>
                <w:noProof/>
                <w:webHidden/>
              </w:rPr>
              <w:instrText xml:space="preserve"> PAGEREF _Toc201995319 \h </w:instrText>
            </w:r>
            <w:r>
              <w:rPr>
                <w:noProof/>
                <w:webHidden/>
              </w:rPr>
            </w:r>
            <w:r>
              <w:rPr>
                <w:noProof/>
                <w:webHidden/>
              </w:rPr>
              <w:fldChar w:fldCharType="separate"/>
            </w:r>
            <w:r>
              <w:rPr>
                <w:noProof/>
                <w:webHidden/>
              </w:rPr>
              <w:t>94</w:t>
            </w:r>
            <w:r>
              <w:rPr>
                <w:noProof/>
                <w:webHidden/>
              </w:rPr>
              <w:fldChar w:fldCharType="end"/>
            </w:r>
          </w:hyperlink>
        </w:p>
        <w:p w14:paraId="1FD798B2" w14:textId="52EADBDF" w:rsidR="00346A1C" w:rsidRDefault="00346A1C">
          <w:pPr>
            <w:pStyle w:val="31"/>
            <w:tabs>
              <w:tab w:val="right" w:leader="dot" w:pos="9061"/>
            </w:tabs>
            <w:ind w:firstLine="480"/>
            <w:rPr>
              <w:rFonts w:asciiTheme="minorHAnsi" w:eastAsiaTheme="minorEastAsia" w:hAnsiTheme="minorHAnsi"/>
              <w:noProof/>
            </w:rPr>
          </w:pPr>
          <w:hyperlink w:anchor="_Toc201995320" w:history="1">
            <w:r w:rsidRPr="00FB2930">
              <w:rPr>
                <w:rStyle w:val="af2"/>
                <w:noProof/>
              </w:rPr>
              <w:t xml:space="preserve">5.5.5 </w:t>
            </w:r>
            <w:r w:rsidRPr="00FB2930">
              <w:rPr>
                <w:rStyle w:val="af2"/>
                <w:rFonts w:hint="eastAsia"/>
                <w:noProof/>
              </w:rPr>
              <w:t>創新探索</w:t>
            </w:r>
            <w:r>
              <w:rPr>
                <w:noProof/>
                <w:webHidden/>
              </w:rPr>
              <w:tab/>
            </w:r>
            <w:r>
              <w:rPr>
                <w:noProof/>
                <w:webHidden/>
              </w:rPr>
              <w:fldChar w:fldCharType="begin"/>
            </w:r>
            <w:r>
              <w:rPr>
                <w:noProof/>
                <w:webHidden/>
              </w:rPr>
              <w:instrText xml:space="preserve"> PAGEREF _Toc201995320 \h </w:instrText>
            </w:r>
            <w:r>
              <w:rPr>
                <w:noProof/>
                <w:webHidden/>
              </w:rPr>
            </w:r>
            <w:r>
              <w:rPr>
                <w:noProof/>
                <w:webHidden/>
              </w:rPr>
              <w:fldChar w:fldCharType="separate"/>
            </w:r>
            <w:r>
              <w:rPr>
                <w:noProof/>
                <w:webHidden/>
              </w:rPr>
              <w:t>95</w:t>
            </w:r>
            <w:r>
              <w:rPr>
                <w:noProof/>
                <w:webHidden/>
              </w:rPr>
              <w:fldChar w:fldCharType="end"/>
            </w:r>
          </w:hyperlink>
        </w:p>
        <w:p w14:paraId="2D09ABB3" w14:textId="3BDB875C" w:rsidR="00346A1C" w:rsidRDefault="00346A1C">
          <w:pPr>
            <w:pStyle w:val="31"/>
            <w:tabs>
              <w:tab w:val="right" w:leader="dot" w:pos="9061"/>
            </w:tabs>
            <w:ind w:firstLine="480"/>
            <w:rPr>
              <w:rFonts w:asciiTheme="minorHAnsi" w:eastAsiaTheme="minorEastAsia" w:hAnsiTheme="minorHAnsi"/>
              <w:noProof/>
            </w:rPr>
          </w:pPr>
          <w:hyperlink w:anchor="_Toc201995321" w:history="1">
            <w:r w:rsidRPr="00FB2930">
              <w:rPr>
                <w:rStyle w:val="af2"/>
                <w:noProof/>
              </w:rPr>
              <w:t xml:space="preserve">5.5.6 </w:t>
            </w:r>
            <w:r w:rsidRPr="00FB2930">
              <w:rPr>
                <w:rStyle w:val="af2"/>
                <w:rFonts w:hint="eastAsia"/>
                <w:noProof/>
              </w:rPr>
              <w:t>平衡機制</w:t>
            </w:r>
            <w:r>
              <w:rPr>
                <w:noProof/>
                <w:webHidden/>
              </w:rPr>
              <w:tab/>
            </w:r>
            <w:r>
              <w:rPr>
                <w:noProof/>
                <w:webHidden/>
              </w:rPr>
              <w:fldChar w:fldCharType="begin"/>
            </w:r>
            <w:r>
              <w:rPr>
                <w:noProof/>
                <w:webHidden/>
              </w:rPr>
              <w:instrText xml:space="preserve"> PAGEREF _Toc201995321 \h </w:instrText>
            </w:r>
            <w:r>
              <w:rPr>
                <w:noProof/>
                <w:webHidden/>
              </w:rPr>
            </w:r>
            <w:r>
              <w:rPr>
                <w:noProof/>
                <w:webHidden/>
              </w:rPr>
              <w:fldChar w:fldCharType="separate"/>
            </w:r>
            <w:r>
              <w:rPr>
                <w:noProof/>
                <w:webHidden/>
              </w:rPr>
              <w:t>96</w:t>
            </w:r>
            <w:r>
              <w:rPr>
                <w:noProof/>
                <w:webHidden/>
              </w:rPr>
              <w:fldChar w:fldCharType="end"/>
            </w:r>
          </w:hyperlink>
        </w:p>
        <w:p w14:paraId="670CACFE" w14:textId="325A3962" w:rsidR="00346A1C" w:rsidRDefault="00346A1C">
          <w:pPr>
            <w:pStyle w:val="31"/>
            <w:tabs>
              <w:tab w:val="right" w:leader="dot" w:pos="9061"/>
            </w:tabs>
            <w:ind w:firstLine="480"/>
            <w:rPr>
              <w:rFonts w:asciiTheme="minorHAnsi" w:eastAsiaTheme="minorEastAsia" w:hAnsiTheme="minorHAnsi"/>
              <w:noProof/>
            </w:rPr>
          </w:pPr>
          <w:hyperlink w:anchor="_Toc201995322" w:history="1">
            <w:r w:rsidRPr="00FB2930">
              <w:rPr>
                <w:rStyle w:val="af2"/>
                <w:noProof/>
              </w:rPr>
              <w:t xml:space="preserve">5.5.7 </w:t>
            </w:r>
            <w:r w:rsidRPr="00FB2930">
              <w:rPr>
                <w:rStyle w:val="af2"/>
                <w:rFonts w:hint="eastAsia"/>
                <w:noProof/>
              </w:rPr>
              <w:t>數位創新結果</w:t>
            </w:r>
            <w:r>
              <w:rPr>
                <w:noProof/>
                <w:webHidden/>
              </w:rPr>
              <w:tab/>
            </w:r>
            <w:r>
              <w:rPr>
                <w:noProof/>
                <w:webHidden/>
              </w:rPr>
              <w:fldChar w:fldCharType="begin"/>
            </w:r>
            <w:r>
              <w:rPr>
                <w:noProof/>
                <w:webHidden/>
              </w:rPr>
              <w:instrText xml:space="preserve"> PAGEREF _Toc201995322 \h </w:instrText>
            </w:r>
            <w:r>
              <w:rPr>
                <w:noProof/>
                <w:webHidden/>
              </w:rPr>
            </w:r>
            <w:r>
              <w:rPr>
                <w:noProof/>
                <w:webHidden/>
              </w:rPr>
              <w:fldChar w:fldCharType="separate"/>
            </w:r>
            <w:r>
              <w:rPr>
                <w:noProof/>
                <w:webHidden/>
              </w:rPr>
              <w:t>98</w:t>
            </w:r>
            <w:r>
              <w:rPr>
                <w:noProof/>
                <w:webHidden/>
              </w:rPr>
              <w:fldChar w:fldCharType="end"/>
            </w:r>
          </w:hyperlink>
        </w:p>
        <w:p w14:paraId="6C558A9A" w14:textId="3706FF39" w:rsidR="00346A1C" w:rsidRDefault="00346A1C">
          <w:pPr>
            <w:pStyle w:val="21"/>
            <w:tabs>
              <w:tab w:val="right" w:leader="dot" w:pos="9061"/>
            </w:tabs>
            <w:ind w:firstLine="480"/>
            <w:rPr>
              <w:rFonts w:asciiTheme="minorHAnsi" w:eastAsiaTheme="minorEastAsia" w:hAnsiTheme="minorHAnsi"/>
              <w:noProof/>
            </w:rPr>
          </w:pPr>
          <w:hyperlink w:anchor="_Toc201995323" w:history="1">
            <w:r w:rsidRPr="00FB2930">
              <w:rPr>
                <w:rStyle w:val="af2"/>
                <w:noProof/>
              </w:rPr>
              <w:t xml:space="preserve">5.6 </w:t>
            </w:r>
            <w:r w:rsidRPr="00FB2930">
              <w:rPr>
                <w:rStyle w:val="af2"/>
                <w:rFonts w:hint="eastAsia"/>
                <w:noProof/>
              </w:rPr>
              <w:t>跨階段個案分析</w:t>
            </w:r>
            <w:r w:rsidRPr="00FB2930">
              <w:rPr>
                <w:rStyle w:val="af2"/>
                <w:noProof/>
              </w:rPr>
              <w:t>123</w:t>
            </w:r>
            <w:r>
              <w:rPr>
                <w:noProof/>
                <w:webHidden/>
              </w:rPr>
              <w:tab/>
            </w:r>
            <w:r>
              <w:rPr>
                <w:noProof/>
                <w:webHidden/>
              </w:rPr>
              <w:fldChar w:fldCharType="begin"/>
            </w:r>
            <w:r>
              <w:rPr>
                <w:noProof/>
                <w:webHidden/>
              </w:rPr>
              <w:instrText xml:space="preserve"> PAGEREF _Toc201995323 \h </w:instrText>
            </w:r>
            <w:r>
              <w:rPr>
                <w:noProof/>
                <w:webHidden/>
              </w:rPr>
            </w:r>
            <w:r>
              <w:rPr>
                <w:noProof/>
                <w:webHidden/>
              </w:rPr>
              <w:fldChar w:fldCharType="separate"/>
            </w:r>
            <w:r>
              <w:rPr>
                <w:noProof/>
                <w:webHidden/>
              </w:rPr>
              <w:t>102</w:t>
            </w:r>
            <w:r>
              <w:rPr>
                <w:noProof/>
                <w:webHidden/>
              </w:rPr>
              <w:fldChar w:fldCharType="end"/>
            </w:r>
          </w:hyperlink>
        </w:p>
        <w:p w14:paraId="28B3193A" w14:textId="3D1BE791" w:rsidR="00346A1C" w:rsidRDefault="00346A1C">
          <w:pPr>
            <w:pStyle w:val="11"/>
            <w:tabs>
              <w:tab w:val="right" w:leader="dot" w:pos="9061"/>
            </w:tabs>
            <w:ind w:firstLine="480"/>
            <w:rPr>
              <w:rFonts w:asciiTheme="minorHAnsi" w:eastAsiaTheme="minorEastAsia" w:hAnsiTheme="minorHAnsi"/>
              <w:noProof/>
            </w:rPr>
          </w:pPr>
          <w:hyperlink w:anchor="_Toc201995324" w:history="1">
            <w:r w:rsidRPr="00FB2930">
              <w:rPr>
                <w:rStyle w:val="af2"/>
                <w:rFonts w:hint="eastAsia"/>
                <w:noProof/>
              </w:rPr>
              <w:t>第六章、研究結論與建議</w:t>
            </w:r>
            <w:r>
              <w:rPr>
                <w:noProof/>
                <w:webHidden/>
              </w:rPr>
              <w:tab/>
            </w:r>
            <w:r>
              <w:rPr>
                <w:noProof/>
                <w:webHidden/>
              </w:rPr>
              <w:fldChar w:fldCharType="begin"/>
            </w:r>
            <w:r>
              <w:rPr>
                <w:noProof/>
                <w:webHidden/>
              </w:rPr>
              <w:instrText xml:space="preserve"> PAGEREF _Toc201995324 \h </w:instrText>
            </w:r>
            <w:r>
              <w:rPr>
                <w:noProof/>
                <w:webHidden/>
              </w:rPr>
            </w:r>
            <w:r>
              <w:rPr>
                <w:noProof/>
                <w:webHidden/>
              </w:rPr>
              <w:fldChar w:fldCharType="separate"/>
            </w:r>
            <w:r>
              <w:rPr>
                <w:noProof/>
                <w:webHidden/>
              </w:rPr>
              <w:t>112</w:t>
            </w:r>
            <w:r>
              <w:rPr>
                <w:noProof/>
                <w:webHidden/>
              </w:rPr>
              <w:fldChar w:fldCharType="end"/>
            </w:r>
          </w:hyperlink>
        </w:p>
        <w:p w14:paraId="79DB9378" w14:textId="07E1E832" w:rsidR="00346A1C" w:rsidRDefault="00346A1C">
          <w:pPr>
            <w:pStyle w:val="21"/>
            <w:tabs>
              <w:tab w:val="right" w:leader="dot" w:pos="9061"/>
            </w:tabs>
            <w:ind w:firstLine="480"/>
            <w:rPr>
              <w:rFonts w:asciiTheme="minorHAnsi" w:eastAsiaTheme="minorEastAsia" w:hAnsiTheme="minorHAnsi"/>
              <w:noProof/>
            </w:rPr>
          </w:pPr>
          <w:hyperlink w:anchor="_Toc201995325" w:history="1">
            <w:r w:rsidRPr="00FB2930">
              <w:rPr>
                <w:rStyle w:val="af2"/>
                <w:noProof/>
              </w:rPr>
              <w:t xml:space="preserve">6.1 </w:t>
            </w:r>
            <w:r w:rsidRPr="00FB2930">
              <w:rPr>
                <w:rStyle w:val="af2"/>
                <w:rFonts w:hint="eastAsia"/>
                <w:noProof/>
              </w:rPr>
              <w:t>結論與研究貢獻</w:t>
            </w:r>
            <w:r w:rsidRPr="00FB2930">
              <w:rPr>
                <w:rStyle w:val="af2"/>
                <w:noProof/>
              </w:rPr>
              <w:t>123</w:t>
            </w:r>
            <w:r>
              <w:rPr>
                <w:noProof/>
                <w:webHidden/>
              </w:rPr>
              <w:tab/>
            </w:r>
            <w:r>
              <w:rPr>
                <w:noProof/>
                <w:webHidden/>
              </w:rPr>
              <w:fldChar w:fldCharType="begin"/>
            </w:r>
            <w:r>
              <w:rPr>
                <w:noProof/>
                <w:webHidden/>
              </w:rPr>
              <w:instrText xml:space="preserve"> PAGEREF _Toc201995325 \h </w:instrText>
            </w:r>
            <w:r>
              <w:rPr>
                <w:noProof/>
                <w:webHidden/>
              </w:rPr>
            </w:r>
            <w:r>
              <w:rPr>
                <w:noProof/>
                <w:webHidden/>
              </w:rPr>
              <w:fldChar w:fldCharType="separate"/>
            </w:r>
            <w:r>
              <w:rPr>
                <w:noProof/>
                <w:webHidden/>
              </w:rPr>
              <w:t>112</w:t>
            </w:r>
            <w:r>
              <w:rPr>
                <w:noProof/>
                <w:webHidden/>
              </w:rPr>
              <w:fldChar w:fldCharType="end"/>
            </w:r>
          </w:hyperlink>
        </w:p>
        <w:p w14:paraId="77B554C8" w14:textId="017F5938" w:rsidR="00346A1C" w:rsidRDefault="00346A1C">
          <w:pPr>
            <w:pStyle w:val="21"/>
            <w:tabs>
              <w:tab w:val="right" w:leader="dot" w:pos="9061"/>
            </w:tabs>
            <w:ind w:firstLine="480"/>
            <w:rPr>
              <w:rFonts w:asciiTheme="minorHAnsi" w:eastAsiaTheme="minorEastAsia" w:hAnsiTheme="minorHAnsi"/>
              <w:noProof/>
            </w:rPr>
          </w:pPr>
          <w:hyperlink w:anchor="_Toc201995326" w:history="1">
            <w:r w:rsidRPr="00FB2930">
              <w:rPr>
                <w:rStyle w:val="af2"/>
                <w:noProof/>
              </w:rPr>
              <w:t xml:space="preserve">6.2 </w:t>
            </w:r>
            <w:r w:rsidRPr="00FB2930">
              <w:rPr>
                <w:rStyle w:val="af2"/>
                <w:rFonts w:hint="eastAsia"/>
                <w:noProof/>
              </w:rPr>
              <w:t>研究限制與未來研究方向</w:t>
            </w:r>
            <w:r>
              <w:rPr>
                <w:noProof/>
                <w:webHidden/>
              </w:rPr>
              <w:tab/>
            </w:r>
            <w:r>
              <w:rPr>
                <w:noProof/>
                <w:webHidden/>
              </w:rPr>
              <w:fldChar w:fldCharType="begin"/>
            </w:r>
            <w:r>
              <w:rPr>
                <w:noProof/>
                <w:webHidden/>
              </w:rPr>
              <w:instrText xml:space="preserve"> PAGEREF _Toc201995326 \h </w:instrText>
            </w:r>
            <w:r>
              <w:rPr>
                <w:noProof/>
                <w:webHidden/>
              </w:rPr>
            </w:r>
            <w:r>
              <w:rPr>
                <w:noProof/>
                <w:webHidden/>
              </w:rPr>
              <w:fldChar w:fldCharType="separate"/>
            </w:r>
            <w:r>
              <w:rPr>
                <w:noProof/>
                <w:webHidden/>
              </w:rPr>
              <w:t>112</w:t>
            </w:r>
            <w:r>
              <w:rPr>
                <w:noProof/>
                <w:webHidden/>
              </w:rPr>
              <w:fldChar w:fldCharType="end"/>
            </w:r>
          </w:hyperlink>
        </w:p>
        <w:p w14:paraId="028275F8" w14:textId="2CAF48ED" w:rsidR="00346A1C" w:rsidRDefault="00346A1C">
          <w:pPr>
            <w:pStyle w:val="11"/>
            <w:tabs>
              <w:tab w:val="right" w:leader="dot" w:pos="9061"/>
            </w:tabs>
            <w:ind w:firstLine="480"/>
            <w:rPr>
              <w:rFonts w:asciiTheme="minorHAnsi" w:eastAsiaTheme="minorEastAsia" w:hAnsiTheme="minorHAnsi"/>
              <w:noProof/>
            </w:rPr>
          </w:pPr>
          <w:hyperlink w:anchor="_Toc201995327" w:history="1">
            <w:r w:rsidRPr="00FB2930">
              <w:rPr>
                <w:rStyle w:val="af2"/>
                <w:rFonts w:hint="eastAsia"/>
                <w:noProof/>
              </w:rPr>
              <w:t>第七章、參考文獻</w:t>
            </w:r>
            <w:r>
              <w:rPr>
                <w:noProof/>
                <w:webHidden/>
              </w:rPr>
              <w:tab/>
            </w:r>
            <w:r>
              <w:rPr>
                <w:noProof/>
                <w:webHidden/>
              </w:rPr>
              <w:fldChar w:fldCharType="begin"/>
            </w:r>
            <w:r>
              <w:rPr>
                <w:noProof/>
                <w:webHidden/>
              </w:rPr>
              <w:instrText xml:space="preserve"> PAGEREF _Toc201995327 \h </w:instrText>
            </w:r>
            <w:r>
              <w:rPr>
                <w:noProof/>
                <w:webHidden/>
              </w:rPr>
            </w:r>
            <w:r>
              <w:rPr>
                <w:noProof/>
                <w:webHidden/>
              </w:rPr>
              <w:fldChar w:fldCharType="separate"/>
            </w:r>
            <w:r>
              <w:rPr>
                <w:noProof/>
                <w:webHidden/>
              </w:rPr>
              <w:t>113</w:t>
            </w:r>
            <w:r>
              <w:rPr>
                <w:noProof/>
                <w:webHidden/>
              </w:rPr>
              <w:fldChar w:fldCharType="end"/>
            </w:r>
          </w:hyperlink>
        </w:p>
        <w:p w14:paraId="1F8209FF" w14:textId="61F46191" w:rsidR="0006328D" w:rsidRDefault="00430B97" w:rsidP="0006328D">
          <w:pPr>
            <w:ind w:firstLine="480"/>
            <w:rPr>
              <w:b/>
              <w:bCs/>
              <w:lang w:val="zh-TW"/>
            </w:rPr>
          </w:pPr>
          <w:r>
            <w:rPr>
              <w:b/>
              <w:bCs/>
              <w:lang w:val="zh-TW"/>
            </w:rPr>
            <w:fldChar w:fldCharType="end"/>
          </w:r>
        </w:p>
      </w:sdtContent>
    </w:sdt>
    <w:p w14:paraId="20EDF871" w14:textId="6F656289" w:rsidR="006465B0" w:rsidRPr="0006328D" w:rsidRDefault="006465B0" w:rsidP="0006328D">
      <w:pPr>
        <w:ind w:firstLine="480"/>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49EEEBD6" w14:textId="79D08937" w:rsidR="00A07262"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900376" w:history="1">
        <w:r w:rsidR="00A07262" w:rsidRPr="00DD6EAD">
          <w:rPr>
            <w:rStyle w:val="af2"/>
            <w:rFonts w:hint="eastAsia"/>
            <w:noProof/>
          </w:rPr>
          <w:t>表</w:t>
        </w:r>
        <w:r w:rsidR="00A07262" w:rsidRPr="00DD6EAD">
          <w:rPr>
            <w:rStyle w:val="af2"/>
            <w:noProof/>
          </w:rPr>
          <w:t xml:space="preserve"> 2.1-1 </w:t>
        </w:r>
        <w:r w:rsidR="00A07262" w:rsidRPr="00DD6EAD">
          <w:rPr>
            <w:rStyle w:val="af2"/>
            <w:rFonts w:hint="eastAsia"/>
            <w:noProof/>
          </w:rPr>
          <w:t>數位技</w:t>
        </w:r>
        <w:r w:rsidR="00A07262" w:rsidRPr="00DD6EAD">
          <w:rPr>
            <w:rStyle w:val="af2"/>
            <w:rFonts w:hint="eastAsia"/>
            <w:noProof/>
          </w:rPr>
          <w:t>術</w:t>
        </w:r>
        <w:r w:rsidR="00A07262" w:rsidRPr="00DD6EAD">
          <w:rPr>
            <w:rStyle w:val="af2"/>
            <w:rFonts w:hint="eastAsia"/>
            <w:noProof/>
          </w:rPr>
          <w:t>關鍵特性彙整表</w:t>
        </w:r>
        <w:r w:rsidR="00A07262">
          <w:rPr>
            <w:noProof/>
            <w:webHidden/>
          </w:rPr>
          <w:tab/>
        </w:r>
        <w:r w:rsidR="00A07262">
          <w:rPr>
            <w:noProof/>
            <w:webHidden/>
          </w:rPr>
          <w:fldChar w:fldCharType="begin"/>
        </w:r>
        <w:r w:rsidR="00A07262">
          <w:rPr>
            <w:noProof/>
            <w:webHidden/>
          </w:rPr>
          <w:instrText xml:space="preserve"> PAGEREF _Toc200900376 \h </w:instrText>
        </w:r>
        <w:r w:rsidR="00A07262">
          <w:rPr>
            <w:noProof/>
            <w:webHidden/>
          </w:rPr>
        </w:r>
        <w:r w:rsidR="00A07262">
          <w:rPr>
            <w:noProof/>
            <w:webHidden/>
          </w:rPr>
          <w:fldChar w:fldCharType="separate"/>
        </w:r>
        <w:r w:rsidR="00A07262">
          <w:rPr>
            <w:noProof/>
            <w:webHidden/>
          </w:rPr>
          <w:t>22</w:t>
        </w:r>
        <w:r w:rsidR="00A07262">
          <w:rPr>
            <w:noProof/>
            <w:webHidden/>
          </w:rPr>
          <w:fldChar w:fldCharType="end"/>
        </w:r>
      </w:hyperlink>
    </w:p>
    <w:p w14:paraId="21EEE3FB" w14:textId="43FD0FF6" w:rsidR="00A07262" w:rsidRDefault="00A07262" w:rsidP="00DD5416">
      <w:pPr>
        <w:pStyle w:val="afff4"/>
        <w:tabs>
          <w:tab w:val="right" w:leader="dot" w:pos="8296"/>
        </w:tabs>
        <w:ind w:left="1440" w:hanging="480"/>
        <w:rPr>
          <w:noProof/>
        </w:rPr>
      </w:pPr>
      <w:hyperlink w:anchor="_Toc200900377" w:history="1">
        <w:r w:rsidRPr="00DD6EAD">
          <w:rPr>
            <w:rStyle w:val="af2"/>
            <w:rFonts w:hint="eastAsia"/>
            <w:noProof/>
          </w:rPr>
          <w:t>表</w:t>
        </w:r>
        <w:r w:rsidRPr="00DD6EAD">
          <w:rPr>
            <w:rStyle w:val="af2"/>
            <w:noProof/>
          </w:rPr>
          <w:t xml:space="preserve"> 2.1-2 </w:t>
        </w:r>
        <w:r w:rsidRPr="00DD6EAD">
          <w:rPr>
            <w:rStyle w:val="af2"/>
            <w:rFonts w:hint="eastAsia"/>
            <w:noProof/>
          </w:rPr>
          <w:t>數位創新七維度分析表</w:t>
        </w:r>
        <w:r>
          <w:rPr>
            <w:noProof/>
            <w:webHidden/>
          </w:rPr>
          <w:tab/>
        </w:r>
        <w:r>
          <w:rPr>
            <w:noProof/>
            <w:webHidden/>
          </w:rPr>
          <w:fldChar w:fldCharType="begin"/>
        </w:r>
        <w:r>
          <w:rPr>
            <w:noProof/>
            <w:webHidden/>
          </w:rPr>
          <w:instrText xml:space="preserve"> PAGEREF _Toc20090037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27DB17A0" w14:textId="5E5A3033" w:rsidR="00A07262" w:rsidRDefault="00A07262" w:rsidP="00DD5416">
      <w:pPr>
        <w:pStyle w:val="afff4"/>
        <w:tabs>
          <w:tab w:val="right" w:leader="dot" w:pos="8296"/>
        </w:tabs>
        <w:ind w:left="1440" w:hanging="480"/>
        <w:rPr>
          <w:noProof/>
        </w:rPr>
      </w:pPr>
      <w:hyperlink w:anchor="_Toc200900378" w:history="1">
        <w:r w:rsidRPr="008D38B2">
          <w:rPr>
            <w:rStyle w:val="af2"/>
            <w:rFonts w:hint="eastAsia"/>
            <w:noProof/>
          </w:rPr>
          <w:t>表</w:t>
        </w:r>
        <w:r w:rsidRPr="008D38B2">
          <w:rPr>
            <w:rStyle w:val="af2"/>
            <w:noProof/>
          </w:rPr>
          <w:t xml:space="preserve"> 3.1-1 </w:t>
        </w:r>
        <w:r w:rsidRPr="008D38B2">
          <w:rPr>
            <w:rStyle w:val="af2"/>
            <w:rFonts w:hint="eastAsia"/>
            <w:noProof/>
          </w:rPr>
          <w:t>個案研究類型</w:t>
        </w:r>
        <w:r>
          <w:rPr>
            <w:noProof/>
            <w:webHidden/>
          </w:rPr>
          <w:tab/>
        </w:r>
        <w:r>
          <w:rPr>
            <w:noProof/>
            <w:webHidden/>
          </w:rPr>
          <w:fldChar w:fldCharType="begin"/>
        </w:r>
        <w:r>
          <w:rPr>
            <w:noProof/>
            <w:webHidden/>
          </w:rPr>
          <w:instrText xml:space="preserve"> PAGEREF _Toc200900378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1FEDAD8C" w14:textId="71ACB05F" w:rsidR="00A07262" w:rsidRDefault="00A07262">
      <w:pPr>
        <w:pStyle w:val="afff4"/>
        <w:tabs>
          <w:tab w:val="right" w:leader="dot" w:pos="8296"/>
        </w:tabs>
        <w:ind w:left="1440" w:hanging="480"/>
        <w:rPr>
          <w:rFonts w:asciiTheme="minorHAnsi" w:eastAsiaTheme="minorEastAsia" w:hAnsiTheme="minorHAnsi"/>
          <w:noProof/>
        </w:rPr>
      </w:pPr>
      <w:hyperlink w:anchor="_Toc200900379" w:history="1">
        <w:r w:rsidRPr="002E6C49">
          <w:rPr>
            <w:rStyle w:val="af2"/>
            <w:rFonts w:hint="eastAsia"/>
            <w:noProof/>
          </w:rPr>
          <w:t>表</w:t>
        </w:r>
        <w:r w:rsidRPr="002E6C49">
          <w:rPr>
            <w:rStyle w:val="af2"/>
            <w:noProof/>
          </w:rPr>
          <w:t xml:space="preserve"> 3.3-1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79 \h </w:instrText>
        </w:r>
        <w:r>
          <w:rPr>
            <w:noProof/>
            <w:webHidden/>
          </w:rPr>
        </w:r>
        <w:r>
          <w:rPr>
            <w:noProof/>
            <w:webHidden/>
          </w:rPr>
          <w:fldChar w:fldCharType="separate"/>
        </w:r>
        <w:r>
          <w:rPr>
            <w:noProof/>
            <w:webHidden/>
          </w:rPr>
          <w:t>49</w:t>
        </w:r>
        <w:r>
          <w:rPr>
            <w:noProof/>
            <w:webHidden/>
          </w:rPr>
          <w:fldChar w:fldCharType="end"/>
        </w:r>
      </w:hyperlink>
    </w:p>
    <w:p w14:paraId="3BB7F983" w14:textId="44F7FA94" w:rsidR="00A07262" w:rsidRDefault="00A07262" w:rsidP="000372D2">
      <w:pPr>
        <w:pStyle w:val="afff4"/>
        <w:tabs>
          <w:tab w:val="right" w:leader="dot" w:pos="8296"/>
        </w:tabs>
        <w:ind w:left="1440" w:hanging="480"/>
        <w:rPr>
          <w:noProof/>
        </w:rPr>
      </w:pPr>
      <w:hyperlink w:anchor="_Toc200900380" w:history="1">
        <w:r w:rsidRPr="002E6C49">
          <w:rPr>
            <w:rStyle w:val="af2"/>
            <w:rFonts w:hint="eastAsia"/>
            <w:noProof/>
          </w:rPr>
          <w:t>表</w:t>
        </w:r>
        <w:r w:rsidRPr="002E6C49">
          <w:rPr>
            <w:rStyle w:val="af2"/>
            <w:noProof/>
          </w:rPr>
          <w:t xml:space="preserve"> 3.3-2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80 \h </w:instrText>
        </w:r>
        <w:r>
          <w:rPr>
            <w:noProof/>
            <w:webHidden/>
          </w:rPr>
        </w:r>
        <w:r>
          <w:rPr>
            <w:noProof/>
            <w:webHidden/>
          </w:rPr>
          <w:fldChar w:fldCharType="separate"/>
        </w:r>
        <w:r>
          <w:rPr>
            <w:noProof/>
            <w:webHidden/>
          </w:rPr>
          <w:t>50</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2E31FA0" w14:textId="7854E8BD" w:rsidR="00A07262" w:rsidRDefault="00A07262" w:rsidP="00DD5416">
      <w:pPr>
        <w:pStyle w:val="afff4"/>
        <w:tabs>
          <w:tab w:val="right" w:leader="dot" w:pos="8296"/>
        </w:tabs>
        <w:ind w:left="1440" w:hanging="480"/>
        <w:rPr>
          <w:noProof/>
        </w:rPr>
      </w:pPr>
      <w:hyperlink w:anchor="_Toc200900381" w:history="1">
        <w:r w:rsidRPr="00E268A1">
          <w:rPr>
            <w:rStyle w:val="af2"/>
            <w:rFonts w:hint="eastAsia"/>
            <w:noProof/>
          </w:rPr>
          <w:t>表</w:t>
        </w:r>
        <w:r w:rsidRPr="00E268A1">
          <w:rPr>
            <w:rStyle w:val="af2"/>
            <w:noProof/>
          </w:rPr>
          <w:t xml:space="preserve"> 3.4-1 </w:t>
        </w:r>
        <w:r w:rsidRPr="00E268A1">
          <w:rPr>
            <w:rStyle w:val="af2"/>
            <w:rFonts w:hint="eastAsia"/>
            <w:noProof/>
          </w:rPr>
          <w:t>個案訪談紀錄表</w:t>
        </w:r>
        <w:r>
          <w:rPr>
            <w:noProof/>
            <w:webHidden/>
          </w:rPr>
          <w:tab/>
        </w:r>
        <w:r>
          <w:rPr>
            <w:noProof/>
            <w:webHidden/>
          </w:rPr>
          <w:fldChar w:fldCharType="begin"/>
        </w:r>
        <w:r>
          <w:rPr>
            <w:noProof/>
            <w:webHidden/>
          </w:rPr>
          <w:instrText xml:space="preserve"> PAGEREF _Toc200900381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2F3534C5" w14:textId="2B7C209C" w:rsidR="00A07262" w:rsidRDefault="00A07262">
      <w:pPr>
        <w:pStyle w:val="afff4"/>
        <w:tabs>
          <w:tab w:val="right" w:leader="dot" w:pos="8296"/>
        </w:tabs>
        <w:ind w:left="1440" w:hanging="480"/>
        <w:rPr>
          <w:rFonts w:asciiTheme="minorHAnsi" w:eastAsiaTheme="minorEastAsia" w:hAnsiTheme="minorHAnsi"/>
          <w:noProof/>
        </w:rPr>
      </w:pPr>
      <w:hyperlink w:anchor="_Toc200900382" w:history="1">
        <w:r w:rsidRPr="00CB42F6">
          <w:rPr>
            <w:rStyle w:val="af2"/>
            <w:rFonts w:hint="eastAsia"/>
            <w:noProof/>
          </w:rPr>
          <w:t>表</w:t>
        </w:r>
        <w:r w:rsidRPr="00CB42F6">
          <w:rPr>
            <w:rStyle w:val="af2"/>
            <w:noProof/>
          </w:rPr>
          <w:t xml:space="preserve"> 3.5-1 </w:t>
        </w:r>
        <w:r w:rsidRPr="00CB42F6">
          <w:rPr>
            <w:rStyle w:val="af2"/>
            <w:rFonts w:hint="eastAsia"/>
            <w:noProof/>
          </w:rPr>
          <w:t>資料蒐集架構表</w:t>
        </w:r>
        <w:r>
          <w:rPr>
            <w:noProof/>
            <w:webHidden/>
          </w:rPr>
          <w:tab/>
        </w:r>
        <w:r>
          <w:rPr>
            <w:noProof/>
            <w:webHidden/>
          </w:rPr>
          <w:fldChar w:fldCharType="begin"/>
        </w:r>
        <w:r>
          <w:rPr>
            <w:noProof/>
            <w:webHidden/>
          </w:rPr>
          <w:instrText xml:space="preserve"> PAGEREF _Toc200900382 \h </w:instrText>
        </w:r>
        <w:r>
          <w:rPr>
            <w:noProof/>
            <w:webHidden/>
          </w:rPr>
        </w:r>
        <w:r>
          <w:rPr>
            <w:noProof/>
            <w:webHidden/>
          </w:rPr>
          <w:fldChar w:fldCharType="separate"/>
        </w:r>
        <w:r>
          <w:rPr>
            <w:noProof/>
            <w:webHidden/>
          </w:rPr>
          <w:t>53</w:t>
        </w:r>
        <w:r>
          <w:rPr>
            <w:noProof/>
            <w:webHidden/>
          </w:rPr>
          <w:fldChar w:fldCharType="end"/>
        </w:r>
      </w:hyperlink>
    </w:p>
    <w:p w14:paraId="6339FA0C" w14:textId="6508727E" w:rsidR="00A07262" w:rsidRDefault="00A07262" w:rsidP="00DD5416">
      <w:pPr>
        <w:pStyle w:val="afff4"/>
        <w:tabs>
          <w:tab w:val="right" w:leader="dot" w:pos="8296"/>
        </w:tabs>
        <w:ind w:left="1440" w:hanging="480"/>
        <w:rPr>
          <w:noProof/>
        </w:rPr>
      </w:pPr>
      <w:hyperlink w:anchor="_Toc200900383" w:history="1">
        <w:r w:rsidRPr="00CB42F6">
          <w:rPr>
            <w:rStyle w:val="af2"/>
            <w:rFonts w:hint="eastAsia"/>
            <w:noProof/>
          </w:rPr>
          <w:t>表</w:t>
        </w:r>
        <w:r w:rsidRPr="00CB42F6">
          <w:rPr>
            <w:rStyle w:val="af2"/>
            <w:noProof/>
          </w:rPr>
          <w:t xml:space="preserve"> 3.5-2 </w:t>
        </w:r>
        <w:r w:rsidRPr="00CB42F6">
          <w:rPr>
            <w:rStyle w:val="af2"/>
            <w:rFonts w:hint="eastAsia"/>
            <w:noProof/>
          </w:rPr>
          <w:t>資料蒐集及分析流程表</w:t>
        </w:r>
        <w:r>
          <w:rPr>
            <w:noProof/>
            <w:webHidden/>
          </w:rPr>
          <w:tab/>
        </w:r>
        <w:r>
          <w:rPr>
            <w:noProof/>
            <w:webHidden/>
          </w:rPr>
          <w:fldChar w:fldCharType="begin"/>
        </w:r>
        <w:r>
          <w:rPr>
            <w:noProof/>
            <w:webHidden/>
          </w:rPr>
          <w:instrText xml:space="preserve"> PAGEREF _Toc200900383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3283D568" w14:textId="101D27CA" w:rsidR="00A07262" w:rsidRDefault="00A07262" w:rsidP="00DE04D4">
      <w:pPr>
        <w:pStyle w:val="afff4"/>
        <w:tabs>
          <w:tab w:val="right" w:leader="dot" w:pos="8296"/>
        </w:tabs>
        <w:ind w:left="1440" w:hanging="480"/>
        <w:rPr>
          <w:noProof/>
        </w:rPr>
      </w:pPr>
      <w:hyperlink w:anchor="_Toc200900384" w:history="1">
        <w:r w:rsidRPr="00283DE6">
          <w:rPr>
            <w:rStyle w:val="af2"/>
            <w:rFonts w:hint="eastAsia"/>
            <w:noProof/>
          </w:rPr>
          <w:t>表</w:t>
        </w:r>
        <w:r w:rsidRPr="00283DE6">
          <w:rPr>
            <w:rStyle w:val="af2"/>
            <w:noProof/>
          </w:rPr>
          <w:t xml:space="preserve"> 5.1-1 </w:t>
        </w:r>
        <w:r w:rsidRPr="00283DE6">
          <w:rPr>
            <w:rStyle w:val="af2"/>
            <w:rFonts w:hint="eastAsia"/>
            <w:noProof/>
          </w:rPr>
          <w:t>能動性分析表</w:t>
        </w:r>
        <w:r>
          <w:rPr>
            <w:noProof/>
            <w:webHidden/>
          </w:rPr>
          <w:tab/>
        </w:r>
        <w:r>
          <w:rPr>
            <w:noProof/>
            <w:webHidden/>
          </w:rPr>
          <w:fldChar w:fldCharType="begin"/>
        </w:r>
        <w:r>
          <w:rPr>
            <w:noProof/>
            <w:webHidden/>
          </w:rPr>
          <w:instrText xml:space="preserve"> PAGEREF _Toc200900384 \h </w:instrText>
        </w:r>
        <w:r>
          <w:rPr>
            <w:noProof/>
            <w:webHidden/>
          </w:rPr>
        </w:r>
        <w:r>
          <w:rPr>
            <w:noProof/>
            <w:webHidden/>
          </w:rPr>
          <w:fldChar w:fldCharType="separate"/>
        </w:r>
        <w:r>
          <w:rPr>
            <w:noProof/>
            <w:webHidden/>
          </w:rPr>
          <w:t>7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0D842F9E" w14:textId="498C25F5" w:rsidR="00A07262" w:rsidRDefault="00A07262" w:rsidP="00DE04D4">
      <w:pPr>
        <w:pStyle w:val="afff4"/>
        <w:tabs>
          <w:tab w:val="right" w:leader="dot" w:pos="8296"/>
        </w:tabs>
        <w:ind w:left="1440" w:hanging="480"/>
        <w:rPr>
          <w:noProof/>
        </w:rPr>
      </w:pPr>
      <w:hyperlink w:anchor="_Toc200900385" w:history="1">
        <w:r w:rsidRPr="00730A0F">
          <w:rPr>
            <w:rStyle w:val="af2"/>
            <w:rFonts w:hint="eastAsia"/>
            <w:noProof/>
          </w:rPr>
          <w:t>表</w:t>
        </w:r>
        <w:r w:rsidRPr="00730A0F">
          <w:rPr>
            <w:rStyle w:val="af2"/>
            <w:noProof/>
          </w:rPr>
          <w:t xml:space="preserve"> 5.2-1 </w:t>
        </w:r>
        <w:r w:rsidRPr="00730A0F">
          <w:rPr>
            <w:rStyle w:val="af2"/>
            <w:rFonts w:hint="eastAsia"/>
            <w:noProof/>
          </w:rPr>
          <w:t>第一階段個案分析表</w:t>
        </w:r>
        <w:r>
          <w:rPr>
            <w:noProof/>
            <w:webHidden/>
          </w:rPr>
          <w:tab/>
        </w:r>
        <w:r>
          <w:rPr>
            <w:noProof/>
            <w:webHidden/>
          </w:rPr>
          <w:fldChar w:fldCharType="begin"/>
        </w:r>
        <w:r>
          <w:rPr>
            <w:noProof/>
            <w:webHidden/>
          </w:rPr>
          <w:instrText xml:space="preserve"> PAGEREF _Toc200900385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7B97221A" w14:textId="2098FCFA" w:rsidR="00A07262" w:rsidRDefault="00A07262" w:rsidP="00DE04D4">
      <w:pPr>
        <w:pStyle w:val="afff4"/>
        <w:tabs>
          <w:tab w:val="right" w:leader="dot" w:pos="8296"/>
        </w:tabs>
        <w:ind w:left="1440" w:hanging="480"/>
        <w:rPr>
          <w:noProof/>
        </w:rPr>
      </w:pPr>
      <w:hyperlink w:anchor="_Toc200900386" w:history="1">
        <w:r w:rsidRPr="00D860E3">
          <w:rPr>
            <w:rStyle w:val="af2"/>
            <w:rFonts w:hint="eastAsia"/>
            <w:noProof/>
          </w:rPr>
          <w:t>表</w:t>
        </w:r>
        <w:r w:rsidRPr="00D860E3">
          <w:rPr>
            <w:rStyle w:val="af2"/>
            <w:noProof/>
          </w:rPr>
          <w:t xml:space="preserve"> 5.3-1 </w:t>
        </w:r>
        <w:r w:rsidRPr="00D860E3">
          <w:rPr>
            <w:rStyle w:val="af2"/>
            <w:rFonts w:hint="eastAsia"/>
            <w:noProof/>
          </w:rPr>
          <w:t>第二階段個案分析表</w:t>
        </w:r>
        <w:r>
          <w:rPr>
            <w:noProof/>
            <w:webHidden/>
          </w:rPr>
          <w:tab/>
        </w:r>
        <w:r>
          <w:rPr>
            <w:noProof/>
            <w:webHidden/>
          </w:rPr>
          <w:fldChar w:fldCharType="begin"/>
        </w:r>
        <w:r>
          <w:rPr>
            <w:noProof/>
            <w:webHidden/>
          </w:rPr>
          <w:instrText xml:space="preserve"> PAGEREF _Toc200900386 \h </w:instrText>
        </w:r>
        <w:r>
          <w:rPr>
            <w:noProof/>
            <w:webHidden/>
          </w:rPr>
        </w:r>
        <w:r>
          <w:rPr>
            <w:noProof/>
            <w:webHidden/>
          </w:rPr>
          <w:fldChar w:fldCharType="separate"/>
        </w:r>
        <w:r>
          <w:rPr>
            <w:noProof/>
            <w:webHidden/>
          </w:rPr>
          <w:t>9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1B4C01E9" w14:textId="282DB58C" w:rsidR="00A07262" w:rsidRDefault="00A07262" w:rsidP="00DE04D4">
      <w:pPr>
        <w:pStyle w:val="afff4"/>
        <w:tabs>
          <w:tab w:val="right" w:leader="dot" w:pos="8296"/>
        </w:tabs>
        <w:ind w:left="1440" w:hanging="480"/>
        <w:rPr>
          <w:noProof/>
        </w:rPr>
      </w:pPr>
      <w:hyperlink w:anchor="_Toc200900387" w:history="1">
        <w:r w:rsidRPr="00F43079">
          <w:rPr>
            <w:rStyle w:val="af2"/>
            <w:rFonts w:hint="eastAsia"/>
            <w:noProof/>
          </w:rPr>
          <w:t>表</w:t>
        </w:r>
        <w:r w:rsidRPr="00F43079">
          <w:rPr>
            <w:rStyle w:val="af2"/>
            <w:noProof/>
          </w:rPr>
          <w:t xml:space="preserve"> 5.4-1 </w:t>
        </w:r>
        <w:r w:rsidRPr="00F43079">
          <w:rPr>
            <w:rStyle w:val="af2"/>
            <w:rFonts w:hint="eastAsia"/>
            <w:noProof/>
          </w:rPr>
          <w:t>第三階段個案分析表</w:t>
        </w:r>
        <w:r>
          <w:rPr>
            <w:noProof/>
            <w:webHidden/>
          </w:rPr>
          <w:tab/>
        </w:r>
        <w:r>
          <w:rPr>
            <w:noProof/>
            <w:webHidden/>
          </w:rPr>
          <w:fldChar w:fldCharType="begin"/>
        </w:r>
        <w:r>
          <w:rPr>
            <w:noProof/>
            <w:webHidden/>
          </w:rPr>
          <w:instrText xml:space="preserve"> PAGEREF _Toc200900387 \h </w:instrText>
        </w:r>
        <w:r>
          <w:rPr>
            <w:noProof/>
            <w:webHidden/>
          </w:rPr>
        </w:r>
        <w:r>
          <w:rPr>
            <w:noProof/>
            <w:webHidden/>
          </w:rPr>
          <w:fldChar w:fldCharType="separate"/>
        </w:r>
        <w:r>
          <w:rPr>
            <w:noProof/>
            <w:webHidden/>
          </w:rPr>
          <w:t>10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4DF20A41" w14:textId="0B14D3AB" w:rsidR="00A07262" w:rsidRDefault="00A07262">
      <w:pPr>
        <w:pStyle w:val="afff4"/>
        <w:tabs>
          <w:tab w:val="right" w:leader="dot" w:pos="8296"/>
        </w:tabs>
        <w:ind w:left="1440" w:hanging="480"/>
        <w:rPr>
          <w:rFonts w:asciiTheme="minorHAnsi" w:eastAsiaTheme="minorEastAsia" w:hAnsiTheme="minorHAnsi"/>
          <w:noProof/>
        </w:rPr>
      </w:pPr>
      <w:hyperlink w:anchor="_Toc200900388" w:history="1">
        <w:r w:rsidRPr="003705F4">
          <w:rPr>
            <w:rStyle w:val="af2"/>
            <w:rFonts w:hint="eastAsia"/>
            <w:noProof/>
          </w:rPr>
          <w:t>表</w:t>
        </w:r>
        <w:r w:rsidRPr="003705F4">
          <w:rPr>
            <w:rStyle w:val="af2"/>
            <w:noProof/>
          </w:rPr>
          <w:t xml:space="preserve"> 5.5-1 </w:t>
        </w:r>
        <w:r w:rsidRPr="003705F4">
          <w:rPr>
            <w:rStyle w:val="af2"/>
            <w:rFonts w:hint="eastAsia"/>
            <w:noProof/>
          </w:rPr>
          <w:t>第四階段個案分析表</w:t>
        </w:r>
        <w:r>
          <w:rPr>
            <w:noProof/>
            <w:webHidden/>
          </w:rPr>
          <w:tab/>
        </w:r>
        <w:r>
          <w:rPr>
            <w:noProof/>
            <w:webHidden/>
          </w:rPr>
          <w:fldChar w:fldCharType="begin"/>
        </w:r>
        <w:r>
          <w:rPr>
            <w:noProof/>
            <w:webHidden/>
          </w:rPr>
          <w:instrText xml:space="preserve"> PAGEREF _Toc200900388 \h </w:instrText>
        </w:r>
        <w:r>
          <w:rPr>
            <w:noProof/>
            <w:webHidden/>
          </w:rPr>
        </w:r>
        <w:r>
          <w:rPr>
            <w:noProof/>
            <w:webHidden/>
          </w:rPr>
          <w:fldChar w:fldCharType="separate"/>
        </w:r>
        <w:r>
          <w:rPr>
            <w:noProof/>
            <w:webHidden/>
          </w:rPr>
          <w:t>11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06B4D742" w14:textId="4C5C8E1A" w:rsidR="00A07262"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900389" w:history="1">
        <w:r w:rsidR="00A07262" w:rsidRPr="00D5350C">
          <w:rPr>
            <w:rStyle w:val="af2"/>
            <w:rFonts w:hint="eastAsia"/>
            <w:noProof/>
          </w:rPr>
          <w:t>圖</w:t>
        </w:r>
        <w:r w:rsidR="00A07262" w:rsidRPr="00D5350C">
          <w:rPr>
            <w:rStyle w:val="af2"/>
            <w:noProof/>
          </w:rPr>
          <w:t xml:space="preserve"> 1.3-1 </w:t>
        </w:r>
        <w:r w:rsidR="00A07262" w:rsidRPr="00D5350C">
          <w:rPr>
            <w:rStyle w:val="af2"/>
            <w:rFonts w:hint="eastAsia"/>
            <w:noProof/>
          </w:rPr>
          <w:t>研究流程圖</w:t>
        </w:r>
        <w:r w:rsidR="00A07262">
          <w:rPr>
            <w:noProof/>
            <w:webHidden/>
          </w:rPr>
          <w:tab/>
        </w:r>
        <w:r w:rsidR="00A07262">
          <w:rPr>
            <w:noProof/>
            <w:webHidden/>
          </w:rPr>
          <w:fldChar w:fldCharType="begin"/>
        </w:r>
        <w:r w:rsidR="00A07262">
          <w:rPr>
            <w:noProof/>
            <w:webHidden/>
          </w:rPr>
          <w:instrText xml:space="preserve"> PAGEREF _Toc200900389 \h </w:instrText>
        </w:r>
        <w:r w:rsidR="00A07262">
          <w:rPr>
            <w:noProof/>
            <w:webHidden/>
          </w:rPr>
        </w:r>
        <w:r w:rsidR="00A07262">
          <w:rPr>
            <w:noProof/>
            <w:webHidden/>
          </w:rPr>
          <w:fldChar w:fldCharType="separate"/>
        </w:r>
        <w:r w:rsidR="00A07262">
          <w:rPr>
            <w:noProof/>
            <w:webHidden/>
          </w:rPr>
          <w:t>18</w:t>
        </w:r>
        <w:r w:rsidR="00A07262">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5C4476D" w:rsidR="009B706B" w:rsidRDefault="00A07262" w:rsidP="00E951D4">
      <w:pPr>
        <w:pStyle w:val="afff4"/>
        <w:tabs>
          <w:tab w:val="right" w:leader="dot" w:pos="8296"/>
        </w:tabs>
        <w:ind w:left="1440" w:hanging="480"/>
        <w:rPr>
          <w:noProof/>
        </w:rPr>
      </w:pPr>
      <w:hyperlink w:anchor="_Toc200900390" w:history="1">
        <w:r w:rsidRPr="006446E1">
          <w:rPr>
            <w:rStyle w:val="af2"/>
            <w:rFonts w:hint="eastAsia"/>
            <w:noProof/>
          </w:rPr>
          <w:t>圖</w:t>
        </w:r>
        <w:r w:rsidRPr="006446E1">
          <w:rPr>
            <w:rStyle w:val="af2"/>
            <w:noProof/>
          </w:rPr>
          <w:t xml:space="preserve"> 2.1-1 </w:t>
        </w:r>
        <w:r w:rsidRPr="006446E1">
          <w:rPr>
            <w:rStyle w:val="af2"/>
            <w:rFonts w:hint="eastAsia"/>
            <w:noProof/>
          </w:rPr>
          <w:t>數位創新行動圖</w:t>
        </w:r>
        <w:r>
          <w:rPr>
            <w:noProof/>
            <w:webHidden/>
          </w:rPr>
          <w:tab/>
        </w:r>
        <w:r>
          <w:rPr>
            <w:noProof/>
            <w:webHidden/>
          </w:rPr>
          <w:fldChar w:fldCharType="begin"/>
        </w:r>
        <w:r>
          <w:rPr>
            <w:noProof/>
            <w:webHidden/>
          </w:rPr>
          <w:instrText xml:space="preserve"> PAGEREF _Toc200900390 \h </w:instrText>
        </w:r>
        <w:r>
          <w:rPr>
            <w:noProof/>
            <w:webHidden/>
          </w:rPr>
        </w:r>
        <w:r>
          <w:rPr>
            <w:noProof/>
            <w:webHidden/>
          </w:rPr>
          <w:fldChar w:fldCharType="separate"/>
        </w:r>
        <w:r>
          <w:rPr>
            <w:noProof/>
            <w:webHidden/>
          </w:rPr>
          <w:t>2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7E1BC159"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sidR="00A07262">
          <w:rPr>
            <w:noProof/>
            <w:webHidden/>
          </w:rPr>
          <w:t>29</w:t>
        </w:r>
        <w:r>
          <w:rPr>
            <w:noProof/>
            <w:webHidden/>
          </w:rPr>
          <w:fldChar w:fldCharType="end"/>
        </w:r>
      </w:hyperlink>
    </w:p>
    <w:p w14:paraId="2F1D2912" w14:textId="77777777" w:rsidR="00A07262"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sidR="00A07262">
          <w:rPr>
            <w:noProof/>
            <w:webHidden/>
          </w:rPr>
          <w:t>3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43E43D5C" w14:textId="25F4DB1E" w:rsidR="00A07262" w:rsidRDefault="00A07262" w:rsidP="00E951D4">
      <w:pPr>
        <w:pStyle w:val="afff4"/>
        <w:tabs>
          <w:tab w:val="right" w:leader="dot" w:pos="8296"/>
        </w:tabs>
        <w:ind w:left="1440" w:hanging="480"/>
        <w:rPr>
          <w:noProof/>
        </w:rPr>
      </w:pPr>
      <w:hyperlink w:anchor="_Toc200900391" w:history="1">
        <w:r w:rsidRPr="004042B1">
          <w:rPr>
            <w:rStyle w:val="af2"/>
            <w:rFonts w:hint="eastAsia"/>
            <w:noProof/>
          </w:rPr>
          <w:t>圖</w:t>
        </w:r>
        <w:r w:rsidRPr="004042B1">
          <w:rPr>
            <w:rStyle w:val="af2"/>
            <w:noProof/>
          </w:rPr>
          <w:t xml:space="preserve"> 2.3-1 </w:t>
        </w:r>
        <w:r w:rsidRPr="004042B1">
          <w:rPr>
            <w:rStyle w:val="af2"/>
            <w:rFonts w:hint="eastAsia"/>
            <w:noProof/>
          </w:rPr>
          <w:t>可供性分類圖</w:t>
        </w:r>
        <w:r>
          <w:rPr>
            <w:noProof/>
            <w:webHidden/>
          </w:rPr>
          <w:tab/>
        </w:r>
        <w:r>
          <w:rPr>
            <w:noProof/>
            <w:webHidden/>
          </w:rPr>
          <w:fldChar w:fldCharType="begin"/>
        </w:r>
        <w:r>
          <w:rPr>
            <w:noProof/>
            <w:webHidden/>
          </w:rPr>
          <w:instrText xml:space="preserve"> PAGEREF _Toc200900391 \h </w:instrText>
        </w:r>
        <w:r>
          <w:rPr>
            <w:noProof/>
            <w:webHidden/>
          </w:rPr>
        </w:r>
        <w:r>
          <w:rPr>
            <w:noProof/>
            <w:webHidden/>
          </w:rPr>
          <w:fldChar w:fldCharType="separate"/>
        </w:r>
        <w:r>
          <w:rPr>
            <w:noProof/>
            <w:webHidden/>
          </w:rPr>
          <w:t>35</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0DA884EA" w14:textId="3D86E26B" w:rsidR="00A07262" w:rsidRDefault="00A07262" w:rsidP="00E951D4">
      <w:pPr>
        <w:pStyle w:val="afff4"/>
        <w:tabs>
          <w:tab w:val="right" w:leader="dot" w:pos="8296"/>
        </w:tabs>
        <w:ind w:left="1440" w:hanging="480"/>
        <w:rPr>
          <w:noProof/>
        </w:rPr>
      </w:pPr>
      <w:hyperlink w:anchor="_Toc200900392" w:history="1">
        <w:r w:rsidRPr="00B10875">
          <w:rPr>
            <w:rStyle w:val="af2"/>
            <w:rFonts w:hint="eastAsia"/>
            <w:noProof/>
          </w:rPr>
          <w:t>圖</w:t>
        </w:r>
        <w:r w:rsidRPr="00B10875">
          <w:rPr>
            <w:rStyle w:val="af2"/>
            <w:noProof/>
          </w:rPr>
          <w:t xml:space="preserve"> 3.2-1 </w:t>
        </w:r>
        <w:r w:rsidRPr="00B10875">
          <w:rPr>
            <w:rStyle w:val="af2"/>
            <w:rFonts w:hint="eastAsia"/>
            <w:noProof/>
          </w:rPr>
          <w:t>研究架構圖</w:t>
        </w:r>
        <w:r>
          <w:rPr>
            <w:noProof/>
            <w:webHidden/>
          </w:rPr>
          <w:tab/>
        </w:r>
        <w:r>
          <w:rPr>
            <w:noProof/>
            <w:webHidden/>
          </w:rPr>
          <w:fldChar w:fldCharType="begin"/>
        </w:r>
        <w:r>
          <w:rPr>
            <w:noProof/>
            <w:webHidden/>
          </w:rPr>
          <w:instrText xml:space="preserve"> PAGEREF _Toc200900392 \h </w:instrText>
        </w:r>
        <w:r>
          <w:rPr>
            <w:noProof/>
            <w:webHidden/>
          </w:rPr>
        </w:r>
        <w:r>
          <w:rPr>
            <w:noProof/>
            <w:webHidden/>
          </w:rPr>
          <w:fldChar w:fldCharType="separate"/>
        </w:r>
        <w:r>
          <w:rPr>
            <w:noProof/>
            <w:webHidden/>
          </w:rPr>
          <w:t>4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2AB3981D" w14:textId="7AA8F883" w:rsidR="00A07262" w:rsidRDefault="00A07262" w:rsidP="00E951D4">
      <w:pPr>
        <w:pStyle w:val="afff4"/>
        <w:tabs>
          <w:tab w:val="right" w:leader="dot" w:pos="8296"/>
        </w:tabs>
        <w:ind w:left="1440" w:hanging="480"/>
        <w:rPr>
          <w:noProof/>
        </w:rPr>
      </w:pPr>
      <w:hyperlink w:anchor="_Toc200900393" w:history="1">
        <w:r w:rsidRPr="00D532A9">
          <w:rPr>
            <w:rStyle w:val="af2"/>
            <w:rFonts w:hint="eastAsia"/>
            <w:noProof/>
          </w:rPr>
          <w:t>圖</w:t>
        </w:r>
        <w:r w:rsidRPr="00D532A9">
          <w:rPr>
            <w:rStyle w:val="af2"/>
            <w:noProof/>
          </w:rPr>
          <w:t xml:space="preserve"> 5.2-1 </w:t>
        </w:r>
        <w:r w:rsidRPr="00D532A9">
          <w:rPr>
            <w:rStyle w:val="af2"/>
            <w:rFonts w:hint="eastAsia"/>
            <w:noProof/>
          </w:rPr>
          <w:t>第一階段平衡機制</w:t>
        </w:r>
        <w:r>
          <w:rPr>
            <w:noProof/>
            <w:webHidden/>
          </w:rPr>
          <w:tab/>
        </w:r>
        <w:r>
          <w:rPr>
            <w:noProof/>
            <w:webHidden/>
          </w:rPr>
          <w:fldChar w:fldCharType="begin"/>
        </w:r>
        <w:r>
          <w:rPr>
            <w:noProof/>
            <w:webHidden/>
          </w:rPr>
          <w:instrText xml:space="preserve"> PAGEREF _Toc200900393 \h </w:instrText>
        </w:r>
        <w:r>
          <w:rPr>
            <w:noProof/>
            <w:webHidden/>
          </w:rPr>
        </w:r>
        <w:r>
          <w:rPr>
            <w:noProof/>
            <w:webHidden/>
          </w:rPr>
          <w:fldChar w:fldCharType="separate"/>
        </w:r>
        <w:r>
          <w:rPr>
            <w:noProof/>
            <w:webHidden/>
          </w:rPr>
          <w:t>8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585ECF62" w14:textId="3F52AB08" w:rsidR="00A07262" w:rsidRDefault="00A07262" w:rsidP="009118D7">
      <w:pPr>
        <w:pStyle w:val="afff4"/>
        <w:tabs>
          <w:tab w:val="right" w:leader="dot" w:pos="8296"/>
        </w:tabs>
        <w:ind w:left="1440" w:hanging="480"/>
        <w:rPr>
          <w:noProof/>
        </w:rPr>
      </w:pPr>
      <w:hyperlink w:anchor="_Toc200900394" w:history="1">
        <w:r w:rsidRPr="00434664">
          <w:rPr>
            <w:rStyle w:val="af2"/>
            <w:rFonts w:hint="eastAsia"/>
            <w:noProof/>
          </w:rPr>
          <w:t>圖</w:t>
        </w:r>
        <w:r w:rsidRPr="00434664">
          <w:rPr>
            <w:rStyle w:val="af2"/>
            <w:noProof/>
          </w:rPr>
          <w:t xml:space="preserve"> 5.3-1 </w:t>
        </w:r>
        <w:r w:rsidRPr="00434664">
          <w:rPr>
            <w:rStyle w:val="af2"/>
            <w:rFonts w:hint="eastAsia"/>
            <w:noProof/>
          </w:rPr>
          <w:t>第二階段平衡機制</w:t>
        </w:r>
        <w:r>
          <w:rPr>
            <w:noProof/>
            <w:webHidden/>
          </w:rPr>
          <w:tab/>
        </w:r>
        <w:r>
          <w:rPr>
            <w:noProof/>
            <w:webHidden/>
          </w:rPr>
          <w:fldChar w:fldCharType="begin"/>
        </w:r>
        <w:r>
          <w:rPr>
            <w:noProof/>
            <w:webHidden/>
          </w:rPr>
          <w:instrText xml:space="preserve"> PAGEREF _Toc200900394 \h </w:instrText>
        </w:r>
        <w:r>
          <w:rPr>
            <w:noProof/>
            <w:webHidden/>
          </w:rPr>
        </w:r>
        <w:r>
          <w:rPr>
            <w:noProof/>
            <w:webHidden/>
          </w:rPr>
          <w:fldChar w:fldCharType="separate"/>
        </w:r>
        <w:r>
          <w:rPr>
            <w:noProof/>
            <w:webHidden/>
          </w:rPr>
          <w:t>9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41B04971" w14:textId="61782C0B" w:rsidR="00A07262" w:rsidRDefault="00A07262" w:rsidP="009118D7">
      <w:pPr>
        <w:pStyle w:val="afff4"/>
        <w:tabs>
          <w:tab w:val="right" w:leader="dot" w:pos="8296"/>
        </w:tabs>
        <w:ind w:left="1440" w:hanging="480"/>
        <w:rPr>
          <w:noProof/>
        </w:rPr>
      </w:pPr>
      <w:hyperlink w:anchor="_Toc200900395" w:history="1">
        <w:r w:rsidRPr="0037332C">
          <w:rPr>
            <w:rStyle w:val="af2"/>
            <w:rFonts w:hint="eastAsia"/>
            <w:noProof/>
          </w:rPr>
          <w:t>圖</w:t>
        </w:r>
        <w:r w:rsidRPr="0037332C">
          <w:rPr>
            <w:rStyle w:val="af2"/>
            <w:noProof/>
          </w:rPr>
          <w:t xml:space="preserve"> 5.4-1 </w:t>
        </w:r>
        <w:r w:rsidRPr="0037332C">
          <w:rPr>
            <w:rStyle w:val="af2"/>
            <w:rFonts w:hint="eastAsia"/>
            <w:noProof/>
          </w:rPr>
          <w:t>第三階段平衡機制</w:t>
        </w:r>
        <w:r>
          <w:rPr>
            <w:noProof/>
            <w:webHidden/>
          </w:rPr>
          <w:tab/>
        </w:r>
        <w:r>
          <w:rPr>
            <w:noProof/>
            <w:webHidden/>
          </w:rPr>
          <w:fldChar w:fldCharType="begin"/>
        </w:r>
        <w:r>
          <w:rPr>
            <w:noProof/>
            <w:webHidden/>
          </w:rPr>
          <w:instrText xml:space="preserve"> PAGEREF _Toc200900395 \h </w:instrText>
        </w:r>
        <w:r>
          <w:rPr>
            <w:noProof/>
            <w:webHidden/>
          </w:rPr>
        </w:r>
        <w:r>
          <w:rPr>
            <w:noProof/>
            <w:webHidden/>
          </w:rPr>
          <w:fldChar w:fldCharType="separate"/>
        </w:r>
        <w:r>
          <w:rPr>
            <w:noProof/>
            <w:webHidden/>
          </w:rPr>
          <w:t>9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22FE493F" w14:textId="581FB827" w:rsidR="00A07262" w:rsidRDefault="00A07262">
      <w:pPr>
        <w:pStyle w:val="afff4"/>
        <w:tabs>
          <w:tab w:val="right" w:leader="dot" w:pos="8296"/>
        </w:tabs>
        <w:ind w:left="1440" w:hanging="480"/>
        <w:rPr>
          <w:rFonts w:asciiTheme="minorHAnsi" w:eastAsiaTheme="minorEastAsia" w:hAnsiTheme="minorHAnsi"/>
          <w:noProof/>
        </w:rPr>
      </w:pPr>
      <w:hyperlink w:anchor="_Toc200900396" w:history="1">
        <w:r w:rsidRPr="00020152">
          <w:rPr>
            <w:rStyle w:val="af2"/>
            <w:rFonts w:hint="eastAsia"/>
            <w:noProof/>
          </w:rPr>
          <w:t>圖</w:t>
        </w:r>
        <w:r w:rsidRPr="00020152">
          <w:rPr>
            <w:rStyle w:val="af2"/>
            <w:noProof/>
          </w:rPr>
          <w:t xml:space="preserve"> 5.5-1 </w:t>
        </w:r>
        <w:r w:rsidRPr="00020152">
          <w:rPr>
            <w:rStyle w:val="af2"/>
            <w:rFonts w:hint="eastAsia"/>
            <w:noProof/>
          </w:rPr>
          <w:t>第四階段平衡機制</w:t>
        </w:r>
        <w:r>
          <w:rPr>
            <w:noProof/>
            <w:webHidden/>
          </w:rPr>
          <w:tab/>
        </w:r>
        <w:r>
          <w:rPr>
            <w:noProof/>
            <w:webHidden/>
          </w:rPr>
          <w:fldChar w:fldCharType="begin"/>
        </w:r>
        <w:r>
          <w:rPr>
            <w:noProof/>
            <w:webHidden/>
          </w:rPr>
          <w:instrText xml:space="preserve"> PAGEREF _Toc200900396 \h </w:instrText>
        </w:r>
        <w:r>
          <w:rPr>
            <w:noProof/>
            <w:webHidden/>
          </w:rPr>
        </w:r>
        <w:r>
          <w:rPr>
            <w:noProof/>
            <w:webHidden/>
          </w:rPr>
          <w:fldChar w:fldCharType="separate"/>
        </w:r>
        <w:r>
          <w:rPr>
            <w:noProof/>
            <w:webHidden/>
          </w:rPr>
          <w:t>11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1995254"/>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1995255"/>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1EE212B3"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數位化風潮興起帶動</w:t>
      </w:r>
      <w:r w:rsidR="00681324">
        <w:rPr>
          <w:rFonts w:hint="eastAsia"/>
        </w:rPr>
        <w:t>產業</w:t>
      </w:r>
      <w:r w:rsidR="00D64934"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654EDA"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高附加價值的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7710FAA3"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9E8B1AD" w:rsidR="00232890" w:rsidRDefault="003008D8" w:rsidP="00DD315F">
      <w:pPr>
        <w:pStyle w:val="15"/>
        <w:ind w:firstLine="480"/>
      </w:pPr>
      <w:r>
        <w:rPr>
          <w:rFonts w:hint="eastAsia"/>
        </w:rPr>
        <w:t>因此，</w:t>
      </w:r>
      <w:r w:rsidR="00342F8E" w:rsidRPr="00B55002">
        <w:t>企業</w:t>
      </w:r>
      <w:r w:rsidR="00342F8E">
        <w:rPr>
          <w:rFonts w:hint="eastAsia"/>
        </w:rPr>
        <w:t>也</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r w:rsidR="00342F8E" w:rsidRPr="00342F8E">
        <w:t>Frontier.cool</w:t>
      </w:r>
      <w:r w:rsidR="00342F8E">
        <w:rPr>
          <w:rFonts w:hint="eastAsia"/>
        </w:rPr>
        <w:t>）</w:t>
      </w:r>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追溯、可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與</w:t>
      </w:r>
      <w:r w:rsidR="00621B31">
        <w:rPr>
          <w:rFonts w:hint="eastAsia"/>
        </w:rPr>
        <w:t>跨域</w:t>
      </w:r>
      <w:r w:rsidR="00912992">
        <w:rPr>
          <w:rFonts w:hint="eastAsia"/>
        </w:rPr>
        <w:t>、跨組織的協</w:t>
      </w:r>
      <w:r w:rsidR="00593B94" w:rsidRPr="00593B94">
        <w:t>作機制。</w:t>
      </w:r>
      <w:r w:rsidR="00CE1534" w:rsidRPr="00CE1534">
        <w:t>因此，本研究將以</w:t>
      </w:r>
      <w:r w:rsidR="000F3F30">
        <w:rPr>
          <w:rFonts w:hint="eastAsia"/>
        </w:rPr>
        <w:t>臺</w:t>
      </w:r>
      <w:r w:rsidR="00BF52E3">
        <w:t>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421455">
        <w:rPr>
          <w:rFonts w:hint="eastAsia"/>
        </w:rPr>
        <w:t>目前</w:t>
      </w:r>
      <w:r w:rsidR="00CE1534" w:rsidRPr="00CE1534">
        <w:t>產業面臨的內外部變局與數位轉型挑戰，</w:t>
      </w:r>
      <w:r w:rsidR="00CE1534" w:rsidRPr="00734CBB">
        <w:t>並從中探索紡織業在動盪環境中</w:t>
      </w:r>
      <w:r w:rsidR="00767A77">
        <w:rPr>
          <w:rFonts w:hint="eastAsia"/>
        </w:rPr>
        <w:t>的</w:t>
      </w:r>
      <w:r w:rsidR="00CE1534" w:rsidRPr="00734CBB">
        <w:t>數位轉型</w:t>
      </w:r>
      <w:r w:rsidR="00767A77">
        <w:rPr>
          <w:rFonts w:hint="eastAsia"/>
        </w:rPr>
        <w:t>路徑與創新</w:t>
      </w:r>
      <w:r w:rsidR="00CE1534" w:rsidRPr="00734CBB">
        <w:t>生態系建立的可能性</w:t>
      </w:r>
      <w:r w:rsidR="00CE1534" w:rsidRPr="00CE1534">
        <w:t>。</w:t>
      </w:r>
      <w:r w:rsidR="00232890">
        <w:br w:type="page"/>
      </w:r>
    </w:p>
    <w:p w14:paraId="6032CBE1" w14:textId="0ED37575" w:rsidR="00327945" w:rsidRDefault="00656CA9" w:rsidP="00232890">
      <w:pPr>
        <w:pStyle w:val="2"/>
      </w:pPr>
      <w:bookmarkStart w:id="12" w:name="_Toc201995256"/>
      <w:r>
        <w:rPr>
          <w:rFonts w:hint="eastAsia"/>
        </w:rPr>
        <w:lastRenderedPageBreak/>
        <w:t xml:space="preserve">1.2 </w:t>
      </w:r>
      <w:r w:rsidR="00327945">
        <w:t>研究問題與目的</w:t>
      </w:r>
      <w:bookmarkEnd w:id="12"/>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5B776C35"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1995257"/>
      <w:r>
        <w:lastRenderedPageBreak/>
        <w:t>1.</w:t>
      </w:r>
      <w:r>
        <w:rPr>
          <w:rFonts w:hint="eastAsia"/>
        </w:rPr>
        <w:t>3</w:t>
      </w:r>
      <w:r>
        <w:t xml:space="preserve"> </w:t>
      </w:r>
      <w:r>
        <w:t>研究</w:t>
      </w:r>
      <w:r>
        <w:rPr>
          <w:rFonts w:hint="eastAsia"/>
        </w:rPr>
        <w:t>範圍與流程</w:t>
      </w:r>
      <w:bookmarkEnd w:id="13"/>
    </w:p>
    <w:p w14:paraId="0AB6519F" w14:textId="6443F2C7" w:rsidR="008F06B5" w:rsidRDefault="004D31CC" w:rsidP="005A1073">
      <w:pPr>
        <w:pStyle w:val="15"/>
        <w:ind w:firstLine="480"/>
      </w:pPr>
      <w:r w:rsidRPr="00F00B55">
        <w:rPr>
          <w:rFonts w:hint="eastAsia"/>
        </w:rPr>
        <w:t>本研究以</w:t>
      </w:r>
      <w:r w:rsidR="004370B9" w:rsidRPr="00B55002">
        <w:t>新創</w:t>
      </w:r>
      <w:r w:rsidR="00AE3CDC">
        <w:rPr>
          <w:rFonts w:hint="eastAsia"/>
        </w:rPr>
        <w:t>科技服務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為後續個案研究資料蒐集與分析</w:t>
      </w:r>
      <w:r w:rsidR="006404D6">
        <w:rPr>
          <w:rFonts w:hint="eastAsia"/>
        </w:rPr>
        <w:t>框架</w:t>
      </w:r>
      <w:r w:rsidR="00493274" w:rsidRPr="00493274">
        <w:rPr>
          <w:rFonts w:hint="eastAsia"/>
        </w:rPr>
        <w:t>。</w:t>
      </w:r>
    </w:p>
    <w:p w14:paraId="556FE63D" w14:textId="48DA2256"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179D25C9"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57D94B54"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3FF6FE4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0900389"/>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1995258"/>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23B0ACFE"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Digital i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4EC27795"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BB5BDD">
        <w:rPr>
          <w:rFonts w:hint="eastAsia"/>
        </w:rPr>
        <w:t>與</w:t>
      </w:r>
      <w:r w:rsidRPr="00B57D14">
        <w:t>回應研究問題，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1995259"/>
      <w:r>
        <w:rPr>
          <w:rFonts w:hint="eastAsia"/>
        </w:rPr>
        <w:lastRenderedPageBreak/>
        <w:t>第</w:t>
      </w:r>
      <w:r>
        <w:t>二章、文獻探討</w:t>
      </w:r>
      <w:bookmarkEnd w:id="16"/>
    </w:p>
    <w:p w14:paraId="4D383236" w14:textId="77777777" w:rsidR="003B4446" w:rsidRDefault="003B4446" w:rsidP="003B4446">
      <w:pPr>
        <w:pStyle w:val="2"/>
      </w:pPr>
      <w:bookmarkStart w:id="17" w:name="_Toc201995260"/>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1995261"/>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58872F22"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1970BC20"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1779E97C"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如原僅提供聯網功能的網際網路</w:t>
      </w:r>
      <w:r w:rsidRPr="006F7EC6">
        <w:t>結合感測器</w:t>
      </w:r>
      <w:r>
        <w:rPr>
          <w:rFonts w:hint="eastAsia"/>
        </w:rPr>
        <w:t>與平台系統等技術</w:t>
      </w:r>
      <w:r w:rsidRPr="006F7EC6">
        <w:t>後，</w:t>
      </w:r>
      <w:r>
        <w:rPr>
          <w:rFonts w:hint="eastAsia"/>
        </w:rPr>
        <w:t>就</w:t>
      </w:r>
      <w:r w:rsidRPr="00C1177B">
        <w:t>能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出「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數位表徵（</w:t>
      </w:r>
      <w:r w:rsidRPr="00B92A19">
        <w:rPr>
          <w:rFonts w:hint="eastAsia"/>
        </w:rPr>
        <w:t>D</w:t>
      </w:r>
      <w:r w:rsidRPr="00B92A19">
        <w:t xml:space="preserve">igital </w:t>
      </w:r>
      <w:r w:rsidRPr="00B92A19">
        <w:rPr>
          <w:rFonts w:hint="eastAsia"/>
        </w:rPr>
        <w:t>R</w:t>
      </w:r>
      <w:r w:rsidRPr="00B92A19">
        <w:t>epresentations</w:t>
      </w:r>
      <w:r w:rsidRPr="00B92A19">
        <w:t>）展現出高度彈性與可重構性</w:t>
      </w:r>
      <w:r w:rsidRPr="00B92A19">
        <w:rPr>
          <w:rFonts w:hint="eastAsia"/>
        </w:rPr>
        <w:t>，例如</w:t>
      </w:r>
      <w:r w:rsidRPr="00B92A19">
        <w:t>跑鞋內嵌感測器與晶片，即可即時紀錄步伐、速度與活動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藉由數位物質性重新賦予既有物件新的功能</w:t>
      </w:r>
      <w:r w:rsidRPr="00B92A19">
        <w:rPr>
          <w:rFonts w:hint="eastAsia"/>
        </w:rPr>
        <w:t>和</w:t>
      </w:r>
      <w:r w:rsidRPr="00B92A19">
        <w:t>意義</w:t>
      </w:r>
      <w:r w:rsidRPr="00B92A19">
        <w:rPr>
          <w:rFonts w:hint="eastAsia"/>
        </w:rPr>
        <w:t>，可</w:t>
      </w:r>
      <w:r w:rsidRPr="00B92A19">
        <w:t>突破物理限制</w:t>
      </w:r>
      <w:r w:rsidRPr="00B92A19">
        <w:rPr>
          <w:rFonts w:hint="eastAsia"/>
        </w:rPr>
        <w:t>將科技與人類的</w:t>
      </w:r>
      <w:r w:rsidRPr="00B92A19">
        <w:t>互動轉化</w:t>
      </w:r>
      <w:r w:rsidRPr="00B92A19">
        <w:rPr>
          <w:rFonts w:hint="eastAsia"/>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090037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0900390"/>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090037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77777777" w:rsidR="003B4446" w:rsidRPr="00B830BD" w:rsidRDefault="003B4446" w:rsidP="00BE5D4E">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1995262"/>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1995263"/>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1995264"/>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470CF616" w:rsidR="00BF629E"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496CDC9C" w14:textId="78CD1EB6" w:rsidR="00ED04CB" w:rsidRPr="00E71EBD" w:rsidRDefault="00ED04CB" w:rsidP="00ED04CB">
      <w:pPr>
        <w:pStyle w:val="3"/>
      </w:pPr>
      <w:bookmarkStart w:id="52" w:name="_Toc201995265"/>
      <w:r>
        <w:rPr>
          <w:rFonts w:hint="eastAsia"/>
        </w:rPr>
        <w:t xml:space="preserve">2.1.2 </w:t>
      </w:r>
      <w:r>
        <w:rPr>
          <w:rFonts w:hint="eastAsia"/>
        </w:rPr>
        <w:t>制定動態循環過程</w:t>
      </w:r>
      <w:bookmarkEnd w:id="51"/>
      <w:r w:rsidR="00432C84">
        <w:rPr>
          <w:rFonts w:hint="eastAsia"/>
        </w:rPr>
        <w:t>與應用</w:t>
      </w:r>
      <w:bookmarkEnd w:id="52"/>
    </w:p>
    <w:p w14:paraId="705831AD" w14:textId="64743EF5"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8E12C2">
        <w:rPr>
          <w:rFonts w:hint="eastAsia"/>
        </w:rPr>
        <w:t>意旨</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w:t>
      </w:r>
      <w:r w:rsidR="00F64737" w:rsidRPr="00A9258E">
        <w:rPr>
          <w:color w:val="EE0000"/>
        </w:rPr>
        <w:t>認知與行動過程</w:t>
      </w:r>
      <w:r>
        <w:rPr>
          <w:rFonts w:hint="eastAsia"/>
        </w:rPr>
        <w:t>。</w:t>
      </w:r>
    </w:p>
    <w:p w14:paraId="1EF51EA7" w14:textId="77777777" w:rsidR="00EE2BB9" w:rsidRDefault="00ED04CB" w:rsidP="00F72612">
      <w:pPr>
        <w:pStyle w:val="15"/>
        <w:ind w:firstLine="480"/>
      </w:pPr>
      <w:r w:rsidRPr="003630D2">
        <w:lastRenderedPageBreak/>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5770D701"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0CA4019E"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1995266"/>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1995267"/>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7DFD54DC"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0900391"/>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FF291E3" w14:textId="28DC6F1C" w:rsidR="00DB1306" w:rsidRDefault="00BE609F" w:rsidP="00A71F06">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p>
    <w:p w14:paraId="2540C290" w14:textId="0F3057ED" w:rsidR="005B6A5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w:t>
      </w:r>
      <w:r w:rsidRPr="00F53F1A">
        <w:lastRenderedPageBreak/>
        <w:t>的適用範圍，也為後續探討科技、認知與使用者行動之間的關係奠定理論基礎。</w:t>
      </w:r>
    </w:p>
    <w:p w14:paraId="48AA8662" w14:textId="3D0B6BFD" w:rsidR="00F84363" w:rsidRDefault="000744D9" w:rsidP="002C68AB">
      <w:pPr>
        <w:pStyle w:val="3"/>
      </w:pPr>
      <w:bookmarkStart w:id="71" w:name="_Toc201995268"/>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lastRenderedPageBreak/>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Six 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建立於行動者與人造物之間的關係；（</w:t>
      </w:r>
      <w:r w:rsidR="00AC6855" w:rsidRPr="00A0761F">
        <w:t>2</w:t>
      </w:r>
      <w:r w:rsidR="00AC6855" w:rsidRPr="00A0761F">
        <w:t>）須嚴格區分可供性與可供性實現，不可混淆</w:t>
      </w:r>
      <w:r w:rsidR="00AF56A4" w:rsidRPr="00A0761F">
        <w:rPr>
          <w:rFonts w:hint="eastAsia"/>
        </w:rPr>
        <w:t>行動機會</w:t>
      </w:r>
      <w:r w:rsidR="00AC6855" w:rsidRPr="00A0761F">
        <w:t>與實際行為；（</w:t>
      </w:r>
      <w:r w:rsidR="00AC6855" w:rsidRPr="00A0761F">
        <w:t>3</w:t>
      </w:r>
      <w:r w:rsidR="00AC6855" w:rsidRPr="00A0761F">
        <w:t>）分析焦點應放在行動過程，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辨識與掌握可供性之間的依存與組合關係，</w:t>
      </w:r>
      <w:r w:rsidR="005B1CB6" w:rsidRPr="00A0761F">
        <w:rPr>
          <w:rFonts w:hint="eastAsia"/>
        </w:rPr>
        <w:t>有助於</w:t>
      </w:r>
      <w:r w:rsidR="0083175C" w:rsidRPr="00A0761F">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1995269"/>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1995270"/>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4"/>
      <w:r w:rsidRPr="00D82B44">
        <w:t>同步進行探索與發展</w:t>
      </w:r>
      <w:commentRangeEnd w:id="74"/>
      <w:r w:rsidR="006B5D04">
        <w:rPr>
          <w:rStyle w:val="af7"/>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Pr>
          <w:rFonts w:hint="eastAsia"/>
        </w:rPr>
        <w:t>靈活</w:t>
      </w:r>
      <w:commentRangeEnd w:id="75"/>
      <w:r w:rsidR="00820BE3">
        <w:rPr>
          <w:rStyle w:val="af7"/>
        </w:rPr>
        <w:commentReference w:id="75"/>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F77488">
        <w:t>領導力問題</w:t>
      </w:r>
      <w:commentRangeEnd w:id="76"/>
      <w:r w:rsidR="00F8190C">
        <w:rPr>
          <w:rStyle w:val="af7"/>
        </w:rPr>
        <w:commentReference w:id="76"/>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091C2DF8" w14:textId="77777777" w:rsidR="00D47ABF" w:rsidRDefault="00D47ABF" w:rsidP="00A97775">
      <w:pPr>
        <w:pStyle w:val="15"/>
        <w:ind w:firstLine="480"/>
      </w:pPr>
    </w:p>
    <w:p w14:paraId="5EB48A54" w14:textId="77777777" w:rsidR="004764A1" w:rsidRDefault="004764A1">
      <w:pPr>
        <w:widowControl/>
        <w:ind w:firstLineChars="0" w:firstLine="0"/>
        <w:rPr>
          <w:rFonts w:cstheme="majorBidi"/>
          <w:b/>
          <w:sz w:val="32"/>
          <w:szCs w:val="32"/>
        </w:rPr>
      </w:pPr>
      <w:r>
        <w:br w:type="page"/>
      </w:r>
    </w:p>
    <w:p w14:paraId="5ABE9978" w14:textId="3F634756" w:rsidR="00343602" w:rsidRPr="00343602" w:rsidRDefault="00343602" w:rsidP="00852194">
      <w:pPr>
        <w:pStyle w:val="3"/>
      </w:pPr>
      <w:bookmarkStart w:id="79" w:name="_Toc201995271"/>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255D15F4" w:rsidR="001A79CD" w:rsidRDefault="001A79CD" w:rsidP="00161BD3">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842D34B" w:rsidR="005B0CF5" w:rsidRDefault="004A306E" w:rsidP="0048175B">
      <w:pPr>
        <w:pStyle w:val="15"/>
        <w:ind w:firstLine="480"/>
        <w:rPr>
          <w:rFonts w:cstheme="majorBidi"/>
          <w:b/>
          <w:sz w:val="36"/>
          <w:szCs w:val="40"/>
        </w:rPr>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情境式雙元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1995272"/>
      <w:r>
        <w:lastRenderedPageBreak/>
        <w:t>第三章、研究方法與架構</w:t>
      </w:r>
      <w:bookmarkEnd w:id="8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1995273"/>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1995274"/>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2176423C"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245A782E" w:rsidR="0008036D" w:rsidRDefault="00C16AB2" w:rsidP="000137F9">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的</w:t>
      </w:r>
      <w:r w:rsidR="00153071">
        <w:rPr>
          <w:rFonts w:hint="eastAsia"/>
        </w:rPr>
        <w:t>深度</w:t>
      </w:r>
      <w:r w:rsidRPr="003154B4">
        <w:t>分析與</w:t>
      </w:r>
      <w:r w:rsidR="00EB2B19">
        <w:rPr>
          <w:rFonts w:hint="eastAsia"/>
        </w:rPr>
        <w:t>客觀</w:t>
      </w:r>
      <w:r w:rsidRPr="003154B4">
        <w:t>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A2632D">
        <w:rPr>
          <w:rFonts w:hint="eastAsia"/>
        </w:rPr>
        <w:t>因而成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1995275"/>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4A58AC">
        <w:t>詳細觀察與</w:t>
      </w:r>
      <w:r w:rsidR="005F5911">
        <w:rPr>
          <w:rFonts w:hint="eastAsia"/>
        </w:rPr>
        <w:t>多樣化</w:t>
      </w:r>
      <w:r w:rsidRPr="004A58AC">
        <w:t>資料分析，</w:t>
      </w:r>
      <w:r w:rsidR="00594D59">
        <w:rPr>
          <w:rFonts w:hint="eastAsia"/>
        </w:rPr>
        <w:t>揭露</w:t>
      </w:r>
      <w:r w:rsidRPr="004A58AC">
        <w:t>複雜事件</w:t>
      </w:r>
      <w:r w:rsidR="00C5353C">
        <w:rPr>
          <w:rFonts w:hint="eastAsia"/>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使</w:t>
      </w:r>
      <w:r w:rsidR="000137F9" w:rsidRPr="005D59AE">
        <w:t>既有理論</w:t>
      </w:r>
      <w:r w:rsidR="000137F9" w:rsidRPr="00D54558">
        <w:rPr>
          <w:rFonts w:hint="eastAsia"/>
        </w:rPr>
        <w:t>更加立體</w:t>
      </w:r>
      <w:r w:rsidR="000137F9">
        <w:rPr>
          <w:rFonts w:hint="eastAsia"/>
        </w:rPr>
        <w:t>、延伸出</w:t>
      </w:r>
      <w:r w:rsidR="000137F9" w:rsidRPr="005D59AE">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0900378"/>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6458BBEA" w14:textId="42B749D4" w:rsidR="00E36465" w:rsidRPr="00E36465" w:rsidRDefault="00E36465" w:rsidP="00E36465">
      <w:pPr>
        <w:pStyle w:val="15"/>
        <w:ind w:firstLine="480"/>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2E93EF7A" w:rsidR="00075AD9" w:rsidRPr="00075AD9" w:rsidRDefault="00411AAC" w:rsidP="00B96BB5">
      <w:pPr>
        <w:pStyle w:val="2"/>
      </w:pPr>
      <w:r>
        <w:rPr>
          <w:rFonts w:hint="eastAsia"/>
        </w:rPr>
        <w:lastRenderedPageBreak/>
        <w:t xml:space="preserve"> </w:t>
      </w:r>
      <w:bookmarkStart w:id="100" w:name="_Toc201995276"/>
      <w:r w:rsidR="003E54E9">
        <w:rPr>
          <w:rFonts w:hint="eastAsia"/>
        </w:rPr>
        <w:t>3.2</w:t>
      </w:r>
      <w:r w:rsidR="00FC440D">
        <w:rPr>
          <w:rFonts w:hint="eastAsia"/>
        </w:rPr>
        <w:t xml:space="preserve"> </w:t>
      </w:r>
      <w:r w:rsidR="003E54E9">
        <w:rPr>
          <w:rFonts w:hint="eastAsia"/>
        </w:rPr>
        <w:t>研究架構</w:t>
      </w:r>
      <w:bookmarkEnd w:id="100"/>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4A3F52" w:rsidRDefault="004B70EC" w:rsidP="009536DF">
      <w:pPr>
        <w:pStyle w:val="15"/>
        <w:ind w:firstLine="480"/>
      </w:pPr>
      <w:r w:rsidRPr="004A3F52">
        <w:t>為探討企業在此</w:t>
      </w:r>
      <w:r w:rsidR="00541BA6" w:rsidRPr="004A3F52">
        <w:rPr>
          <w:rFonts w:hint="eastAsia"/>
        </w:rPr>
        <w:t>創新</w:t>
      </w:r>
      <w:r w:rsidRPr="004A3F52">
        <w:t>歷程中的策略與實踐方式，研究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101" w:name="_Toc200900392"/>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51E68DE9" w:rsidR="000D306F"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3A9911C6" w14:textId="77777777" w:rsidR="00157DCB" w:rsidRDefault="00157DCB" w:rsidP="00D15305">
      <w:pPr>
        <w:pStyle w:val="15"/>
        <w:spacing w:line="276" w:lineRule="auto"/>
        <w:ind w:firstLine="480"/>
      </w:pP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1995277"/>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r w:rsidRPr="002A11F3">
        <w:t>Frontier.cool</w:t>
      </w:r>
      <w:r w:rsidRPr="002A11F3">
        <w:t>如何在不同發展階段中，透過對問題認知、行動實踐、</w:t>
      </w:r>
      <w:r w:rsidR="008751BB" w:rsidRPr="002A11F3">
        <w:t>探索</w:t>
      </w:r>
      <w:r w:rsidRPr="002A11F3">
        <w:t>可供性與</w:t>
      </w:r>
      <w:r w:rsidR="008751BB" w:rsidRPr="002A11F3">
        <w:rPr>
          <w:rFonts w:hint="eastAsia"/>
        </w:rPr>
        <w:t>雙元可供性實現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0900379"/>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覺察並界定欲解決之產業痛點或機會，</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w:t>
            </w:r>
            <w:r w:rsidR="001B6B7C">
              <w:rPr>
                <w:rFonts w:hint="eastAsia"/>
                <w:color w:val="auto"/>
              </w:rPr>
              <w:t>續企業</w:t>
            </w:r>
            <w:r w:rsidR="009B1316">
              <w:rPr>
                <w:rFonts w:hint="eastAsia"/>
                <w:color w:val="auto"/>
              </w:rPr>
              <w:t>的</w:t>
            </w:r>
            <w:r w:rsidRPr="00660D83">
              <w:rPr>
                <w:rFonts w:hint="eastAsia"/>
                <w:color w:val="auto"/>
              </w:rPr>
              <w:t>認知與策略行動。</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7E5FAA8E"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2B3431">
              <w:rPr>
                <w:rFonts w:hint="eastAsia"/>
                <w:color w:val="auto"/>
              </w:rPr>
              <w:t>科技</w:t>
            </w:r>
            <w:r w:rsidR="00660D83">
              <w:rPr>
                <w:rFonts w:hint="eastAsia"/>
                <w:color w:val="auto"/>
              </w:rPr>
              <w:t>實際應用於</w:t>
            </w:r>
            <w:r w:rsidRPr="00660D83">
              <w:rPr>
                <w:rFonts w:hint="eastAsia"/>
                <w:color w:val="auto"/>
              </w:rPr>
              <w:t>產業</w:t>
            </w:r>
            <w:r w:rsidR="00660D83">
              <w:rPr>
                <w:rFonts w:hint="eastAsia"/>
                <w:color w:val="auto"/>
              </w:rPr>
              <w:t>之情況</w:t>
            </w:r>
            <w:r w:rsidRPr="00660D83">
              <w:rPr>
                <w:rFonts w:hint="eastAsia"/>
                <w:color w:val="auto"/>
              </w:rPr>
              <w:t>，</w:t>
            </w:r>
            <w:r w:rsidR="00CE75B4">
              <w:rPr>
                <w:rFonts w:hint="eastAsia"/>
                <w:color w:val="auto"/>
              </w:rPr>
              <w:t>並</w:t>
            </w:r>
            <w:r w:rsidR="00BC6650" w:rsidRPr="00660D83">
              <w:rPr>
                <w:rFonts w:hint="eastAsia"/>
                <w:color w:val="auto"/>
              </w:rPr>
              <w:t>分析</w:t>
            </w:r>
            <w:r w:rsidR="00880016">
              <w:rPr>
                <w:rFonts w:hint="eastAsia"/>
                <w:color w:val="auto"/>
              </w:rPr>
              <w:t>數位科技所</w:t>
            </w:r>
            <w:r w:rsidR="00F73CE8">
              <w:rPr>
                <w:rFonts w:hint="eastAsia"/>
                <w:color w:val="auto"/>
              </w:rPr>
              <w:t>帶來</w:t>
            </w:r>
            <w:r w:rsidR="00880016">
              <w:rPr>
                <w:rFonts w:hint="eastAsia"/>
                <w:color w:val="auto"/>
              </w:rPr>
              <w:t>之</w:t>
            </w:r>
            <w:r w:rsidRPr="00660D83">
              <w:rPr>
                <w:rFonts w:hint="eastAsia"/>
                <w:color w:val="auto"/>
              </w:rPr>
              <w:t>產業</w:t>
            </w:r>
            <w:r w:rsidR="00D83C08">
              <w:rPr>
                <w:rFonts w:hint="eastAsia"/>
                <w:color w:val="auto"/>
              </w:rPr>
              <w:t>新</w:t>
            </w:r>
            <w:r w:rsidR="00540316" w:rsidRPr="00660D83">
              <w:rPr>
                <w:rFonts w:hint="eastAsia"/>
                <w:color w:val="auto"/>
              </w:rPr>
              <w:t>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881"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6AA0A77A"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滿足需求的</w:t>
            </w:r>
            <w:r w:rsidR="00070A6F">
              <w:rPr>
                <w:rFonts w:hint="eastAsia"/>
              </w:rPr>
              <w:t>價值及</w:t>
            </w:r>
            <w:r>
              <w:rPr>
                <w:rFonts w:hint="eastAsia"/>
              </w:rPr>
              <w:t>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881"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EF0E8E">
      <w:pPr>
        <w:pStyle w:val="affc"/>
      </w:pPr>
      <w:bookmarkStart w:id="104" w:name="_Toc200900380"/>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1995278"/>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0900381"/>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1995279"/>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1995280"/>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0900382"/>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1995281"/>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1" w:name="_Toc200900383"/>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1995282"/>
      <w:r>
        <w:lastRenderedPageBreak/>
        <w:t>第</w:t>
      </w:r>
      <w:r>
        <w:rPr>
          <w:rFonts w:hint="eastAsia"/>
        </w:rPr>
        <w:t>四章、個</w:t>
      </w:r>
      <w:r w:rsidR="003635CF">
        <w:rPr>
          <w:rFonts w:hint="eastAsia"/>
        </w:rPr>
        <w:t>案描述</w:t>
      </w:r>
      <w:bookmarkEnd w:id="112"/>
    </w:p>
    <w:p w14:paraId="357F670A" w14:textId="3248A0D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4B2632">
        <w:rPr>
          <w:rFonts w:hint="eastAsia"/>
        </w:rPr>
        <w:t>與</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1995283"/>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1995284"/>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累積，逐步建立涵蓋上游原料供應、中游紗線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6C0662D8" w:rsidR="009A00AD" w:rsidRPr="00DA3C6F" w:rsidRDefault="00EE5E60" w:rsidP="00E67D6E">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大量紡織設備與技術遷移來台，國內</w:t>
      </w:r>
      <w:r w:rsidR="007C691A" w:rsidRPr="00DA3C6F">
        <w:t>棉紗紡織品</w:t>
      </w:r>
      <w:r w:rsidR="00FF527F" w:rsidRPr="00DA3C6F">
        <w:t>需求</w:t>
      </w:r>
      <w:r w:rsidR="007C691A" w:rsidRPr="00DA3C6F">
        <w:rPr>
          <w:rFonts w:hint="eastAsia"/>
        </w:rPr>
        <w:t>也</w:t>
      </w:r>
      <w:r w:rsidR="00FF527F" w:rsidRPr="00DA3C6F">
        <w:t>快速增長</w:t>
      </w:r>
      <w:r w:rsidRPr="00DA3C6F">
        <w:t>，</w:t>
      </w:r>
      <w:r w:rsidR="00E96C22" w:rsidRPr="00DA3C6F">
        <w:rPr>
          <w:rFonts w:hint="eastAsia"/>
        </w:rPr>
        <w:t>政府</w:t>
      </w:r>
      <w:r w:rsidR="00F37BC0" w:rsidRPr="00DA3C6F">
        <w:rPr>
          <w:rFonts w:hint="eastAsia"/>
        </w:rPr>
        <w:t>遂</w:t>
      </w:r>
      <w:r w:rsidRPr="00DA3C6F">
        <w:t>實施進口替代政策</w:t>
      </w:r>
      <w:r w:rsidR="00663A34" w:rsidRPr="00DA3C6F">
        <w:rPr>
          <w:rFonts w:hint="eastAsia"/>
        </w:rPr>
        <w:t>與</w:t>
      </w:r>
      <w:r w:rsidRPr="00DA3C6F">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由政府提供美援棉花與棉紗，以委託代工形式分配給廠商加工，再統一收購成品銷售，藉此穩定價格並解決資金困境。</w:t>
      </w:r>
      <w:r w:rsidR="00C308ED" w:rsidRPr="00DA3C6F">
        <w:rPr>
          <w:rFonts w:hint="eastAsia"/>
        </w:rPr>
        <w:t>同</w:t>
      </w:r>
      <w:r w:rsidR="00A440AD" w:rsidRPr="00DA3C6F">
        <w:rPr>
          <w:rFonts w:hint="eastAsia"/>
        </w:rPr>
        <w:t>步</w:t>
      </w:r>
      <w:r w:rsidRPr="00DA3C6F">
        <w:t>限制新廠設立，使原有中上游業者（如紗廠、織布廠）得以壟斷利潤、累積資本</w:t>
      </w:r>
      <w:r w:rsidR="00D0651F" w:rsidRPr="00DA3C6F">
        <w:rPr>
          <w:rFonts w:hint="eastAsia"/>
        </w:rPr>
        <w:t>，而</w:t>
      </w:r>
      <w:r w:rsidR="00D0651F" w:rsidRPr="00DA3C6F">
        <w:t>政策介入與即時支持，有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奠定日後完整產業體系的基礎</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Pr>
          <w:rFonts w:hint="eastAsia"/>
        </w:rPr>
        <w:t>政策轉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8C72FF">
        <w:t>外匯與貿易制度改革，推動單一匯率與出口退稅</w:t>
      </w:r>
      <w:r w:rsidR="00D74AB5" w:rsidRPr="008C72FF">
        <w:rPr>
          <w:rFonts w:hint="eastAsia"/>
        </w:rPr>
        <w:t>，</w:t>
      </w:r>
      <w:r w:rsidR="00D74AB5" w:rsidRPr="008C72FF">
        <w:t>紡織產業率先受惠</w:t>
      </w:r>
      <w:r w:rsidR="00D74AB5" w:rsidRPr="008C72FF">
        <w:rPr>
          <w:rFonts w:hint="eastAsia"/>
        </w:rPr>
        <w:t>成為高度出口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569BD9D6"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3949C9" w:rsidRPr="003949C9">
        <w:t>智慧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1697AE53"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同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B616D">
        <w:trPr>
          <w:trHeight w:val="408"/>
          <w:jc w:val="center"/>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B616D">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1995285"/>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0191A10" w:rsidR="00194F15" w:rsidRDefault="008D790D" w:rsidP="00A975E1">
      <w:pPr>
        <w:pStyle w:val="15"/>
        <w:ind w:firstLine="480"/>
      </w:pPr>
      <w:r>
        <w:rPr>
          <w:rFonts w:hint="eastAsia"/>
        </w:rPr>
        <w:t>臺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平台</w:t>
      </w:r>
      <w:r w:rsidR="0055320F" w:rsidRPr="0055320F">
        <w:t>。</w:t>
      </w:r>
      <w:r w:rsidR="00194F15" w:rsidRPr="00194F15">
        <w:t>Frontier.cool</w:t>
      </w:r>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100FA8E9" w14:textId="12F02E71" w:rsidR="004E20A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91421F" w:rsidRPr="0091421F">
        <w:t>。</w:t>
      </w:r>
      <w:r w:rsidR="002F6B0A" w:rsidRPr="002F6B0A">
        <w:t>Frontier.cool</w:t>
      </w:r>
      <w:r w:rsidR="000B2B80" w:rsidRPr="000B2B80">
        <w:t>亦</w:t>
      </w:r>
      <w:r w:rsidR="000B2B80" w:rsidRPr="00986491">
        <w:rPr>
          <w:color w:val="C00000"/>
        </w:rPr>
        <w:t>積極回應產業長期以「供給導向」為主的營運模式問題</w:t>
      </w:r>
      <w:r w:rsidR="000B2B80" w:rsidRPr="000B2B80">
        <w:t>，</w:t>
      </w:r>
      <w:r w:rsidR="002F6B0A" w:rsidRPr="002F6B0A">
        <w:t>「供給導向」</w:t>
      </w:r>
      <w:r w:rsidR="001247AB">
        <w:rPr>
          <w:rFonts w:hint="eastAsia"/>
        </w:rPr>
        <w:t>意</w:t>
      </w:r>
      <w:r w:rsidR="00C332E4">
        <w:rPr>
          <w:rFonts w:hint="eastAsia"/>
        </w:rPr>
        <w:t>指紡織業的產業慣性是</w:t>
      </w:r>
      <w:r w:rsidR="002F6B0A" w:rsidRPr="002F6B0A">
        <w:t>在市場需求尚未明確</w:t>
      </w:r>
      <w:r w:rsidR="00097F70">
        <w:rPr>
          <w:rFonts w:hint="eastAsia"/>
        </w:rPr>
        <w:t>就</w:t>
      </w:r>
      <w:r w:rsidR="002F38B6" w:rsidRPr="002F6B0A">
        <w:t>量產</w:t>
      </w:r>
      <w:r w:rsidR="002F6B0A" w:rsidRPr="002F6B0A">
        <w:t>布料與服裝製作，導致高庫存與資源浪費。</w:t>
      </w:r>
      <w:r w:rsidR="002F6B0A" w:rsidRPr="002F6B0A">
        <w:t>Frontier.cool</w:t>
      </w:r>
      <w:r w:rsidR="002F6B0A" w:rsidRPr="007D50DE">
        <w:rPr>
          <w:color w:val="C00000"/>
        </w:rPr>
        <w:t>倡議以「需求導向」取代</w:t>
      </w:r>
      <w:r w:rsidR="007D50DE">
        <w:rPr>
          <w:rFonts w:hint="eastAsia"/>
          <w:color w:val="C00000"/>
        </w:rPr>
        <w:t>而代之</w:t>
      </w:r>
      <w:r w:rsidR="002F6B0A" w:rsidRPr="002F6B0A">
        <w:t>，並透過平台中</w:t>
      </w:r>
      <w:r w:rsidR="002F6B0A" w:rsidRPr="0066571A">
        <w:rPr>
          <w:color w:val="C00000"/>
        </w:rPr>
        <w:t>AI</w:t>
      </w:r>
      <w:r w:rsidR="002F6B0A" w:rsidRPr="0066571A">
        <w:rPr>
          <w:color w:val="C00000"/>
        </w:rPr>
        <w:t>與資料分析功能</w:t>
      </w:r>
      <w:r w:rsidR="002F6B0A"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6089E96E" w14:textId="760E0DAA" w:rsidR="003E0DF5" w:rsidRDefault="004E20AE" w:rsidP="00B026D0">
      <w:pPr>
        <w:pStyle w:val="15"/>
        <w:ind w:firstLine="480"/>
      </w:pPr>
      <w:r w:rsidRPr="004E20AE">
        <w:t>TextileCloud™</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與</w:t>
      </w:r>
      <w:r w:rsidR="003C6BF9">
        <w:rPr>
          <w:rFonts w:hint="eastAsia"/>
        </w:rPr>
        <w:t>提升</w:t>
      </w:r>
      <w:r w:rsidR="00834419" w:rsidRPr="00834419">
        <w:t>市場應變能力</w:t>
      </w:r>
      <w:r w:rsidR="003F4400">
        <w:rPr>
          <w:rFonts w:hint="eastAsia"/>
        </w:rPr>
        <w:t>，</w:t>
      </w:r>
      <w:r w:rsidR="00792EE0">
        <w:rPr>
          <w:rFonts w:hint="eastAsia"/>
        </w:rPr>
        <w:t>使</w:t>
      </w:r>
      <w:r w:rsidRPr="004E20AE">
        <w:t>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w:t>
      </w:r>
      <w:r w:rsidR="001C3F21">
        <w:rPr>
          <w:rFonts w:hint="eastAsia"/>
        </w:rPr>
        <w:t>透過數位科技</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Pr="001A4BBA">
        <w:t>。</w:t>
      </w:r>
      <w:r w:rsidR="00B467BF" w:rsidRPr="00B467BF">
        <w:t>Frontier.cool</w:t>
      </w:r>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0952C600" w:rsidR="00B026D0" w:rsidRDefault="00FA3A51" w:rsidP="00B026D0">
      <w:pPr>
        <w:pStyle w:val="15"/>
        <w:ind w:firstLine="480"/>
      </w:pPr>
      <w:r>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61EBB">
        <w:rPr>
          <w:rFonts w:hint="eastAsia"/>
        </w:rPr>
        <w:t>累積至</w:t>
      </w:r>
      <w:r w:rsidR="00F61EBB">
        <w:rPr>
          <w:rFonts w:hint="eastAsia"/>
        </w:rPr>
        <w:t>2023</w:t>
      </w:r>
      <w:r w:rsidR="00F61EBB">
        <w:rPr>
          <w:rFonts w:hint="eastAsia"/>
        </w:rPr>
        <w:t>年，</w:t>
      </w:r>
      <w:r w:rsidR="00F61EBB" w:rsidRPr="00C6285F">
        <w:t>TextileCloud™</w:t>
      </w:r>
      <w:r w:rsidR="00F61EBB">
        <w:rPr>
          <w:rFonts w:hint="eastAsia"/>
        </w:rPr>
        <w:t>平台中的布料檔案已有超過</w:t>
      </w:r>
      <w:r w:rsidR="00742F8F" w:rsidRPr="00742F8F">
        <w:rPr>
          <w:rFonts w:hint="eastAsia"/>
        </w:rPr>
        <w:t>150000</w:t>
      </w:r>
      <w:r w:rsidR="00742F8F" w:rsidRPr="00742F8F">
        <w:rPr>
          <w:rFonts w:hint="eastAsia"/>
        </w:rPr>
        <w:t>筆</w:t>
      </w:r>
      <w:r w:rsidR="00742F8F">
        <w:rPr>
          <w:rFonts w:hint="eastAsia"/>
        </w:rPr>
        <w:t>，各大品牌如</w:t>
      </w:r>
      <w:r w:rsidR="00742F8F">
        <w:rPr>
          <w:rFonts w:hint="eastAsia"/>
        </w:rPr>
        <w:t>Adidas</w:t>
      </w:r>
      <w:r w:rsidR="00742F8F">
        <w:rPr>
          <w:rFonts w:hint="eastAsia"/>
        </w:rPr>
        <w:t>、</w:t>
      </w:r>
      <w:r w:rsidR="00742F8F">
        <w:rPr>
          <w:rFonts w:hint="eastAsia"/>
        </w:rPr>
        <w:t>Under A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742F8F">
        <w:rPr>
          <w:rFonts w:hint="eastAsia"/>
        </w:rPr>
        <w:t>等都是平台的使用者，</w:t>
      </w:r>
      <w:r w:rsidR="00742F8F">
        <w:rPr>
          <w:rFonts w:hint="eastAsia"/>
        </w:rPr>
        <w:t>Frontier.cool</w:t>
      </w:r>
      <w:r w:rsidR="00742F8F">
        <w:rPr>
          <w:rFonts w:hint="eastAsia"/>
        </w:rPr>
        <w:lastRenderedPageBreak/>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1E5B6DA5" w:rsidR="008E6671" w:rsidRDefault="00216C59" w:rsidP="008D5F62">
      <w:pPr>
        <w:pStyle w:val="15"/>
        <w:ind w:firstLine="480"/>
      </w:pPr>
      <w:r w:rsidRPr="008E6671">
        <w:t>Frontier.coo</w:t>
      </w:r>
      <w:r w:rsidRPr="008E6671">
        <w:rPr>
          <w:rFonts w:hint="eastAsia"/>
        </w:rPr>
        <w:t>l</w:t>
      </w:r>
      <w:r w:rsidR="00961A2D" w:rsidRPr="00961A2D">
        <w:t>所建構之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數位平台</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與技術</w:t>
      </w:r>
      <w:r w:rsidR="00472FAF" w:rsidRPr="00472FAF">
        <w:t>，</w:t>
      </w:r>
      <w:r w:rsidR="00EA566D">
        <w:rPr>
          <w:rFonts w:hint="eastAsia"/>
        </w:rPr>
        <w:t>成功</w:t>
      </w:r>
      <w:r w:rsidR="009E6A57">
        <w:rPr>
          <w:rFonts w:hint="eastAsia"/>
        </w:rPr>
        <w:t>將使用場景拓展</w:t>
      </w:r>
      <w:r w:rsidR="00472FAF" w:rsidRPr="00472FAF">
        <w:t>至</w:t>
      </w:r>
      <w:r w:rsidR="00BE34A5">
        <w:rPr>
          <w:rFonts w:hint="eastAsia"/>
        </w:rPr>
        <w:t>改善工廠作業流程</w:t>
      </w:r>
      <w:r w:rsidR="00472FAF" w:rsidRPr="00472FAF">
        <w:t>、</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1995286"/>
      <w:r>
        <w:rPr>
          <w:rFonts w:hint="eastAsia"/>
        </w:rPr>
        <w:lastRenderedPageBreak/>
        <w:t>第五章、個案分析</w:t>
      </w:r>
      <w:bookmarkEnd w:id="127"/>
    </w:p>
    <w:p w14:paraId="2CA70D62" w14:textId="56F16E9A" w:rsidR="001A7C22" w:rsidRDefault="00953384" w:rsidP="001A7C22">
      <w:pPr>
        <w:pStyle w:val="2"/>
      </w:pPr>
      <w:bookmarkStart w:id="128" w:name="_Toc201995287"/>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1995288"/>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整體的商業模式幾乎未曾革新，仍停留在</w:t>
      </w:r>
      <w:r w:rsidR="006F29B2" w:rsidRPr="00B43016">
        <w:rPr>
          <w:rFonts w:hint="eastAsia"/>
          <w:color w:val="EE0000"/>
        </w:rPr>
        <w:t>舊有</w:t>
      </w:r>
      <w:r w:rsidR="00CB14FE" w:rsidRPr="00B43016">
        <w:rPr>
          <w:color w:val="EE0000"/>
        </w:rPr>
        <w:t>運作邏輯之中</w:t>
      </w:r>
      <w:r w:rsidR="00CB14FE">
        <w:t>。</w:t>
      </w:r>
    </w:p>
    <w:p w14:paraId="22AEA697" w14:textId="0D2E060C" w:rsidR="000442F1" w:rsidRDefault="009A04FE" w:rsidP="00462EE3">
      <w:pPr>
        <w:pStyle w:val="15"/>
        <w:ind w:firstLine="480"/>
      </w:pPr>
      <w:r>
        <w:rPr>
          <w:rFonts w:hint="eastAsia"/>
        </w:rPr>
        <w:t>傳統流程中</w:t>
      </w:r>
      <w:r w:rsidR="000442F1">
        <w:t>供應商收到品牌訂單後</w:t>
      </w:r>
      <w:r w:rsidR="007421A3">
        <w:rPr>
          <w:rFonts w:hint="eastAsia"/>
        </w:rPr>
        <w:t>，</w:t>
      </w:r>
      <w:r w:rsidR="007421A3">
        <w:t>需仰賴實體樣布反覆寄送</w:t>
      </w:r>
      <w:r w:rsidR="0095632E">
        <w:t>，以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0442F1" w:rsidRPr="00B43016">
        <w:rPr>
          <w:color w:val="EE0000"/>
        </w:rPr>
        <w:t>到最終審核，</w:t>
      </w:r>
      <w:r w:rsidR="0095632E" w:rsidRPr="00B43016">
        <w:rPr>
          <w:color w:val="EE0000"/>
        </w:rPr>
        <w:t>每一階段都高度依賴人工操作與實體樣布的傳遞</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w:t>
      </w:r>
      <w:r w:rsidR="00B43016">
        <w:rPr>
          <w:rFonts w:hint="eastAsia"/>
        </w:rPr>
        <w:t>資源</w:t>
      </w:r>
      <w:r w:rsidR="000442F1">
        <w:t>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發現，</w:t>
      </w:r>
      <w:r w:rsidR="00630074">
        <w:t>這</w:t>
      </w:r>
      <w:r w:rsidR="00630074" w:rsidRPr="00DE57FA">
        <w:rPr>
          <w:color w:val="EE0000"/>
        </w:rPr>
        <w:t>並非單一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1EABF1BD"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216454" w:rsidRPr="00DE57FA">
        <w:rPr>
          <w:rFonts w:hint="eastAsia"/>
          <w:color w:val="EE0000"/>
        </w:rPr>
        <w:t>產生了</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1995289"/>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Pr="0060091B">
        <w:rPr>
          <w:color w:val="EE0000"/>
        </w:rPr>
        <w:t>過度生產不僅影響經營效率，更對地球造成沉重負擔，</w:t>
      </w:r>
      <w:r w:rsidRPr="005C7784">
        <w:t>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60091B">
        <w:rPr>
          <w:rFonts w:hint="eastAsia"/>
          <w:color w:val="EE0000"/>
        </w:rPr>
        <w:t>如何</w:t>
      </w:r>
      <w:r w:rsidRPr="0060091B">
        <w:rPr>
          <w:color w:val="EE0000"/>
        </w:rPr>
        <w:t>讓設計端與採購端在尚未進行實體樣布製作之前，就能夠透過數位方式預覽與審核布料資訊</w:t>
      </w:r>
      <w:r w:rsidRPr="00FC7634">
        <w:t>，</w:t>
      </w:r>
      <w:r w:rsidRPr="005C7784">
        <w:t>從而大幅</w:t>
      </w:r>
      <w:r w:rsidRPr="0060091B">
        <w:rPr>
          <w:color w:val="EE0000"/>
        </w:rPr>
        <w:t>降低因樣布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9598A3C"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196DB1">
        <w:rPr>
          <w:color w:val="EE0000"/>
        </w:rPr>
        <w:t>品牌與供應鏈之間在訂單溝通上的斷點，是導致紡織產業效率低落的另一大關鍵因素</w:t>
      </w:r>
      <w:r w:rsidRPr="00F866BC">
        <w:t>。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1568F4B3"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1995290"/>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消費者在產品尚未生產前即能瀏覽、選購，企業則可依據實際訂單啟動生產</w:t>
      </w:r>
      <w:r w:rsidR="00E10614" w:rsidRPr="00E10614">
        <w:t>。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126C43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03DFAFF4" w14:textId="7803EC1D" w:rsidR="009C708C"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行銷</w:t>
      </w:r>
      <w:r w:rsidR="006C5ED9" w:rsidRPr="00215866">
        <w:rPr>
          <w:color w:val="EE0000"/>
        </w:rPr>
        <w:t>皆無法展開，等同空談</w:t>
      </w:r>
      <w:r w:rsidR="006408AC">
        <w:rPr>
          <w:rFonts w:hint="eastAsia"/>
        </w:rPr>
        <w:t>，因此</w:t>
      </w:r>
      <w:r w:rsidR="000E0A81" w:rsidRPr="000E0A81">
        <w:t>Frontier.cool</w:t>
      </w:r>
      <w:r w:rsidR="00154A07">
        <w:rPr>
          <w:rFonts w:hint="eastAsia"/>
        </w:rPr>
        <w:t>開始</w:t>
      </w:r>
      <w:r w:rsidR="00154A07">
        <w:t>研發</w:t>
      </w:r>
      <w:r w:rsidR="00215866">
        <w:rPr>
          <w:rFonts w:hint="eastAsia"/>
        </w:rPr>
        <w:t>可將實體布片</w:t>
      </w:r>
      <w:r w:rsidR="00215866">
        <w:rPr>
          <w:rFonts w:hint="eastAsia"/>
        </w:rPr>
        <w:lastRenderedPageBreak/>
        <w:t>數位化的</w:t>
      </w:r>
      <w:r>
        <w:t>「布片掃描技術」</w:t>
      </w:r>
      <w:r w:rsidR="009C708C">
        <w:rPr>
          <w:rFonts w:hint="eastAsia"/>
        </w:rPr>
        <w:t>。</w:t>
      </w:r>
    </w:p>
    <w:p w14:paraId="164D3117" w14:textId="2B6041CD" w:rsidR="00F510B0" w:rsidRPr="00F510B0" w:rsidRDefault="00197675" w:rsidP="00ED728A">
      <w:pPr>
        <w:pStyle w:val="15"/>
        <w:ind w:firstLine="480"/>
      </w:pPr>
      <w:r>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247C34">
        <w:t>針對紡織業長期面臨</w:t>
      </w:r>
      <w:r w:rsidR="00F510B0" w:rsidRPr="00ED728A">
        <w:rPr>
          <w:color w:val="156082" w:themeColor="accent1"/>
        </w:rPr>
        <w:t>生產週期冗長、樣布浪費、實體運輸繁複與高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3052922C"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32" w:name="_Toc200900384"/>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49133863"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樣布寄送，</w:t>
            </w:r>
            <w:r w:rsidRPr="00600E04">
              <w:t>效率低落且易出錯</w:t>
            </w:r>
            <w:r>
              <w:rPr>
                <w:rFonts w:hint="eastAsia"/>
              </w:rPr>
              <w:t>，</w:t>
            </w:r>
            <w:r w:rsidRPr="00A745A7">
              <w:t>供應鏈協作</w:t>
            </w:r>
            <w:r>
              <w:rPr>
                <w:rFonts w:hint="eastAsia"/>
              </w:rPr>
              <w:t>與訂單溝通瓶頸。產業高庫存商業模式產生過多成衣損耗，導致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4F1EC0E2" w:rsidR="003B397C" w:rsidRPr="000D3B03" w:rsidRDefault="003B397C" w:rsidP="003B397C">
            <w:pPr>
              <w:pStyle w:val="151"/>
              <w:rPr>
                <w:rFonts w:eastAsia="新細明體"/>
              </w:rPr>
            </w:pPr>
            <w:r>
              <w:rPr>
                <w:rFonts w:hint="eastAsia"/>
              </w:rPr>
              <w:t>科技協助產業數位轉型、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Pr>
                <w:rFonts w:hint="eastAsia"/>
              </w:rPr>
              <w:t>，提升供應鏈溝通與生產效率、降低資源浪費，</w:t>
            </w:r>
            <w:r w:rsidRPr="002C076C">
              <w:t>實踐永續與</w:t>
            </w:r>
            <w:r w:rsidRPr="002C076C">
              <w:t>ESG</w:t>
            </w:r>
            <w:r w:rsidRPr="002C076C">
              <w:t>目標</w:t>
            </w:r>
            <w:r>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62B445B5"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並</w:t>
            </w:r>
            <w:r w:rsidRPr="00700D11">
              <w:t>建立</w:t>
            </w:r>
            <w:r>
              <w:rPr>
                <w:rFonts w:hint="eastAsia"/>
              </w:rPr>
              <w:t>創新</w:t>
            </w:r>
            <w:r w:rsidRPr="00700D11">
              <w:t>數位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1995291"/>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1995292"/>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1405C487"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AC05BB">
        <w:rPr>
          <w:rFonts w:hint="eastAsia"/>
        </w:rPr>
        <w:t>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來自全球不同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5FED6914" w:rsidR="00FA1275" w:rsidRDefault="000538A4" w:rsidP="00410D6D">
      <w:pPr>
        <w:pStyle w:val="a0"/>
      </w:pPr>
      <w:r>
        <w:rPr>
          <w:rFonts w:hint="eastAsia"/>
        </w:rPr>
        <w:t>實體樣布運輸出現</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量等問題</w:t>
      </w:r>
    </w:p>
    <w:p w14:paraId="64D8D151" w14:textId="0ABE7085" w:rsidR="000815B5" w:rsidRDefault="00F335A9" w:rsidP="009746D0">
      <w:pPr>
        <w:pStyle w:val="15"/>
        <w:ind w:firstLine="480"/>
      </w:pPr>
      <w:r>
        <w:rPr>
          <w:rFonts w:hint="eastAsia"/>
        </w:rPr>
        <w:t>而</w:t>
      </w:r>
      <w:r w:rsidR="000815B5">
        <w:t>現行產業運作模式中，品牌與供應商之間訂單細節的來回確認往往仰賴實體樣布的運輸與審核流程，</w:t>
      </w:r>
      <w:r w:rsidR="005C46F6">
        <w:rPr>
          <w:rFonts w:hint="eastAsia"/>
        </w:rPr>
        <w:t>因此</w:t>
      </w:r>
      <w:r w:rsidR="005060AA">
        <w:rPr>
          <w:rFonts w:hint="eastAsia"/>
        </w:rPr>
        <w:t>產業供應鏈</w:t>
      </w:r>
      <w:r w:rsidR="00AF1103">
        <w:rPr>
          <w:rFonts w:hint="eastAsia"/>
        </w:rPr>
        <w:t>出現</w:t>
      </w:r>
      <w:r w:rsidR="005060AA">
        <w:rPr>
          <w:rFonts w:hint="eastAsia"/>
        </w:rPr>
        <w:t>溝通斷層，</w:t>
      </w:r>
      <w:r w:rsidR="0026626C">
        <w:rPr>
          <w:rFonts w:hint="eastAsia"/>
        </w:rPr>
        <w:t>進而</w:t>
      </w:r>
      <w:r w:rsidR="000815B5">
        <w:t>導</w:t>
      </w:r>
      <w:r w:rsidR="000815B5"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w:t>
      </w:r>
      <w:r w:rsidR="0093062D">
        <w:rPr>
          <w:rStyle w:val="150"/>
          <w:rFonts w:hint="eastAsia"/>
        </w:rPr>
        <w:t>運營</w:t>
      </w:r>
      <w:r w:rsidR="000815B5" w:rsidRPr="009746D0">
        <w:rPr>
          <w:rStyle w:val="150"/>
        </w:rPr>
        <w:t>模式</w:t>
      </w:r>
      <w:r w:rsidR="000815B5">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53AFAB7F" w:rsidR="008A3CB0" w:rsidRDefault="008A3CB0" w:rsidP="008A3CB0">
      <w:pPr>
        <w:pStyle w:val="a0"/>
      </w:pPr>
      <w:r>
        <w:rPr>
          <w:rFonts w:hint="eastAsia"/>
        </w:rPr>
        <w:t>現有的</w:t>
      </w:r>
      <w:r w:rsidR="009B0481">
        <w:rPr>
          <w:rFonts w:hint="eastAsia"/>
        </w:rPr>
        <w:t>第三方服務</w:t>
      </w:r>
      <w:r>
        <w:rPr>
          <w:rFonts w:hint="eastAsia"/>
        </w:rPr>
        <w:t>無法滿足</w:t>
      </w:r>
      <w:r w:rsidR="00F06309">
        <w:rPr>
          <w:rFonts w:hint="eastAsia"/>
        </w:rPr>
        <w:t>產業</w:t>
      </w:r>
      <w:r>
        <w:rPr>
          <w:rFonts w:hint="eastAsia"/>
        </w:rPr>
        <w:t>需求，需要簡單、高效率的數位化技術</w:t>
      </w:r>
    </w:p>
    <w:p w14:paraId="2E204BDC" w14:textId="6F334ADA" w:rsidR="00AA4922" w:rsidRDefault="00AA4922" w:rsidP="009746D0">
      <w:pPr>
        <w:pStyle w:val="15"/>
        <w:ind w:firstLine="480"/>
      </w:pPr>
      <w:r w:rsidRPr="009A38C7">
        <w:t>當時市面上雖然已有</w:t>
      </w:r>
      <w:r>
        <w:rPr>
          <w:rFonts w:hint="eastAsia"/>
        </w:rPr>
        <w:t>幾種</w:t>
      </w:r>
      <w:r w:rsidRPr="009A38C7">
        <w:t>數位化的作法，例如由品牌商自行設立實驗室，或是將布料寄送至第三方單</w:t>
      </w:r>
      <w:r>
        <w:rPr>
          <w:rFonts w:hint="eastAsia"/>
        </w:rPr>
        <w:t>機構</w:t>
      </w:r>
      <w:r w:rsidRPr="009A38C7">
        <w:t>代為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設計的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開發的布樣交給第三方</w:t>
      </w:r>
      <w:r w:rsidRPr="008B6134">
        <w:rPr>
          <w:rFonts w:hint="eastAsia"/>
          <w:color w:val="156082" w:themeColor="accent1"/>
        </w:rPr>
        <w:t>機構進行數位化作業</w:t>
      </w:r>
      <w:r w:rsidRPr="009A38C7">
        <w:t>，</w:t>
      </w:r>
      <w:r>
        <w:rPr>
          <w:rFonts w:hint="eastAsia"/>
        </w:rPr>
        <w:t>這也使</w:t>
      </w:r>
      <w:r>
        <w:rPr>
          <w:rFonts w:hint="eastAsia"/>
        </w:rPr>
        <w:lastRenderedPageBreak/>
        <w:t>得部分</w:t>
      </w:r>
      <w:r w:rsidRPr="009A38C7">
        <w:t>品牌</w:t>
      </w:r>
      <w:r>
        <w:rPr>
          <w:rFonts w:hint="eastAsia"/>
        </w:rPr>
        <w:t>雖然</w:t>
      </w:r>
      <w:r w:rsidRPr="009A38C7">
        <w:t>已</w:t>
      </w:r>
      <w:r>
        <w:rPr>
          <w:rFonts w:hint="eastAsia"/>
        </w:rPr>
        <w:t>開始推動布料數位化</w:t>
      </w:r>
      <w:r w:rsidRPr="009A38C7">
        <w:t>，</w:t>
      </w:r>
      <w:r>
        <w:rPr>
          <w:rFonts w:hint="eastAsia"/>
        </w:rPr>
        <w:t>可</w:t>
      </w:r>
      <w:r w:rsidRPr="009A38C7">
        <w:t>實際成功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1995293"/>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20B3C7F9"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00193393" w:rsidRPr="00C319CA">
        <w:rPr>
          <w:rFonts w:hint="eastAsia"/>
          <w:color w:val="156082" w:themeColor="accent1"/>
        </w:rPr>
        <w:t>結合</w:t>
      </w:r>
      <w:r w:rsidRPr="00C319CA">
        <w:rPr>
          <w:color w:val="156082" w:themeColor="accent1"/>
        </w:rPr>
        <w:t>多年累積的紡織實務經驗轉化為平台設計依據</w:t>
      </w:r>
      <w:r w:rsidRPr="001E45E3">
        <w:t>，</w:t>
      </w:r>
      <w:r w:rsidR="00DA72CA">
        <w:rPr>
          <w:rFonts w:hint="eastAsia"/>
        </w:rPr>
        <w:t>同時</w:t>
      </w:r>
      <w:r w:rsidR="006559A0" w:rsidRPr="006559A0">
        <w:rPr>
          <w:rFonts w:hint="eastAsia"/>
        </w:rPr>
        <w:t>發</w:t>
      </w:r>
      <w:r w:rsidR="006559A0" w:rsidRPr="00C319CA">
        <w:rPr>
          <w:rFonts w:hint="eastAsia"/>
          <w:color w:val="156082" w:themeColor="accent1"/>
        </w:rPr>
        <w:t>揮</w:t>
      </w:r>
      <w:r w:rsidR="00C319CA">
        <w:rPr>
          <w:rFonts w:hint="eastAsia"/>
          <w:color w:val="156082" w:themeColor="accent1"/>
        </w:rPr>
        <w:t>創辦人的</w:t>
      </w:r>
      <w:r w:rsidR="006559A0" w:rsidRPr="00C319CA">
        <w:rPr>
          <w:rFonts w:hint="eastAsia"/>
          <w:color w:val="156082" w:themeColor="accent1"/>
        </w:rPr>
        <w:t>商業與技術雙重能力</w:t>
      </w:r>
      <w:r w:rsidR="006559A0" w:rsidRPr="006559A0">
        <w:rPr>
          <w:rFonts w:hint="eastAsia"/>
        </w:rPr>
        <w:t>，快速</w:t>
      </w:r>
      <w:r w:rsidR="00347E1C" w:rsidRPr="00A818E4">
        <w:rPr>
          <w:rFonts w:hint="eastAsia"/>
          <w:color w:val="EE0000"/>
        </w:rPr>
        <w:t>將</w:t>
      </w:r>
      <w:r w:rsidR="006559A0" w:rsidRPr="00A818E4">
        <w:rPr>
          <w:rFonts w:hint="eastAsia"/>
          <w:color w:val="EE0000"/>
        </w:rPr>
        <w:t>理解</w:t>
      </w:r>
      <w:r w:rsidR="00347E1C" w:rsidRPr="00A818E4">
        <w:rPr>
          <w:rFonts w:hint="eastAsia"/>
          <w:color w:val="EE0000"/>
        </w:rPr>
        <w:t>的</w:t>
      </w:r>
      <w:r w:rsidR="006559A0" w:rsidRPr="00A818E4">
        <w:rPr>
          <w:rFonts w:hint="eastAsia"/>
          <w:color w:val="EE0000"/>
        </w:rPr>
        <w:t>產業痛點</w:t>
      </w:r>
      <w:r w:rsidR="007470CE" w:rsidRPr="00A818E4">
        <w:rPr>
          <w:rFonts w:hint="eastAsia"/>
          <w:color w:val="EE0000"/>
        </w:rPr>
        <w:t>應用於</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1995294"/>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w:t>
      </w:r>
      <w:r w:rsidR="002A0F52">
        <w:rPr>
          <w:rFonts w:hint="eastAsia"/>
        </w:rPr>
        <w:lastRenderedPageBreak/>
        <w:t>端</w:t>
      </w:r>
      <w:r w:rsidR="00BB6469">
        <w:rPr>
          <w:rFonts w:hint="eastAsia"/>
        </w:rPr>
        <w:t>資料庫</w:t>
      </w:r>
      <w:r>
        <w:rPr>
          <w:rFonts w:hint="eastAsia"/>
        </w:rPr>
        <w:t>管理</w:t>
      </w:r>
    </w:p>
    <w:p w14:paraId="3F3A56C5" w14:textId="5AB9C215" w:rsidR="00D07D21" w:rsidRPr="00766ACB" w:rsidRDefault="005F669B" w:rsidP="006C5121">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rsidR="004D26F8" w:rsidRPr="004D26F8">
        <w:t>為了解決</w:t>
      </w:r>
      <w:r w:rsidR="0061542C">
        <w:rPr>
          <w:rFonts w:hint="eastAsia"/>
        </w:rPr>
        <w:t>此</w:t>
      </w:r>
      <w:r w:rsidR="004D26F8" w:rsidRPr="004D26F8">
        <w:t>問題</w:t>
      </w:r>
      <w:r w:rsidR="004D26F8">
        <w:rPr>
          <w:rFonts w:hint="eastAsia"/>
        </w:rPr>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發送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210C00" w:rsidRPr="00210C00">
        <w:t>Frontier.cool</w:t>
      </w:r>
      <w:r w:rsidR="00210C00">
        <w:rPr>
          <w:rFonts w:hint="eastAsia"/>
        </w:rPr>
        <w:t>的系統</w:t>
      </w:r>
      <w:r w:rsidR="00DB7F72">
        <w:rPr>
          <w:rFonts w:hint="eastAsia"/>
        </w:rPr>
        <w:t>接</w:t>
      </w:r>
      <w:r w:rsidR="00210C00">
        <w:rPr>
          <w:rFonts w:hint="eastAsia"/>
        </w:rPr>
        <w:t>收</w:t>
      </w:r>
      <w:r w:rsidR="00B7125E">
        <w:rPr>
          <w:rFonts w:hint="eastAsia"/>
        </w:rPr>
        <w:t>後</w:t>
      </w:r>
      <w:r w:rsidR="00DB7F72">
        <w:rPr>
          <w:rFonts w:hint="eastAsia"/>
        </w:rPr>
        <w:t>，</w:t>
      </w:r>
      <w:r w:rsidR="00E12769">
        <w:rPr>
          <w:rFonts w:hint="eastAsia"/>
        </w:rPr>
        <w:t>就啟動</w:t>
      </w:r>
      <w:r w:rsidR="00751615">
        <w:t>AI</w:t>
      </w:r>
      <w:r w:rsidR="00751615">
        <w:rPr>
          <w:rFonts w:hint="eastAsia"/>
        </w:rPr>
        <w:t>演算法</w:t>
      </w:r>
      <w:r w:rsidR="00DB7F72">
        <w:rPr>
          <w:rFonts w:hint="eastAsia"/>
        </w:rPr>
        <w:t>將</w:t>
      </w:r>
      <w:r w:rsidR="002370C4" w:rsidRPr="002370C4">
        <w:t>其還原為具備布料顏色、材質與織紋等資訊的</w:t>
      </w:r>
      <w:r w:rsidR="002370C4" w:rsidRPr="002370C4">
        <w:t>3D</w:t>
      </w:r>
      <w:r w:rsidR="002370C4" w:rsidRPr="002370C4">
        <w:t>布片</w:t>
      </w:r>
      <w:r w:rsidR="00124F36">
        <w:rPr>
          <w:rFonts w:hint="eastAsia"/>
        </w:rPr>
        <w:t>，</w:t>
      </w:r>
      <w:r w:rsidR="00766ACB">
        <w:rPr>
          <w:rFonts w:hint="eastAsia"/>
        </w:rPr>
        <w:t>整個</w:t>
      </w:r>
      <w:r w:rsidR="006C5121">
        <w:rPr>
          <w:rFonts w:hint="eastAsia"/>
        </w:rPr>
        <w:t>數位化流程</w:t>
      </w:r>
      <w:r w:rsidR="00766ACB">
        <w:rPr>
          <w:rFonts w:hint="eastAsia"/>
        </w:rPr>
        <w:t>僅需</w:t>
      </w:r>
      <w:r w:rsidR="00D07D21" w:rsidRPr="00592C1C">
        <w:rPr>
          <w:rFonts w:hint="eastAsia"/>
        </w:rPr>
        <w:t>3-5</w:t>
      </w:r>
      <w:r w:rsidR="00D07D21" w:rsidRPr="00592C1C">
        <w:rPr>
          <w:rFonts w:hint="eastAsia"/>
        </w:rPr>
        <w:t>分鐘</w:t>
      </w:r>
      <w:r w:rsidR="00F77601">
        <w:rPr>
          <w:rFonts w:hint="eastAsia"/>
        </w:rPr>
        <w:t>，而</w:t>
      </w:r>
      <w:r w:rsidR="00F77601" w:rsidRPr="00C77A30">
        <w:rPr>
          <w:color w:val="EE0000"/>
        </w:rPr>
        <w:t>AI</w:t>
      </w:r>
      <w:r w:rsidR="00F77601" w:rsidRPr="00C77A30">
        <w:rPr>
          <w:rFonts w:hint="eastAsia"/>
          <w:color w:val="EE0000"/>
        </w:rPr>
        <w:t>技術更提升數位布片中</w:t>
      </w:r>
      <w:r w:rsidR="00F77601" w:rsidRPr="00C77A30">
        <w:rPr>
          <w:color w:val="EE0000"/>
        </w:rPr>
        <w:t>物理數據</w:t>
      </w:r>
      <w:r w:rsidR="00F77601" w:rsidRPr="00C77A30">
        <w:rPr>
          <w:rFonts w:hint="eastAsia"/>
          <w:color w:val="EE0000"/>
        </w:rPr>
        <w:t>的準確性</w:t>
      </w:r>
      <w:r w:rsidR="00F77601" w:rsidRPr="00C77A30">
        <w:rPr>
          <w:color w:val="EE0000"/>
        </w:rPr>
        <w:t>，</w:t>
      </w:r>
      <w:r w:rsidR="00F77601" w:rsidRPr="00C77A30">
        <w:rPr>
          <w:rFonts w:hint="eastAsia"/>
          <w:color w:val="EE0000"/>
        </w:rPr>
        <w:t>使</w:t>
      </w:r>
      <w:r w:rsidR="00F77601" w:rsidRPr="00C77A30">
        <w:rPr>
          <w:color w:val="EE0000"/>
        </w:rPr>
        <w:t>圖檔效果更貼近實際布料，大幅提升資訊可用性與穩定性</w:t>
      </w:r>
      <w:r w:rsidR="00766ACB">
        <w:rPr>
          <w:rFonts w:hint="eastAsia"/>
        </w:rPr>
        <w:t>。</w:t>
      </w:r>
    </w:p>
    <w:p w14:paraId="51DD9925" w14:textId="77777777" w:rsidR="001319CF" w:rsidRDefault="009350B4" w:rsidP="00440EAD">
      <w:pPr>
        <w:pStyle w:val="15"/>
        <w:ind w:firstLine="480"/>
      </w:pPr>
      <w:r w:rsidRPr="009350B4">
        <w:t>這項布片掃描技術的關鍵價值</w:t>
      </w:r>
      <w:r w:rsidR="008A3CD9">
        <w:rPr>
          <w:rFonts w:hint="eastAsia"/>
        </w:rPr>
        <w:t>，</w:t>
      </w:r>
      <w:r w:rsidR="00B42586">
        <w:t>在於</w:t>
      </w:r>
      <w:r w:rsidR="00B42586" w:rsidRPr="00990386">
        <w:rPr>
          <w:color w:val="EE0000"/>
        </w:rPr>
        <w:t>數位科技帶來的「標準化」特性</w:t>
      </w:r>
      <w:r w:rsidR="00B42586" w:rsidRPr="00990386">
        <w:rPr>
          <w:color w:val="EE0000"/>
        </w:rPr>
        <w:t>——</w:t>
      </w:r>
      <w:r w:rsidR="00B42586" w:rsidRPr="00990386">
        <w:rPr>
          <w:color w:val="EE0000"/>
        </w:rPr>
        <w:t>不論誰操作</w:t>
      </w:r>
      <w:r w:rsidR="003B1BD0" w:rsidRPr="00990386">
        <w:rPr>
          <w:rFonts w:hint="eastAsia"/>
          <w:color w:val="EE0000"/>
        </w:rPr>
        <w:t>，</w:t>
      </w:r>
      <w:r w:rsidR="00B42586" w:rsidRPr="00990386">
        <w:rPr>
          <w:color w:val="EE0000"/>
        </w:rPr>
        <w:t>結果</w:t>
      </w:r>
      <w:r w:rsidR="00B42586" w:rsidRPr="00592C1C">
        <w:rPr>
          <w:color w:val="EE0000"/>
        </w:rPr>
        <w:t>皆一致</w:t>
      </w:r>
      <w:r w:rsidR="00EB0B36">
        <w:rPr>
          <w:rFonts w:hint="eastAsia"/>
        </w:rPr>
        <w:t>，徹底</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3D0974">
        <w:rPr>
          <w:rFonts w:hint="eastAsia"/>
        </w:rPr>
        <w:t>並</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規模</w:t>
      </w:r>
      <w:r w:rsidR="00CD41B7">
        <w:rPr>
          <w:rFonts w:hint="eastAsia"/>
          <w:color w:val="EE0000"/>
        </w:rPr>
        <w:t>化與自動化</w:t>
      </w:r>
      <w:r w:rsidR="000E6C52" w:rsidRPr="00370DB2">
        <w:rPr>
          <w:rFonts w:hint="eastAsia"/>
          <w:color w:val="EE0000"/>
        </w:rPr>
        <w:t>的布</w:t>
      </w:r>
      <w:r w:rsidR="00CD41B7">
        <w:rPr>
          <w:rFonts w:hint="eastAsia"/>
          <w:color w:val="EE0000"/>
        </w:rPr>
        <w:t>料</w:t>
      </w:r>
      <w:r w:rsidR="000E6C52" w:rsidRPr="00370DB2">
        <w:rPr>
          <w:rFonts w:hint="eastAsia"/>
          <w:color w:val="EE0000"/>
        </w:rPr>
        <w:t>管理</w:t>
      </w:r>
      <w:r w:rsidR="006B5A5F">
        <w:rPr>
          <w:rFonts w:hint="eastAsia"/>
        </w:rPr>
        <w:t>，</w:t>
      </w:r>
      <w:r w:rsidR="003158C6">
        <w:rPr>
          <w:rFonts w:hint="eastAsia"/>
        </w:rPr>
        <w:t>使</w:t>
      </w:r>
      <w:r w:rsidR="00865A9F">
        <w:rPr>
          <w:rFonts w:hint="eastAsia"/>
        </w:rPr>
        <w:t>作業流程</w:t>
      </w:r>
      <w:r w:rsidR="006B5A5F">
        <w:t>不再受限於</w:t>
      </w:r>
      <w:r w:rsidR="00311868">
        <w:rPr>
          <w:rFonts w:hint="eastAsia"/>
        </w:rPr>
        <w:t>個人經驗</w:t>
      </w:r>
      <w:r w:rsidR="006B5A5F">
        <w:t>，</w:t>
      </w:r>
      <w:r w:rsidR="008E7692">
        <w:rPr>
          <w:rFonts w:hint="eastAsia"/>
        </w:rPr>
        <w:t>變得</w:t>
      </w:r>
      <w:r w:rsidR="006D462A">
        <w:rPr>
          <w:rFonts w:hint="eastAsia"/>
        </w:rPr>
        <w:t>更加</w:t>
      </w:r>
      <w:r w:rsidR="006B5A5F">
        <w:t>穩定</w:t>
      </w:r>
      <w:r w:rsidR="008E7692">
        <w:rPr>
          <w:rFonts w:hint="eastAsia"/>
        </w:rPr>
        <w:t>、</w:t>
      </w:r>
      <w:r w:rsidR="006B5A5F">
        <w:t>可靠</w:t>
      </w:r>
      <w:r w:rsidR="00B42586">
        <w:t>。</w:t>
      </w:r>
    </w:p>
    <w:p w14:paraId="4C3BAE8A" w14:textId="014D86DA" w:rsidR="007A6188" w:rsidRPr="00643836" w:rsidRDefault="003D0974" w:rsidP="007A6188">
      <w:pPr>
        <w:pStyle w:val="15"/>
        <w:ind w:firstLine="480"/>
        <w:rPr>
          <w:rFonts w:ascii="標楷體" w:hAnsi="標楷體" w:cs="新細明體"/>
          <w:color w:val="000000"/>
          <w:kern w:val="0"/>
          <w14:ligatures w14:val="none"/>
        </w:rPr>
      </w:pPr>
      <w:r>
        <w:rPr>
          <w:rFonts w:hint="eastAsia"/>
        </w:rPr>
        <w:t>此外，</w:t>
      </w:r>
      <w:r w:rsidR="00E05906">
        <w:rPr>
          <w:rFonts w:hint="eastAsia"/>
        </w:rPr>
        <w:t>考慮到需要將數位</w:t>
      </w:r>
      <w:r w:rsidR="002F5BA6">
        <w:rPr>
          <w:rFonts w:hint="eastAsia"/>
        </w:rPr>
        <w:t>素材</w:t>
      </w:r>
      <w:r w:rsidR="00E05906">
        <w:rPr>
          <w:rFonts w:hint="eastAsia"/>
        </w:rPr>
        <w:t>應用於</w:t>
      </w:r>
      <w:r w:rsidR="00E05906">
        <w:rPr>
          <w:rFonts w:hint="eastAsia"/>
        </w:rPr>
        <w:t>3D</w:t>
      </w:r>
      <w:r w:rsidR="00E05906">
        <w:rPr>
          <w:rFonts w:hint="eastAsia"/>
        </w:rPr>
        <w:t>數位設計軟體或其他系統之中，</w:t>
      </w:r>
      <w:r>
        <w:rPr>
          <w:rFonts w:hint="eastAsia"/>
        </w:rPr>
        <w:t>因此</w:t>
      </w:r>
      <w:r w:rsidR="00E05906">
        <w:rPr>
          <w:rFonts w:hint="eastAsia"/>
        </w:rPr>
        <w:t>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4D105C97" w:rsidR="001A7C22" w:rsidRPr="00EE2D08" w:rsidRDefault="00EE2D08" w:rsidP="00EE2D08">
      <w:pPr>
        <w:pStyle w:val="3"/>
        <w:rPr>
          <w:bCs/>
        </w:rPr>
      </w:pPr>
      <w:bookmarkStart w:id="137" w:name="_Toc201995295"/>
      <w:r w:rsidRPr="004E127E">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77777777" w:rsidR="00224118" w:rsidRDefault="00C05979" w:rsidP="00440EAD">
      <w:pPr>
        <w:pStyle w:val="15"/>
        <w:ind w:firstLine="480"/>
      </w:pPr>
      <w:r w:rsidRPr="00C05979">
        <w:lastRenderedPageBreak/>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供應鏈從布料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3A263E23"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將</w:t>
      </w:r>
      <w:r w:rsidR="00D14108" w:rsidRPr="00F12149">
        <w:rPr>
          <w:rFonts w:hint="eastAsia"/>
        </w:rPr>
        <w:t>技術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lastRenderedPageBreak/>
        <w:t>而後續</w:t>
      </w:r>
      <w:r w:rsidRPr="00F12149">
        <w:rPr>
          <w:rFonts w:hint="eastAsia"/>
        </w:rPr>
        <w:t>為了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138" w:name="_Toc201995296"/>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r w:rsidR="00E1730C" w:rsidRPr="008C277F">
        <w:rPr>
          <w:rStyle w:val="150"/>
          <w:rFonts w:hint="eastAsia"/>
        </w:rPr>
        <w:t>粗糙度貼圖</w:t>
      </w:r>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於雲端平台的布料資料庫中</w:t>
      </w:r>
      <w:r w:rsidR="007B72A4"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007B72A4" w:rsidRPr="004D63C3">
        <w:rPr>
          <w:rStyle w:val="150"/>
          <w:rFonts w:hint="eastAsia"/>
          <w:color w:val="EE0000"/>
        </w:rPr>
        <w:t>管理、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r w:rsidRPr="004D63C3">
        <w:rPr>
          <w:rStyle w:val="150"/>
          <w:rFonts w:hint="eastAsia"/>
        </w:rPr>
        <w:t>TextileC</w:t>
      </w:r>
      <w:r w:rsidRPr="004D63C3">
        <w:rPr>
          <w:rFonts w:hint="eastAsia"/>
        </w:rPr>
        <w:t>loud</w:t>
      </w:r>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w:t>
      </w:r>
      <w:r w:rsidRPr="000577F3">
        <w:rPr>
          <w:rStyle w:val="aff5"/>
          <w:rFonts w:hint="eastAsia"/>
          <w:i/>
          <w:iCs/>
        </w:rPr>
        <w:lastRenderedPageBreak/>
        <w:t>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1995297"/>
      <w:r w:rsidRPr="004E127E">
        <w:t>5.2</w:t>
      </w:r>
      <w:r>
        <w:rPr>
          <w:rFonts w:hint="eastAsia"/>
        </w:rPr>
        <w:t>.6</w:t>
      </w:r>
      <w:r w:rsidR="002C7C9B">
        <w:rPr>
          <w:rFonts w:hint="eastAsia"/>
        </w:rPr>
        <w:t xml:space="preserve"> </w:t>
      </w:r>
      <w:r>
        <w:rPr>
          <w:rFonts w:hint="eastAsia"/>
        </w:rPr>
        <w:t>平衡機制</w:t>
      </w:r>
      <w:bookmarkEnd w:id="140"/>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r w:rsidRPr="00875C24">
        <w:t>TextileCloud™</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r w:rsidR="00333D78" w:rsidRPr="001F6A1A">
        <w:rPr>
          <w:color w:val="EE0000"/>
        </w:rPr>
        <w:t>TextileCloud™</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r w:rsidR="00D04C10" w:rsidRPr="006501B9">
        <w:t>Frontier.cool</w:t>
      </w:r>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且目前紡織業數位化的量體規模也相當可觀，可謂擁有極好的發展前景</w:t>
      </w:r>
      <w:r w:rsidR="002452E0" w:rsidRPr="00F3006F">
        <w:rPr>
          <w:rStyle w:val="afff9"/>
        </w:rPr>
        <w:footnoteReference w:id="16"/>
      </w:r>
      <w:r w:rsidR="005E6D47">
        <w:rPr>
          <w:rFonts w:hint="eastAsia"/>
        </w:rPr>
        <w:t>。</w:t>
      </w:r>
      <w:r w:rsidR="00D22D15" w:rsidRPr="00D22D15">
        <w:t>此一行動展現出</w:t>
      </w:r>
      <w:r w:rsidR="00FC3213" w:rsidRPr="006501B9">
        <w:t>Frontier.coo</w:t>
      </w:r>
      <w:r w:rsidR="00D56CE1">
        <w:rPr>
          <w:rFonts w:hint="eastAsia"/>
        </w:rPr>
        <w:t>l</w:t>
      </w:r>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r w:rsidRPr="00FA5C62">
        <w:t>ctwant</w:t>
      </w:r>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7D133032" w:rsidR="00560E05" w:rsidRPr="00541CED" w:rsidRDefault="00C6002A" w:rsidP="00C6002A">
      <w:pPr>
        <w:pStyle w:val="afff0"/>
        <w:rPr>
          <w:b w:val="0"/>
          <w:bCs w:val="0"/>
        </w:rPr>
      </w:pPr>
      <w:r w:rsidRPr="00E55F3C">
        <w:rPr>
          <w:rStyle w:val="afff1"/>
          <w:rFonts w:hint="eastAsia"/>
        </w:rPr>
        <w:t>圖</w:t>
      </w:r>
      <w:r w:rsidRPr="00E55F3C">
        <w:rPr>
          <w:rStyle w:val="afff1"/>
          <w:rFonts w:hint="eastAsia"/>
        </w:rPr>
        <w:t xml:space="preserve"> 5.2-</w:t>
      </w:r>
      <w:r w:rsidRPr="00E55F3C">
        <w:rPr>
          <w:rStyle w:val="afff1"/>
        </w:rPr>
        <w:fldChar w:fldCharType="begin"/>
      </w:r>
      <w:r w:rsidRPr="00E55F3C">
        <w:rPr>
          <w:rStyle w:val="afff1"/>
        </w:rPr>
        <w:instrText xml:space="preserve"> </w:instrText>
      </w:r>
      <w:r w:rsidRPr="00E55F3C">
        <w:rPr>
          <w:rStyle w:val="afff1"/>
          <w:rFonts w:hint="eastAsia"/>
        </w:rPr>
        <w:instrText xml:space="preserve">SEQ </w:instrText>
      </w:r>
      <w:r w:rsidRPr="00E55F3C">
        <w:rPr>
          <w:rStyle w:val="afff1"/>
          <w:rFonts w:hint="eastAsia"/>
        </w:rPr>
        <w:instrText>圖</w:instrText>
      </w:r>
      <w:r w:rsidRPr="00E55F3C">
        <w:rPr>
          <w:rStyle w:val="afff1"/>
          <w:rFonts w:hint="eastAsia"/>
        </w:rPr>
        <w:instrText>_5.2- \* ARABIC</w:instrText>
      </w:r>
      <w:r w:rsidRPr="00E55F3C">
        <w:rPr>
          <w:rStyle w:val="afff1"/>
        </w:rPr>
        <w:instrText xml:space="preserve"> </w:instrText>
      </w:r>
      <w:r w:rsidRPr="00E55F3C">
        <w:rPr>
          <w:rStyle w:val="afff1"/>
        </w:rPr>
        <w:fldChar w:fldCharType="separate"/>
      </w:r>
      <w:r w:rsidRPr="00E55F3C">
        <w:rPr>
          <w:rStyle w:val="afff1"/>
        </w:rPr>
        <w:t>1</w:t>
      </w:r>
      <w:r w:rsidRPr="00E55F3C">
        <w:rPr>
          <w:rStyle w:val="afff1"/>
        </w:rPr>
        <w:fldChar w:fldCharType="end"/>
      </w:r>
      <w:r w:rsidR="00560E05" w:rsidRPr="00E55F3C">
        <w:rPr>
          <w:rFonts w:hint="eastAsia"/>
        </w:rPr>
        <w:t xml:space="preserve"> </w:t>
      </w:r>
      <w:r w:rsidR="00560E05" w:rsidRPr="00541CED">
        <w:rPr>
          <w:rFonts w:hint="eastAsia"/>
          <w:b w:val="0"/>
          <w:bCs w:val="0"/>
        </w:rPr>
        <w:t>第一階段平衡機制</w:t>
      </w:r>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2" w:name="_Toc201995298"/>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2"/>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3" w:name="_Toc200900385"/>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3"/>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0A404837" w:rsidR="00F67ADB" w:rsidRPr="00F67ADB" w:rsidRDefault="00F67ADB" w:rsidP="00391A35">
            <w:pPr>
              <w:pStyle w:val="151"/>
            </w:pPr>
            <w:r>
              <w:t>布料搜尋與管理的人工瓶頸</w:t>
            </w:r>
            <w:r>
              <w:rPr>
                <w:rFonts w:hint="eastAsia"/>
              </w:rPr>
              <w:t>，</w:t>
            </w:r>
            <w:r>
              <w:t>人員依賴造成知識無法轉移管理困境</w:t>
            </w:r>
            <w:r>
              <w:rPr>
                <w:rFonts w:hint="eastAsia"/>
              </w:rPr>
              <w:t>。</w:t>
            </w:r>
          </w:p>
          <w:p w14:paraId="34F652EC" w14:textId="77777777" w:rsidR="00A41AB3" w:rsidRDefault="00F67ADB" w:rsidP="00391A35">
            <w:pPr>
              <w:pStyle w:val="151"/>
            </w:pPr>
            <w:r w:rsidRPr="00F67ADB">
              <w:rPr>
                <w:rFonts w:hint="eastAsia"/>
              </w:rPr>
              <w:t>供應鏈溝通斷層，產業面臨生產週期長、高庫存量等問題</w:t>
            </w:r>
            <w:r w:rsidR="00F05886">
              <w:rPr>
                <w:rFonts w:hint="eastAsia"/>
              </w:rPr>
              <w:t>。</w:t>
            </w:r>
          </w:p>
          <w:p w14:paraId="67E48132" w14:textId="7942087F" w:rsidR="00C10CD9" w:rsidRPr="00C10CD9" w:rsidRDefault="00C10CD9" w:rsidP="007425B9">
            <w:pPr>
              <w:pStyle w:val="151"/>
            </w:pPr>
            <w:r>
              <w:rPr>
                <w:rFonts w:hint="eastAsia"/>
              </w:rPr>
              <w:t>現有第三方服務無法滿足產業需求，需要簡單、高效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3C0CC2C" w:rsidR="00A41AB3" w:rsidRPr="00821D72" w:rsidRDefault="00FE753D" w:rsidP="007242A7">
            <w:pPr>
              <w:pStyle w:val="151"/>
              <w:rPr>
                <w:color w:val="auto"/>
              </w:rPr>
            </w:pPr>
            <w:r w:rsidRPr="00FE753D">
              <w:rPr>
                <w:rFonts w:hint="eastAsia"/>
                <w:color w:val="auto"/>
              </w:rPr>
              <w:t>既有資源開發掃描技術，並</w:t>
            </w:r>
            <w:r w:rsidR="004F28B9">
              <w:rPr>
                <w:rFonts w:hint="eastAsia"/>
                <w:color w:val="auto"/>
              </w:rPr>
              <w:t>應</w:t>
            </w:r>
            <w:r w:rsidRPr="00FE753D">
              <w:rPr>
                <w:rFonts w:hint="eastAsia"/>
                <w:color w:val="auto"/>
              </w:rPr>
              <w:t>用於工廠試驗，累積布片數量與標準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r w:rsidRPr="00EE1170">
              <w:rPr>
                <w:rFonts w:hint="eastAsia"/>
              </w:rPr>
              <w:t>TextileCloud</w:t>
            </w:r>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4" w:name="_Toc201995299"/>
      <w:r>
        <w:rPr>
          <w:rFonts w:hint="eastAsia"/>
        </w:rPr>
        <w:lastRenderedPageBreak/>
        <w:t xml:space="preserve">5.3 </w:t>
      </w:r>
      <w:r>
        <w:rPr>
          <w:rFonts w:hint="eastAsia"/>
        </w:rPr>
        <w:t>第二階段：</w:t>
      </w:r>
      <w:r w:rsidR="00775AF0" w:rsidRPr="00850A1F">
        <w:rPr>
          <w:rFonts w:hint="eastAsia"/>
        </w:rPr>
        <w:t>資安與私有</w:t>
      </w:r>
      <w:bookmarkEnd w:id="144"/>
    </w:p>
    <w:p w14:paraId="7D60BCCA" w14:textId="264E8B20" w:rsidR="00051C78" w:rsidRDefault="00051C78" w:rsidP="005E090C">
      <w:pPr>
        <w:pStyle w:val="3"/>
      </w:pPr>
      <w:bookmarkStart w:id="145" w:name="_Toc201995300"/>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5"/>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6" w:name="_Toc201995301"/>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6"/>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68CAC5C3" w:rsidR="001A7C22" w:rsidRPr="007D7A67" w:rsidRDefault="006A1E73">
      <w:pPr>
        <w:pStyle w:val="3"/>
        <w:numPr>
          <w:ilvl w:val="2"/>
          <w:numId w:val="2"/>
        </w:numPr>
      </w:pPr>
      <w:r>
        <w:rPr>
          <w:rFonts w:hint="eastAsia"/>
        </w:rPr>
        <w:t xml:space="preserve"> </w:t>
      </w:r>
      <w:bookmarkStart w:id="147" w:name="_Toc201995302"/>
      <w:r w:rsidR="001A4581" w:rsidRPr="007D7A67">
        <w:rPr>
          <w:rFonts w:hint="eastAsia"/>
        </w:rPr>
        <w:t>探索可供性</w:t>
      </w:r>
      <w:bookmarkEnd w:id="147"/>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8"/>
      <w:r w:rsidRPr="003167A0">
        <w:t>3D</w:t>
      </w:r>
      <w:r w:rsidRPr="003167A0">
        <w:t>設計工具</w:t>
      </w:r>
      <w:commentRangeEnd w:id="148"/>
      <w:r w:rsidR="00DB65AB">
        <w:rPr>
          <w:rStyle w:val="af7"/>
        </w:rPr>
        <w:commentReference w:id="148"/>
      </w:r>
      <w:r w:rsidRPr="003167A0">
        <w:t>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49" w:name="_Toc201995303"/>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49"/>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0"/>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0"/>
      <w:r w:rsidR="00D800E8">
        <w:rPr>
          <w:rStyle w:val="af7"/>
        </w:rPr>
        <w:commentReference w:id="150"/>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1" w:name="_Toc201995304"/>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1"/>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commentRangeStart w:id="152"/>
      <w:r w:rsidR="00B463E6" w:rsidRPr="003C7326">
        <w:t>虛擬試穿</w:t>
      </w:r>
      <w:commentRangeEnd w:id="152"/>
      <w:r w:rsidR="00ED3522" w:rsidRPr="003C7326">
        <w:rPr>
          <w:rStyle w:val="af7"/>
        </w:rPr>
        <w:commentReference w:id="152"/>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3" w:name="_Toc201995305"/>
      <w:r>
        <w:rPr>
          <w:rFonts w:hint="eastAsia"/>
        </w:rPr>
        <w:t xml:space="preserve">5.3.6 </w:t>
      </w:r>
      <w:r w:rsidR="002766EC" w:rsidRPr="002766EC">
        <w:rPr>
          <w:rFonts w:hint="eastAsia"/>
        </w:rPr>
        <w:t>平衡機制</w:t>
      </w:r>
      <w:bookmarkEnd w:id="153"/>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4" w:name="_Toc200900394"/>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4"/>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5" w:name="_Toc201995306"/>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5"/>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6" w:name="_Toc200900386"/>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6"/>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7" w:name="_Toc201995307"/>
      <w:r>
        <w:rPr>
          <w:rFonts w:hint="eastAsia"/>
        </w:rPr>
        <w:lastRenderedPageBreak/>
        <w:t xml:space="preserve">5.4 </w:t>
      </w:r>
      <w:r>
        <w:rPr>
          <w:rFonts w:hint="eastAsia"/>
        </w:rPr>
        <w:t>第三階段：銷售與推廣</w:t>
      </w:r>
      <w:bookmarkEnd w:id="157"/>
    </w:p>
    <w:p w14:paraId="62AA08FC" w14:textId="38CE5051" w:rsidR="00935AE0" w:rsidRPr="00935AE0" w:rsidRDefault="00C7046A" w:rsidP="00C7046A">
      <w:pPr>
        <w:pStyle w:val="3"/>
      </w:pPr>
      <w:bookmarkStart w:id="158" w:name="_Toc201995308"/>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8"/>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59" w:name="_Toc201995309"/>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59"/>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0" w:name="_Toc201995310"/>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0"/>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1"/>
      <w:r>
        <w:rPr>
          <w:rFonts w:hint="eastAsia"/>
          <w:u w:color="FF0000"/>
        </w:rPr>
        <w:t>數位</w:t>
      </w:r>
      <w:r w:rsidR="00F84995" w:rsidRPr="00F84995">
        <w:rPr>
          <w:u w:color="FF0000"/>
        </w:rPr>
        <w:t>技術</w:t>
      </w:r>
      <w:commentRangeEnd w:id="161"/>
      <w:r w:rsidR="00F83B71">
        <w:rPr>
          <w:rStyle w:val="af7"/>
        </w:rPr>
        <w:commentReference w:id="161"/>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2" w:name="_Toc201995311"/>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2"/>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3"/>
      <w:r w:rsidR="00D32164" w:rsidRPr="009E6B44">
        <w:t>FabriSelect™</w:t>
      </w:r>
      <w:r w:rsidR="00D32164" w:rsidRPr="009E6B44">
        <w:t>與</w:t>
      </w:r>
      <w:r w:rsidR="00D32164" w:rsidRPr="009E6B44">
        <w:t>AI SaleSync™</w:t>
      </w:r>
      <w:commentRangeEnd w:id="163"/>
      <w:r w:rsidR="005A2179">
        <w:rPr>
          <w:rStyle w:val="af7"/>
        </w:rPr>
        <w:commentReference w:id="163"/>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4"/>
      <w:r w:rsidR="006C57DE" w:rsidRPr="00915EC0">
        <w:rPr>
          <w:rFonts w:hint="eastAsia"/>
          <w:color w:val="156082" w:themeColor="accent1"/>
          <w:u w:color="FF0000"/>
        </w:rPr>
        <w:t>Digital Thread</w:t>
      </w:r>
      <w:commentRangeEnd w:id="164"/>
      <w:r w:rsidR="006C57DE" w:rsidRPr="00915EC0">
        <w:rPr>
          <w:rStyle w:val="af7"/>
          <w:color w:val="156082" w:themeColor="accent1"/>
        </w:rPr>
        <w:commentReference w:id="164"/>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5" w:name="_Toc201995312"/>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5"/>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240B0A6F" w:rsidR="009E0B1C" w:rsidRPr="001C23E8" w:rsidRDefault="001C23E8" w:rsidP="00733CD7">
      <w:pPr>
        <w:pStyle w:val="15"/>
        <w:ind w:firstLine="480"/>
      </w:pPr>
      <w:r w:rsidRPr="001C23E8">
        <w:lastRenderedPageBreak/>
        <w:t>同年，</w:t>
      </w:r>
      <w:r w:rsidRPr="003709EA">
        <w:rPr>
          <w:color w:val="EE0000"/>
        </w:rPr>
        <w:t>Frontier.cool</w:t>
      </w:r>
      <w:r w:rsidR="00244FF2" w:rsidRPr="003709EA">
        <w:rPr>
          <w:color w:val="EE0000"/>
        </w:rPr>
        <w:t>與新創硬體公司一元素科技合作</w:t>
      </w:r>
      <w:r w:rsidRPr="001C23E8">
        <w:t>，攜手開發專為</w:t>
      </w:r>
      <w:r w:rsidR="0065467C">
        <w:rPr>
          <w:rFonts w:hint="eastAsia"/>
        </w:rPr>
        <w:t>強化部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6" w:name="_Toc201995313"/>
      <w:r w:rsidRPr="00F93F41">
        <w:rPr>
          <w:rFonts w:hint="eastAsia"/>
        </w:rPr>
        <w:t>5.4.6</w:t>
      </w:r>
      <w:r w:rsidR="009B3362">
        <w:rPr>
          <w:rFonts w:hint="eastAsia"/>
        </w:rPr>
        <w:t xml:space="preserve"> </w:t>
      </w:r>
      <w:r w:rsidRPr="00F93F41">
        <w:rPr>
          <w:rFonts w:hint="eastAsia"/>
        </w:rPr>
        <w:t>平衡機制</w:t>
      </w:r>
      <w:bookmarkEnd w:id="166"/>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7" w:name="_Toc200900395"/>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7"/>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8" w:name="_Toc201995314"/>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8"/>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69" w:name="_Hlk201785162"/>
      <w:r w:rsidR="001C016C" w:rsidRPr="001B7678">
        <w:t>TextileCloud™</w:t>
      </w:r>
      <w:bookmarkEnd w:id="169"/>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170" w:name="_Toc200900387"/>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70"/>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1" w:name="_Toc201995315"/>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1"/>
    </w:p>
    <w:p w14:paraId="5AF93C9C" w14:textId="40ACD47B" w:rsidR="008063F6" w:rsidRPr="008063F6" w:rsidRDefault="003F0392" w:rsidP="003F0392">
      <w:pPr>
        <w:pStyle w:val="3"/>
      </w:pPr>
      <w:bookmarkStart w:id="172" w:name="_Toc201995316"/>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2"/>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3AF805CF" w:rsidR="00365AB6" w:rsidRDefault="00387BB8" w:rsidP="00D15EA2">
      <w:pPr>
        <w:pStyle w:val="15"/>
        <w:ind w:firstLine="480"/>
      </w:pPr>
      <w:r w:rsidRPr="00387BB8">
        <w:t>對品牌商而言，</w:t>
      </w:r>
      <w:r w:rsidR="008735B0">
        <w:rPr>
          <w:rFonts w:hint="eastAsia"/>
        </w:rPr>
        <w:t>織品原物</w:t>
      </w:r>
      <w:r w:rsidR="00406D43">
        <w:rPr>
          <w:rFonts w:hint="eastAsia"/>
        </w:rPr>
        <w:t>料</w:t>
      </w:r>
      <w:r w:rsidR="003A61CF">
        <w:rPr>
          <w:rFonts w:hint="eastAsia"/>
        </w:rPr>
        <w:t>的</w:t>
      </w:r>
      <w:r w:rsidR="00F670A9">
        <w:rPr>
          <w:rFonts w:hint="eastAsia"/>
        </w:rPr>
        <w:t>生產與採購時</w:t>
      </w:r>
      <w:r w:rsidRPr="00387BB8">
        <w:t>所產生的碳排</w:t>
      </w:r>
      <w:r w:rsidR="003367CD">
        <w:rPr>
          <w:rFonts w:hint="eastAsia"/>
        </w:rPr>
        <w:t>量</w:t>
      </w:r>
      <w:r w:rsidRPr="00387BB8">
        <w:t>佔整體</w:t>
      </w:r>
      <w:r w:rsidRPr="00AE6210">
        <w:rPr>
          <w:color w:val="EE0000"/>
        </w:rPr>
        <w:t>供應鏈碳足跡（</w:t>
      </w:r>
      <w:r w:rsidRPr="00AE6210">
        <w:rPr>
          <w:color w:val="EE0000"/>
        </w:rPr>
        <w:t>Scope 3</w:t>
      </w:r>
      <w:r w:rsidRPr="00AE6210">
        <w:rPr>
          <w:color w:val="EE0000"/>
        </w:rPr>
        <w:t>）</w:t>
      </w:r>
      <w:r w:rsidRPr="00387BB8">
        <w:t>的比重極高，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來源</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放量</w:t>
      </w:r>
      <w:r w:rsidRPr="00387BB8">
        <w:t>成為關鍵任務。</w:t>
      </w:r>
      <w:r w:rsidR="00DE30F5" w:rsidRPr="00DE30F5">
        <w:t>然而，</w:t>
      </w:r>
      <w:r w:rsidR="00365AB6" w:rsidRPr="00365AB6">
        <w:t>多數供應商缺乏獨立進行碳盤查、資料整合與碳足跡計算的能力</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盤查的</w:t>
      </w:r>
      <w:r w:rsidR="00986FE8">
        <w:rPr>
          <w:rFonts w:hint="eastAsia"/>
        </w:rPr>
        <w:t>數位</w:t>
      </w:r>
      <w:r w:rsidR="00365AB6" w:rsidRPr="00365AB6">
        <w:t>工具</w:t>
      </w:r>
      <w:r w:rsidR="00986FE8">
        <w:rPr>
          <w:rFonts w:hint="eastAsia"/>
        </w:rPr>
        <w:t>與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3" w:name="_Toc201995317"/>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3"/>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78764D34"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Pr="001C5FDC">
        <w:rPr>
          <w:rFonts w:hint="eastAsia"/>
        </w:rPr>
        <w:t>自建碳足跡系統。</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3A0026">
        <w:rPr>
          <w:rFonts w:hint="eastAsia"/>
        </w:rPr>
        <w:t>碳盤查</w:t>
      </w:r>
      <w:r w:rsidR="003A0026" w:rsidRPr="00EA5411">
        <w:rPr>
          <w:rFonts w:hint="eastAsia"/>
        </w:rPr>
        <w:t>技術</w:t>
      </w:r>
      <w:r w:rsidR="003A0026">
        <w:rPr>
          <w:rFonts w:hint="eastAsia"/>
        </w:rPr>
        <w:t>並</w:t>
      </w:r>
      <w:r w:rsidR="003A0026" w:rsidRPr="00EA5411">
        <w:rPr>
          <w:rFonts w:hint="eastAsia"/>
        </w:rPr>
        <w:t>整合進</w:t>
      </w:r>
      <w:r w:rsidR="003A0026">
        <w:rPr>
          <w:rFonts w:hint="eastAsia"/>
        </w:rPr>
        <w:t>平台架構的做法，</w:t>
      </w:r>
      <w:r w:rsidR="003A0026" w:rsidRPr="003D1982">
        <w:rPr>
          <w:rFonts w:hint="eastAsia"/>
          <w:color w:val="EE0000"/>
        </w:rPr>
        <w:t>成功補強團隊在永續領域中</w:t>
      </w:r>
      <w:r w:rsidR="003A0026" w:rsidRPr="003D1982">
        <w:rPr>
          <w:color w:val="EE0000"/>
        </w:rPr>
        <w:t>專業知識</w:t>
      </w:r>
      <w:r w:rsidR="003A0026" w:rsidRPr="003D1982">
        <w:rPr>
          <w:rFonts w:hint="eastAsia"/>
          <w:color w:val="EE0000"/>
        </w:rPr>
        <w:t>與技術上的不足，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4" w:name="_Toc201995318"/>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4"/>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5" w:name="_Toc201995319"/>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5"/>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6"/>
      <w:r>
        <w:rPr>
          <w:rFonts w:hint="eastAsia"/>
        </w:rPr>
        <w:t>此外，</w:t>
      </w:r>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6"/>
      <w:r w:rsidR="00DF32A0">
        <w:rPr>
          <w:rStyle w:val="af7"/>
        </w:rPr>
        <w:commentReference w:id="176"/>
      </w:r>
    </w:p>
    <w:p w14:paraId="3B840016" w14:textId="3901968E" w:rsidR="002612F2" w:rsidRPr="002612F2" w:rsidRDefault="00950868" w:rsidP="00950868">
      <w:pPr>
        <w:pStyle w:val="3"/>
      </w:pPr>
      <w:bookmarkStart w:id="177" w:name="_Toc201995320"/>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7"/>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8" w:name="_Toc201995321"/>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8"/>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r w:rsidR="000D679D" w:rsidRPr="00C76F44">
        <w:t>Frontier.cool</w:t>
      </w:r>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r w:rsidR="00861360" w:rsidRPr="00C76F44">
        <w:t>平均碳排數據</w:t>
      </w:r>
      <w:r w:rsidR="00861360">
        <w:rPr>
          <w:rFonts w:hint="eastAsia"/>
        </w:rPr>
        <w:t>，結合</w:t>
      </w:r>
      <w:r w:rsidR="00861360" w:rsidRPr="00C76F44">
        <w:t>Frontier.cool</w:t>
      </w:r>
      <w:r w:rsidR="00861360">
        <w:rPr>
          <w:rFonts w:hint="eastAsia"/>
        </w:rPr>
        <w:t>既有的平台開</w:t>
      </w:r>
      <w:r w:rsidR="00A66C64">
        <w:rPr>
          <w:rFonts w:hint="eastAsia"/>
        </w:rPr>
        <w:t>發技術，</w:t>
      </w:r>
      <w:r w:rsidR="00171443" w:rsidRPr="00171443">
        <w:rPr>
          <w:rFonts w:hint="eastAsia"/>
        </w:rPr>
        <w:t>開發出「布料碳排管理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23F40CAF"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盤查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rPr>
          <w:rFonts w:hint="eastAsia"/>
        </w:rPr>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79" w:name="_Toc200900396"/>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79"/>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0" w:name="_Toc201995322"/>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0"/>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484E7464" w:rsidR="00C45278" w:rsidRPr="00DE36B5" w:rsidRDefault="00034638" w:rsidP="00524AAA">
      <w:pPr>
        <w:pStyle w:val="affc"/>
      </w:pPr>
      <w:bookmarkStart w:id="181" w:name="_Toc20090038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1"/>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7223F523"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2" w:name="_Toc201995323"/>
      <w:r>
        <w:rPr>
          <w:rFonts w:hint="eastAsia"/>
        </w:rPr>
        <w:lastRenderedPageBreak/>
        <w:t xml:space="preserve">5.6 </w:t>
      </w:r>
      <w:r>
        <w:rPr>
          <w:rFonts w:hint="eastAsia"/>
        </w:rPr>
        <w:t>跨階段</w:t>
      </w:r>
      <w:r w:rsidR="00161E81">
        <w:rPr>
          <w:rFonts w:hint="eastAsia"/>
        </w:rPr>
        <w:t>個案</w:t>
      </w:r>
      <w:r>
        <w:rPr>
          <w:rFonts w:hint="eastAsia"/>
        </w:rPr>
        <w:t>分析</w:t>
      </w:r>
      <w:bookmarkEnd w:id="182"/>
    </w:p>
    <w:p w14:paraId="668E4ACC" w14:textId="77777777" w:rsidR="00F128D5" w:rsidRDefault="00E527B5" w:rsidP="00F128D5">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rPr>
          <w:rFonts w:hint="eastAsia"/>
        </w:rPr>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7663A00D" w:rsidR="005C000A" w:rsidRDefault="00CD5112" w:rsidP="004F5885">
      <w:pPr>
        <w:pStyle w:val="affc"/>
        <w:rPr>
          <w:rFonts w:hint="eastAsia"/>
        </w:rPr>
      </w:pPr>
      <w:r>
        <w:rPr>
          <w:rFonts w:hint="eastAsia"/>
        </w:rPr>
        <w:t>表</w:t>
      </w:r>
      <w:r w:rsidR="00634B27">
        <w:rPr>
          <w:rFonts w:hint="eastAsia"/>
        </w:rPr>
        <w:t xml:space="preserve"> </w:t>
      </w:r>
      <w:r>
        <w:rPr>
          <w:rFonts w:hint="eastAsia"/>
        </w:rPr>
        <w:t>5.6-</w:t>
      </w:r>
      <w:r>
        <w:fldChar w:fldCharType="begin"/>
      </w:r>
      <w:r>
        <w:instrText xml:space="preserve"> </w:instrText>
      </w:r>
      <w:r>
        <w:rPr>
          <w:rFonts w:hint="eastAsia"/>
        </w:rPr>
        <w:instrText xml:space="preserve">SEQ </w:instrText>
      </w:r>
      <w:r>
        <w:rPr>
          <w:rFonts w:hint="eastAsia"/>
        </w:rPr>
        <w:instrText>表</w:instrText>
      </w:r>
      <w:r>
        <w:rPr>
          <w:rFonts w:hint="eastAsia"/>
        </w:rPr>
        <w:instrText>5.6- \* ARABIC</w:instrText>
      </w:r>
      <w:r>
        <w:instrText xml:space="preserve"> </w:instrText>
      </w:r>
      <w:r>
        <w:fldChar w:fldCharType="separate"/>
      </w:r>
      <w:r>
        <w:rPr>
          <w:noProof/>
        </w:rPr>
        <w:t>1</w:t>
      </w:r>
      <w:r>
        <w:fldChar w:fldCharType="end"/>
      </w:r>
      <w:r w:rsidR="004F5885">
        <w:rPr>
          <w:rFonts w:hint="eastAsia"/>
        </w:rPr>
        <w:t xml:space="preserve"> </w:t>
      </w:r>
      <w:r w:rsidR="004F5885">
        <w:rPr>
          <w:rFonts w:hint="eastAsia"/>
        </w:rPr>
        <w:t>能動性命題分析表</w:t>
      </w:r>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hint="eastAsia"/>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4DA6EB3F" w:rsidR="00F815CE" w:rsidRPr="000D3B03" w:rsidRDefault="00F815CE" w:rsidP="00DB214F">
            <w:pPr>
              <w:pStyle w:val="151"/>
              <w:rPr>
                <w:rFonts w:eastAsia="新細明體"/>
              </w:rPr>
            </w:pPr>
            <w:r>
              <w:t>傳統</w:t>
            </w:r>
            <w:r w:rsidR="00803D76">
              <w:rPr>
                <w:rFonts w:hint="eastAsia"/>
              </w:rPr>
              <w:t>流程</w:t>
            </w:r>
            <w:r>
              <w:rPr>
                <w:rFonts w:hint="eastAsia"/>
              </w:rPr>
              <w:t>仰賴人工與實體樣布寄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DB214F">
              <w:rPr>
                <w:rFonts w:hint="eastAsia"/>
              </w:rPr>
              <w:t>，</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rPr>
                <w:rFonts w:hint="eastAsia"/>
              </w:rPr>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rPr>
          <w:rFonts w:hint="eastAsia"/>
        </w:rPr>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r w:rsidR="0058374B">
        <w:rPr>
          <w:rFonts w:hint="eastAsia"/>
        </w:rPr>
        <w:t>傳產</w:t>
      </w:r>
      <w:r>
        <w:rPr>
          <w:rFonts w:hint="eastAsia"/>
        </w:rPr>
        <w:t>因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r w:rsidR="004E32EE" w:rsidRPr="00933FDF">
        <w:t>Frontier.cool</w:t>
      </w:r>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樣布管理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75CACB8F" w:rsidR="001E72A9" w:rsidRDefault="00A44A11" w:rsidP="00A278DD">
      <w:pPr>
        <w:pStyle w:val="a0"/>
      </w:pPr>
      <w:r>
        <w:rPr>
          <w:rFonts w:hint="eastAsia"/>
        </w:rPr>
        <w:t>為</w:t>
      </w:r>
      <w:r w:rsidR="003638B9">
        <w:rPr>
          <w:rFonts w:hint="eastAsia"/>
        </w:rPr>
        <w:t>快速回應</w:t>
      </w:r>
      <w:r>
        <w:rPr>
          <w:rFonts w:hint="eastAsia"/>
        </w:rPr>
        <w:t>需求</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005954CC" w:rsidR="009420DA" w:rsidRPr="003C400C" w:rsidRDefault="00F31682" w:rsidP="003C400C">
      <w:pPr>
        <w:pStyle w:val="15"/>
        <w:ind w:firstLine="480"/>
        <w:rPr>
          <w:rFonts w:hint="eastAsia"/>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r w:rsidR="00930343">
        <w:rPr>
          <w:rFonts w:hint="eastAsia"/>
        </w:rPr>
        <w:t>Frontier.cool</w:t>
      </w:r>
      <w:r w:rsidR="00825D10">
        <w:rPr>
          <w:rFonts w:hint="eastAsia"/>
        </w:rPr>
        <w:t>亦將</w:t>
      </w:r>
      <w:r w:rsidR="00AB2E2D" w:rsidRPr="00CA01E5">
        <w:rPr>
          <w:color w:val="EE0000"/>
        </w:rPr>
        <w:t>數位布片資料</w:t>
      </w:r>
      <w:r w:rsidR="00AB2E2D">
        <w:rPr>
          <w:rFonts w:hint="eastAsia"/>
          <w:color w:val="EE0000"/>
        </w:rPr>
        <w:t>結合進新銷售工具</w:t>
      </w:r>
      <w:r w:rsidR="00510E62" w:rsidRPr="00510E62">
        <w:rPr>
          <w:color w:val="EE0000"/>
        </w:rPr>
        <w:t>FabriSelec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r w:rsidR="00F2341E">
        <w:rPr>
          <w:rFonts w:hint="eastAsia"/>
        </w:rPr>
        <w:t>Frontier.cool</w:t>
      </w:r>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產生</w:t>
      </w:r>
      <w:r w:rsidR="00096DBC">
        <w:rPr>
          <w:rFonts w:hint="eastAsia"/>
        </w:rPr>
        <w:t>之碳排放量，後續再與台灣碳</w:t>
      </w:r>
      <w:r w:rsidR="00DA4A65">
        <w:rPr>
          <w:rFonts w:hint="eastAsia"/>
        </w:rPr>
        <w:t>盤</w:t>
      </w:r>
      <w:r w:rsidR="00096DBC">
        <w:rPr>
          <w:rFonts w:hint="eastAsia"/>
        </w:rPr>
        <w:t>查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r w:rsidR="009B3B7E" w:rsidRPr="001E4AC3">
        <w:t>Frontier.cool</w:t>
      </w:r>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E63551" w14:textId="3E3E094C" w:rsidR="004C2859" w:rsidRDefault="00387AE2" w:rsidP="004E45A1">
      <w:pPr>
        <w:pStyle w:val="15"/>
        <w:ind w:firstLine="480"/>
      </w:pPr>
      <w:r w:rsidRPr="00387AE2">
        <w:t>在平台發展的四個階段中，</w:t>
      </w:r>
      <w:r w:rsidR="007A6AC6" w:rsidRPr="004D10BE">
        <w:rPr>
          <w:rFonts w:hint="eastAsia"/>
          <w:color w:val="EE0000"/>
        </w:rPr>
        <w:t>顯示了</w:t>
      </w:r>
      <w:r w:rsidR="007A6AC6" w:rsidRPr="004D10BE">
        <w:rPr>
          <w:color w:val="EE0000"/>
        </w:rPr>
        <w:t>可供性探索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可供性探索行動</w:t>
      </w:r>
      <w:r w:rsidRPr="00387AE2">
        <w:t>。</w:t>
      </w:r>
    </w:p>
    <w:p w14:paraId="484FECC0" w14:textId="58B2AD8D" w:rsidR="007748CF" w:rsidRDefault="007748CF" w:rsidP="007A7E42">
      <w:pPr>
        <w:pStyle w:val="15"/>
        <w:ind w:firstLine="480"/>
      </w:pPr>
      <w:r w:rsidRPr="007748CF">
        <w:lastRenderedPageBreak/>
        <w:t>第一階段，</w:t>
      </w:r>
      <w:r w:rsidR="00275684">
        <w:rPr>
          <w:rFonts w:hint="eastAsia"/>
        </w:rPr>
        <w:t>Frontier.cool</w:t>
      </w:r>
      <w:r w:rsidR="00D0776C">
        <w:rPr>
          <w:rFonts w:hint="eastAsia"/>
        </w:rPr>
        <w:t>為回應</w:t>
      </w:r>
      <w:r w:rsidRPr="007748CF">
        <w:t>標準化與規模化的</w:t>
      </w:r>
      <w:r w:rsidR="00890344">
        <w:rPr>
          <w:rFonts w:hint="eastAsia"/>
        </w:rPr>
        <w:t>布片管理需求</w:t>
      </w:r>
      <w:r w:rsidRPr="007748CF">
        <w:t>，藉由</w:t>
      </w:r>
      <w:r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84117B" w:rsidRPr="00EA58F4">
        <w:rPr>
          <w:rFonts w:hint="eastAsia"/>
          <w:color w:val="156082" w:themeColor="accent1"/>
        </w:rPr>
        <w:t>實現</w:t>
      </w:r>
      <w:r w:rsidR="002B1E3B">
        <w:rPr>
          <w:rFonts w:hint="eastAsia"/>
          <w:color w:val="156082" w:themeColor="accent1"/>
        </w:rPr>
        <w:t>供應鏈</w:t>
      </w:r>
      <w:r w:rsidR="0084117B" w:rsidRPr="00EA58F4">
        <w:rPr>
          <w:rFonts w:hint="eastAsia"/>
          <w:color w:val="156082" w:themeColor="accent1"/>
        </w:rPr>
        <w:t>跨域協作</w:t>
      </w:r>
      <w:r w:rsidRPr="00F2363F">
        <w:t>，</w:t>
      </w:r>
      <w:r w:rsidR="002B1E3B" w:rsidRPr="00F2363F">
        <w:rPr>
          <w:rFonts w:hint="eastAsia"/>
        </w:rPr>
        <w:t>平台技術</w:t>
      </w:r>
      <w:r w:rsidR="00F2363F">
        <w:rPr>
          <w:rFonts w:hint="eastAsia"/>
        </w:rPr>
        <w:t>的可塑性與開放性</w:t>
      </w:r>
      <w:r w:rsidR="002B1E3B" w:rsidRPr="00F2363F">
        <w:rPr>
          <w:rFonts w:hint="eastAsia"/>
        </w:rPr>
        <w:t>亦</w:t>
      </w:r>
      <w:r w:rsidR="002A737D" w:rsidRPr="00F2363F">
        <w:rPr>
          <w:rFonts w:hint="eastAsia"/>
        </w:rPr>
        <w:t>為後續能</w:t>
      </w:r>
      <w:r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Pr="00F2363F">
        <w:t>可能性</w:t>
      </w:r>
      <w:r w:rsidRPr="007748CF">
        <w:t>。第二階段，企業開始</w:t>
      </w:r>
      <w:r w:rsidRPr="007748CF">
        <w:rPr>
          <w:color w:val="EE0000"/>
        </w:rPr>
        <w:t>察覺到</w:t>
      </w:r>
      <w:r w:rsidR="004565D9">
        <w:rPr>
          <w:rFonts w:hint="eastAsia"/>
          <w:color w:val="EE0000"/>
        </w:rPr>
        <w:t>廠商</w:t>
      </w:r>
      <w:r w:rsidRPr="007748CF">
        <w:rPr>
          <w:color w:val="EE0000"/>
        </w:rPr>
        <w:t>對資料</w:t>
      </w:r>
      <w:r w:rsidR="00481A95">
        <w:rPr>
          <w:rFonts w:hint="eastAsia"/>
          <w:color w:val="EE0000"/>
        </w:rPr>
        <w:t>控制</w:t>
      </w:r>
      <w:r w:rsidRPr="007748CF">
        <w:rPr>
          <w:color w:val="EE0000"/>
        </w:rPr>
        <w:t>與</w:t>
      </w:r>
      <w:r w:rsidR="00890D8B">
        <w:rPr>
          <w:rFonts w:hint="eastAsia"/>
          <w:color w:val="EE0000"/>
        </w:rPr>
        <w:t>機密性</w:t>
      </w:r>
      <w:r w:rsidRPr="007748CF">
        <w:rPr>
          <w:color w:val="EE0000"/>
        </w:rPr>
        <w:t>的要求，延伸出權限管理與</w:t>
      </w:r>
      <w:r w:rsidRPr="007748CF">
        <w:rPr>
          <w:color w:val="EE0000"/>
        </w:rPr>
        <w:t>API</w:t>
      </w:r>
      <w:r w:rsidRPr="007748CF">
        <w:rPr>
          <w:color w:val="EE0000"/>
        </w:rPr>
        <w:t>串接功能</w:t>
      </w:r>
      <w:r w:rsidRPr="007748CF">
        <w:t>，將</w:t>
      </w:r>
      <w:r w:rsidR="00836E91">
        <w:rPr>
          <w:rFonts w:hint="eastAsia"/>
        </w:rPr>
        <w:t>原本</w:t>
      </w:r>
      <w:r w:rsidR="001E6D26">
        <w:rPr>
          <w:rFonts w:hint="eastAsia"/>
        </w:rPr>
        <w:t>僅供資料</w:t>
      </w:r>
      <w:r w:rsidRPr="007748CF">
        <w:rPr>
          <w:color w:val="EE0000"/>
        </w:rPr>
        <w:t>共享</w:t>
      </w:r>
      <w:r w:rsidR="002936C1">
        <w:rPr>
          <w:rFonts w:hint="eastAsia"/>
        </w:rPr>
        <w:t>平台</w:t>
      </w:r>
      <w:r w:rsidR="00511AF8" w:rsidRPr="003F361D">
        <w:rPr>
          <w:rFonts w:hint="eastAsia"/>
          <w:color w:val="156082" w:themeColor="accent1"/>
        </w:rPr>
        <w:t>從</w:t>
      </w:r>
      <w:r w:rsidRPr="007748CF">
        <w:rPr>
          <w:color w:val="156082" w:themeColor="accent1"/>
        </w:rPr>
        <w:t>「能存取」，</w:t>
      </w:r>
      <w:r w:rsidR="00511AF8" w:rsidRPr="003F361D">
        <w:rPr>
          <w:rFonts w:hint="eastAsia"/>
          <w:color w:val="156082" w:themeColor="accent1"/>
        </w:rPr>
        <w:t>發展成</w:t>
      </w:r>
      <w:r w:rsidRPr="007748CF">
        <w:rPr>
          <w:color w:val="156082" w:themeColor="accent1"/>
        </w:rPr>
        <w:t>「能</w:t>
      </w:r>
      <w:r w:rsidR="00BD39C3">
        <w:rPr>
          <w:rFonts w:hint="eastAsia"/>
          <w:color w:val="156082" w:themeColor="accent1"/>
        </w:rPr>
        <w:t>自主</w:t>
      </w:r>
      <w:r w:rsidRPr="007748CF">
        <w:rPr>
          <w:color w:val="156082" w:themeColor="accent1"/>
        </w:rPr>
        <w:t>控制、能</w:t>
      </w:r>
      <w:r w:rsidR="00BD39C3">
        <w:rPr>
          <w:rFonts w:hint="eastAsia"/>
          <w:color w:val="156082" w:themeColor="accent1"/>
        </w:rPr>
        <w:t>系統</w:t>
      </w:r>
      <w:r w:rsidRPr="007748CF">
        <w:rPr>
          <w:color w:val="156082" w:themeColor="accent1"/>
        </w:rPr>
        <w:t>整合、能安全應用」</w:t>
      </w:r>
      <w:r w:rsidR="00905EB4">
        <w:rPr>
          <w:rFonts w:hint="eastAsia"/>
          <w:color w:val="156082" w:themeColor="accent1"/>
        </w:rPr>
        <w:t>的實用功能</w:t>
      </w:r>
      <w:r w:rsidRPr="007748CF">
        <w:t>。第三階段</w:t>
      </w:r>
      <w:r w:rsidR="00AE403D">
        <w:rPr>
          <w:rFonts w:hint="eastAsia"/>
        </w:rPr>
        <w:t>平台</w:t>
      </w:r>
      <w:r w:rsidR="00E35EFA">
        <w:rPr>
          <w:rFonts w:hint="eastAsia"/>
          <w:color w:val="EE0000"/>
        </w:rPr>
        <w:t>的應用</w:t>
      </w:r>
      <w:r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Pr="007748CF">
        <w:t>展會與</w:t>
      </w:r>
      <w:r w:rsidR="00B26B9A">
        <w:rPr>
          <w:rFonts w:hint="eastAsia"/>
        </w:rPr>
        <w:t>產品</w:t>
      </w:r>
      <w:r w:rsidRPr="007748CF">
        <w:t>銷售場景中，</w:t>
      </w:r>
      <w:r w:rsidR="008C24EF">
        <w:rPr>
          <w:rFonts w:hint="eastAsia"/>
        </w:rPr>
        <w:t>僅須</w:t>
      </w:r>
      <w:r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Pr="007748CF">
        <w:t>即時回饋與</w:t>
      </w:r>
      <w:r w:rsidR="00254656">
        <w:rPr>
          <w:rFonts w:hint="eastAsia"/>
        </w:rPr>
        <w:t>資料</w:t>
      </w:r>
      <w:r w:rsidRPr="007748CF">
        <w:t>分析</w:t>
      </w:r>
      <w:r w:rsidR="00513CC5">
        <w:rPr>
          <w:rFonts w:hint="eastAsia"/>
        </w:rPr>
        <w:t>工具（</w:t>
      </w:r>
      <w:r w:rsidR="007A7E42">
        <w:t>FabriSelect™</w:t>
      </w:r>
      <w:r w:rsidR="004949CC">
        <w:rPr>
          <w:rFonts w:hint="eastAsia"/>
        </w:rPr>
        <w:t>、</w:t>
      </w:r>
      <w:r w:rsidR="007A7E42">
        <w:t>AI SaleSync™</w:t>
      </w:r>
      <w:r w:rsidR="00513CC5">
        <w:rPr>
          <w:rFonts w:hint="eastAsia"/>
        </w:rPr>
        <w:t>）</w:t>
      </w:r>
      <w:r w:rsidRPr="007748CF">
        <w:t>，</w:t>
      </w:r>
      <w:r w:rsidR="005A5C7B">
        <w:rPr>
          <w:rFonts w:hint="eastAsia"/>
        </w:rPr>
        <w:t>就可</w:t>
      </w:r>
      <w:r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商品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Pr="007748CF">
        <w:rPr>
          <w:color w:val="EE0000"/>
        </w:rPr>
        <w:t>行銷與決策端</w:t>
      </w:r>
      <w:r w:rsidR="00FD6B3F" w:rsidRPr="003B6A08">
        <w:rPr>
          <w:rFonts w:hint="eastAsia"/>
          <w:color w:val="EE0000"/>
        </w:rPr>
        <w:t>移動</w:t>
      </w:r>
      <w:r w:rsidRPr="007748CF">
        <w:t>。第四階段</w:t>
      </w:r>
      <w:r w:rsidR="00A860BE">
        <w:rPr>
          <w:rFonts w:hint="eastAsia"/>
        </w:rPr>
        <w:t>平台</w:t>
      </w:r>
      <w:r w:rsidR="00C90076">
        <w:rPr>
          <w:rFonts w:hint="eastAsia"/>
        </w:rPr>
        <w:t>更</w:t>
      </w:r>
      <w:r w:rsidR="00BF14B2">
        <w:rPr>
          <w:rFonts w:hint="eastAsia"/>
        </w:rPr>
        <w:t>與</w:t>
      </w:r>
      <w:r w:rsidRPr="007748CF">
        <w:t>生成式</w:t>
      </w:r>
      <w:r w:rsidRPr="007748CF">
        <w:t>AI</w:t>
      </w:r>
      <w:r w:rsidRPr="007748CF">
        <w:t>、</w:t>
      </w:r>
      <w:r w:rsidR="008B639C">
        <w:rPr>
          <w:rFonts w:hint="eastAsia"/>
        </w:rPr>
        <w:t>永續</w:t>
      </w:r>
      <w:r w:rsidRPr="007748CF">
        <w:t>碳</w:t>
      </w:r>
      <w:r w:rsidR="008B639C">
        <w:rPr>
          <w:rFonts w:hint="eastAsia"/>
        </w:rPr>
        <w:t>盤查</w:t>
      </w:r>
      <w:r w:rsidR="00C90076">
        <w:rPr>
          <w:rFonts w:hint="eastAsia"/>
        </w:rPr>
        <w:t>與元宇宙虛實</w:t>
      </w:r>
      <w:r w:rsidRPr="007748CF">
        <w:t>整</w:t>
      </w:r>
      <w:r w:rsidR="00F67897">
        <w:rPr>
          <w:rFonts w:hint="eastAsia"/>
        </w:rPr>
        <w:t>合應用</w:t>
      </w:r>
      <w:r w:rsidRPr="007748CF">
        <w:t>，</w:t>
      </w:r>
      <w:r w:rsidR="00BF1172">
        <w:rPr>
          <w:rFonts w:hint="eastAsia"/>
        </w:rPr>
        <w:t>實現</w:t>
      </w:r>
      <w:r w:rsidR="002037AD">
        <w:rPr>
          <w:rFonts w:hint="eastAsia"/>
        </w:rPr>
        <w:t>靈感</w:t>
      </w:r>
      <w:r w:rsidRPr="007748CF">
        <w:t>創作媒介與永續治理。</w:t>
      </w:r>
    </w:p>
    <w:p w14:paraId="3941A8B2" w14:textId="64F0AC75" w:rsidR="003A5B2E" w:rsidRDefault="00A472C2" w:rsidP="00B56430">
      <w:pPr>
        <w:pStyle w:val="15"/>
        <w:ind w:firstLine="480"/>
      </w:pPr>
      <w:r>
        <w:rPr>
          <w:rFonts w:hint="eastAsia"/>
        </w:rPr>
        <w:t>Frontier.coo</w:t>
      </w:r>
      <w:r w:rsidR="00E92B77">
        <w:rPr>
          <w:rFonts w:hint="eastAsia"/>
        </w:rPr>
        <w:t>l</w:t>
      </w:r>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433B0029" w14:textId="4A3D7F52" w:rsidR="008161E3" w:rsidRDefault="006875E7" w:rsidP="008161E3">
      <w:pPr>
        <w:pStyle w:val="a0"/>
      </w:pPr>
      <w:r>
        <w:rPr>
          <w:rFonts w:hint="eastAsia"/>
        </w:rPr>
        <w:t>強化</w:t>
      </w:r>
      <w:r w:rsidR="00D31A74">
        <w:rPr>
          <w:rFonts w:hint="eastAsia"/>
        </w:rPr>
        <w:t>數位布片價值</w:t>
      </w:r>
      <w:r w:rsidR="00103207">
        <w:rPr>
          <w:rFonts w:hint="eastAsia"/>
        </w:rPr>
        <w:t>，</w:t>
      </w:r>
      <w:r w:rsidR="00C71AC7">
        <w:rPr>
          <w:rFonts w:hint="eastAsia"/>
        </w:rPr>
        <w:t>有形與無形資源的</w:t>
      </w:r>
      <w:r w:rsidR="003A5B2E" w:rsidRPr="003A5B2E">
        <w:t>深耕運用作為</w:t>
      </w:r>
      <w:r w:rsidR="00E2272A">
        <w:rPr>
          <w:rFonts w:hint="eastAsia"/>
        </w:rPr>
        <w:t>創新服務與平台</w:t>
      </w:r>
      <w:r w:rsidR="003A5B2E" w:rsidRPr="003A5B2E">
        <w:t>發展</w:t>
      </w:r>
      <w:r w:rsidR="00152D30">
        <w:rPr>
          <w:rFonts w:hint="eastAsia"/>
        </w:rPr>
        <w:t>動力</w:t>
      </w:r>
    </w:p>
    <w:p w14:paraId="126F3EA2" w14:textId="2BA803FA"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路徑</w:t>
      </w:r>
      <w:r>
        <w:rPr>
          <w:rFonts w:hint="eastAsia"/>
        </w:rPr>
        <w:t>。</w:t>
      </w:r>
    </w:p>
    <w:p w14:paraId="40767EBC" w14:textId="3CF7DAAE"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w:t>
      </w:r>
      <w:r w:rsidR="0088465F" w:rsidRPr="00B5321E">
        <w:rPr>
          <w:rFonts w:hint="eastAsia"/>
          <w:color w:val="EE0000"/>
        </w:rPr>
        <w:lastRenderedPageBreak/>
        <w:t>務範圍拓展至實體服務，成立數位紡織服務中心協助供應商滿足多樣化高規格的布料數位化需求</w:t>
      </w:r>
      <w:r w:rsidR="008E3BC5">
        <w:rPr>
          <w:rFonts w:hint="eastAsia"/>
        </w:rPr>
        <w:t>。</w:t>
      </w:r>
    </w:p>
    <w:p w14:paraId="07A680FA" w14:textId="05BA4B57" w:rsidR="006B52BE" w:rsidRDefault="00892CE3" w:rsidP="00665A6E">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292CE69" w:rsidR="005B2483" w:rsidRDefault="005B2483" w:rsidP="00684142">
      <w:pPr>
        <w:pStyle w:val="a0"/>
      </w:pPr>
      <w:r w:rsidRPr="005B2483">
        <w:t>外部導向的創新探</w:t>
      </w:r>
      <w:r w:rsidR="007F597E">
        <w:rPr>
          <w:rFonts w:hint="eastAsia"/>
        </w:rPr>
        <w:t>索，</w:t>
      </w:r>
      <w:r w:rsidRPr="005B2483">
        <w:t>以合作連結推動平台</w:t>
      </w:r>
      <w:r w:rsidR="00684142">
        <w:rPr>
          <w:rFonts w:hint="eastAsia"/>
        </w:rPr>
        <w:t>功能與創新</w:t>
      </w:r>
      <w:r w:rsidRPr="005B2483">
        <w:t>延展</w:t>
      </w:r>
      <w:r w:rsidR="00263F7A">
        <w:rPr>
          <w:rFonts w:hint="eastAsia"/>
        </w:rPr>
        <w:t>123123123</w:t>
      </w:r>
    </w:p>
    <w:p w14:paraId="72256526" w14:textId="2DEFB5BF" w:rsidR="002E22CC" w:rsidRDefault="00A36884" w:rsidP="0014128E">
      <w:pPr>
        <w:pStyle w:val="15"/>
        <w:ind w:firstLine="480"/>
        <w:rPr>
          <w:color w:val="000000" w:themeColor="text1"/>
        </w:rPr>
      </w:pPr>
      <w:r w:rsidRPr="00A36884">
        <w:t>相較於內部資源的深耕應用，</w:t>
      </w: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BC7AA0" w:rsidRPr="0085384B">
        <w:rPr>
          <w:rFonts w:hint="eastAsia"/>
          <w:color w:val="EE0000"/>
        </w:rPr>
        <w:t>部分</w:t>
      </w:r>
      <w:r w:rsidR="004E1F32">
        <w:rPr>
          <w:rFonts w:hint="eastAsia"/>
          <w:color w:val="EE0000"/>
        </w:rPr>
        <w:t>成熟</w:t>
      </w:r>
      <w:r w:rsidR="00BC7AA0" w:rsidRPr="0085384B">
        <w:rPr>
          <w:rFonts w:hint="eastAsia"/>
          <w:color w:val="EE0000"/>
        </w:rPr>
        <w:t>技術與</w:t>
      </w:r>
      <w:r w:rsidRPr="0085384B">
        <w:rPr>
          <w:color w:val="EE0000"/>
        </w:rPr>
        <w:t>創新</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透過與外</w:t>
      </w:r>
      <w:r w:rsidR="0085384B" w:rsidRPr="00566FE3">
        <w:rPr>
          <w:rFonts w:hint="eastAsia"/>
          <w:color w:val="EE0000"/>
        </w:rPr>
        <w:t>部</w:t>
      </w:r>
      <w:r w:rsidRPr="00566FE3">
        <w:rPr>
          <w:color w:val="EE0000"/>
        </w:rPr>
        <w:t>機構的合作</w:t>
      </w:r>
      <w:r w:rsidR="00C07427">
        <w:rPr>
          <w:rFonts w:hint="eastAsia"/>
          <w:color w:val="EE0000"/>
        </w:rPr>
        <w:t>獲得</w:t>
      </w:r>
      <w:r w:rsidRPr="00566FE3">
        <w:rPr>
          <w:color w:val="EE0000"/>
        </w:rPr>
        <w:t>，再嵌入</w:t>
      </w:r>
      <w:r w:rsidR="007A0A6E" w:rsidRPr="00566FE3">
        <w:rPr>
          <w:color w:val="EE0000"/>
        </w:rPr>
        <w:t>TextileCloud™</w:t>
      </w:r>
      <w:r w:rsidRPr="00566FE3">
        <w:rPr>
          <w:color w:val="EE0000"/>
        </w:rPr>
        <w:t>平台架構</w:t>
      </w:r>
      <w:r w:rsidR="008F5371" w:rsidRPr="00566FE3">
        <w:rPr>
          <w:rFonts w:hint="eastAsia"/>
          <w:color w:val="EE0000"/>
        </w:rPr>
        <w:t>來</w:t>
      </w:r>
      <w:r w:rsidRPr="00566FE3">
        <w:rPr>
          <w:color w:val="EE0000"/>
        </w:rPr>
        <w:t>擴展</w:t>
      </w:r>
      <w:r w:rsidR="003A396A" w:rsidRPr="00566FE3">
        <w:rPr>
          <w:rFonts w:hint="eastAsia"/>
          <w:color w:val="EE0000"/>
        </w:rPr>
        <w:t>功能</w:t>
      </w:r>
      <w:r w:rsidRPr="00A36884">
        <w:t>。</w:t>
      </w:r>
      <w:r w:rsidR="00913086" w:rsidRPr="00913086">
        <w:t>舉例來說，</w:t>
      </w:r>
      <w:r w:rsidR="007371AA">
        <w:rPr>
          <w:rFonts w:hint="eastAsia"/>
        </w:rPr>
        <w:t>初代</w:t>
      </w:r>
      <w:r w:rsidR="00C70F49">
        <w:rPr>
          <w:rFonts w:hint="eastAsia"/>
        </w:rPr>
        <w:t>掃描</w:t>
      </w:r>
      <w:r w:rsidR="00CC4D38">
        <w:rPr>
          <w:rFonts w:hint="eastAsia"/>
        </w:rPr>
        <w:t>技術</w:t>
      </w:r>
      <w:r w:rsidR="00913086" w:rsidRPr="00913086">
        <w:t>來自</w:t>
      </w:r>
      <w:r w:rsidR="00913086" w:rsidRPr="00913086">
        <w:t>MIT</w:t>
      </w:r>
      <w:r w:rsidR="00913086" w:rsidRPr="00913086">
        <w:t>團隊</w:t>
      </w:r>
      <w:r w:rsidR="000F20E9">
        <w:rPr>
          <w:rFonts w:hint="eastAsia"/>
        </w:rPr>
        <w:t>的演算法</w:t>
      </w:r>
      <w:r w:rsidR="00AF1532">
        <w:rPr>
          <w:rFonts w:hint="eastAsia"/>
        </w:rPr>
        <w:t>模型</w:t>
      </w:r>
      <w:r w:rsidR="00913086" w:rsidRPr="00913086">
        <w:t>；平台在雲端</w:t>
      </w:r>
      <w:r w:rsidR="005759E9">
        <w:rPr>
          <w:rFonts w:hint="eastAsia"/>
        </w:rPr>
        <w:t>資料庫與</w:t>
      </w:r>
      <w:r w:rsidR="00913086" w:rsidRPr="00913086">
        <w:t>運算</w:t>
      </w:r>
      <w:r w:rsidR="005759E9">
        <w:rPr>
          <w:rFonts w:hint="eastAsia"/>
        </w:rPr>
        <w:t>處理</w:t>
      </w:r>
      <w:r w:rsidR="00913086" w:rsidRPr="00913086">
        <w:t>部分，則</w:t>
      </w:r>
      <w:r w:rsidR="00AF1532">
        <w:rPr>
          <w:rFonts w:hint="eastAsia"/>
        </w:rPr>
        <w:t>是運用</w:t>
      </w:r>
      <w:r w:rsidR="00913086" w:rsidRPr="00913086">
        <w:t>AWS</w:t>
      </w:r>
      <w:r w:rsidR="00913086" w:rsidRPr="00913086">
        <w:t>的</w:t>
      </w:r>
      <w:r w:rsidR="00C35C23">
        <w:rPr>
          <w:rFonts w:hint="eastAsia"/>
        </w:rPr>
        <w:t>雲</w:t>
      </w:r>
      <w:r w:rsidR="007F783B">
        <w:rPr>
          <w:rFonts w:hint="eastAsia"/>
        </w:rPr>
        <w:t>端</w:t>
      </w:r>
      <w:r w:rsidR="00C35C23">
        <w:rPr>
          <w:rFonts w:hint="eastAsia"/>
        </w:rPr>
        <w:t>運算</w:t>
      </w:r>
      <w:r w:rsidR="00913086" w:rsidRPr="00913086">
        <w:t>技術基礎，提升了圖</w:t>
      </w:r>
      <w:r w:rsidR="00260338">
        <w:rPr>
          <w:rFonts w:hint="eastAsia"/>
        </w:rPr>
        <w:t>像</w:t>
      </w:r>
      <w:r w:rsidR="00913086" w:rsidRPr="00913086">
        <w:t>處理速度</w:t>
      </w:r>
      <w:r w:rsidR="00C57FE6">
        <w:rPr>
          <w:rFonts w:hint="eastAsia"/>
        </w:rPr>
        <w:t>與雲端系統穩定性</w:t>
      </w:r>
      <w:r w:rsidR="00913086" w:rsidRPr="00913086">
        <w:t>；後續針對</w:t>
      </w:r>
      <w:r w:rsidR="00BA5328">
        <w:rPr>
          <w:rFonts w:hint="eastAsia"/>
        </w:rPr>
        <w:t>系統搜尋</w:t>
      </w:r>
      <w:r w:rsidR="00913086" w:rsidRPr="00913086">
        <w:t>語意分析</w:t>
      </w:r>
      <w:r w:rsidR="00F668D5">
        <w:rPr>
          <w:rFonts w:hint="eastAsia"/>
        </w:rPr>
        <w:t>的升級</w:t>
      </w:r>
      <w:r w:rsidR="00913086" w:rsidRPr="00913086">
        <w:t>，</w:t>
      </w:r>
      <w:r w:rsidR="00B551E3">
        <w:rPr>
          <w:rFonts w:hint="eastAsia"/>
        </w:rPr>
        <w:t>也是</w:t>
      </w:r>
      <w:r w:rsidR="00D44FAC">
        <w:rPr>
          <w:rFonts w:hint="eastAsia"/>
        </w:rPr>
        <w:t>導入</w:t>
      </w:r>
      <w:r w:rsidR="00913086" w:rsidRPr="00913086">
        <w:t>工研院</w:t>
      </w:r>
      <w:r w:rsidR="00D44FAC">
        <w:rPr>
          <w:rFonts w:hint="eastAsia"/>
        </w:rPr>
        <w:t>的</w:t>
      </w:r>
      <w:r w:rsidR="00913086" w:rsidRPr="00913086">
        <w:t>NLP</w:t>
      </w:r>
      <w:r w:rsidR="00913086" w:rsidRPr="00913086">
        <w:t>技術</w:t>
      </w:r>
      <w:r w:rsidR="001277BA">
        <w:rPr>
          <w:rFonts w:hint="eastAsia"/>
        </w:rPr>
        <w:t>；</w:t>
      </w:r>
      <w:r w:rsidR="00913086" w:rsidRPr="00913086">
        <w:t>永續</w:t>
      </w:r>
      <w:r w:rsidR="002E22CC">
        <w:rPr>
          <w:rFonts w:hint="eastAsia"/>
        </w:rPr>
        <w:t>需求上</w:t>
      </w:r>
      <w:r w:rsidR="00913086" w:rsidRPr="00913086">
        <w:t>，</w:t>
      </w:r>
      <w:r w:rsidR="00C84527">
        <w:rPr>
          <w:rFonts w:hint="eastAsia"/>
        </w:rPr>
        <w:t>亦</w:t>
      </w:r>
      <w:r w:rsidR="002E22CC">
        <w:rPr>
          <w:rFonts w:hint="eastAsia"/>
        </w:rPr>
        <w:t>相繼與</w:t>
      </w:r>
      <w:r w:rsidR="00390B62" w:rsidRPr="00390B62">
        <w:rPr>
          <w:rFonts w:hint="eastAsia"/>
        </w:rPr>
        <w:t>德國新創公司</w:t>
      </w:r>
      <w:r w:rsidR="00390B62" w:rsidRPr="00390B62">
        <w:t>Made2Flow</w:t>
      </w:r>
      <w:r w:rsidR="00390B62">
        <w:rPr>
          <w:rFonts w:hint="eastAsia"/>
        </w:rPr>
        <w:t>及台灣</w:t>
      </w:r>
      <w:r w:rsidR="002E22CC" w:rsidRPr="00805E7B">
        <w:rPr>
          <w:color w:val="EE0000"/>
        </w:rPr>
        <w:t>碳足跡計算服務業者合作，</w:t>
      </w:r>
      <w:r w:rsidR="008F32C5">
        <w:rPr>
          <w:rFonts w:hint="eastAsia"/>
          <w:color w:val="EE0000"/>
        </w:rPr>
        <w:t>建立</w:t>
      </w:r>
      <w:r w:rsidR="00390B62">
        <w:rPr>
          <w:rFonts w:hint="eastAsia"/>
          <w:color w:val="EE0000"/>
        </w:rPr>
        <w:t>碳足跡</w:t>
      </w:r>
      <w:r w:rsidR="002E22CC" w:rsidRPr="00805E7B">
        <w:rPr>
          <w:color w:val="EE0000"/>
        </w:rPr>
        <w:t>顧問輔導</w:t>
      </w:r>
      <w:r w:rsidR="007F5A86">
        <w:rPr>
          <w:rFonts w:hint="eastAsia"/>
          <w:color w:val="EE0000"/>
        </w:rPr>
        <w:t>服務</w:t>
      </w:r>
      <w:r w:rsidR="00EF7B42">
        <w:rPr>
          <w:rFonts w:hint="eastAsia"/>
          <w:color w:val="EE0000"/>
        </w:rPr>
        <w:t>幫助業者統整產品</w:t>
      </w:r>
      <w:r w:rsidR="00C23C56">
        <w:rPr>
          <w:rFonts w:hint="eastAsia"/>
          <w:color w:val="EE0000"/>
        </w:rPr>
        <w:t>永續資料。</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E24AE3" w:rsidRPr="00AE7B16">
        <w:rPr>
          <w:color w:val="000000" w:themeColor="text1"/>
        </w:rPr>
        <w:t>的</w:t>
      </w:r>
      <w:r w:rsidR="00E24AE3" w:rsidRPr="005305F4">
        <w:rPr>
          <w:color w:val="000000" w:themeColor="text1"/>
        </w:rPr>
        <w:t>創新探索傾向</w:t>
      </w:r>
      <w:r w:rsidR="00E24AE3" w:rsidRPr="005305F4">
        <w:rPr>
          <w:color w:val="156082" w:themeColor="accent1"/>
        </w:rPr>
        <w:t>於「從外部</w:t>
      </w:r>
      <w:r w:rsidR="006F16D5">
        <w:rPr>
          <w:rFonts w:hint="eastAsia"/>
          <w:color w:val="156082" w:themeColor="accent1"/>
        </w:rPr>
        <w:t>導入</w:t>
      </w:r>
      <w:r w:rsidR="00E24AE3" w:rsidRPr="005305F4">
        <w:rPr>
          <w:color w:val="156082" w:themeColor="accent1"/>
        </w:rPr>
        <w:t>」，而非「從內部創造」</w:t>
      </w:r>
      <w:r w:rsidR="006F16D5">
        <w:rPr>
          <w:rFonts w:hint="eastAsia"/>
          <w:color w:val="156082" w:themeColor="accent1"/>
        </w:rPr>
        <w:t>解法</w:t>
      </w:r>
      <w:r w:rsidR="00A47F32" w:rsidRPr="005305F4">
        <w:rPr>
          <w:rFonts w:hint="eastAsia"/>
          <w:color w:val="000000" w:themeColor="text1"/>
        </w:rPr>
        <w:t>，</w:t>
      </w:r>
      <w:r w:rsidR="00A47F32">
        <w:rPr>
          <w:rFonts w:hint="eastAsia"/>
          <w:color w:val="000000" w:themeColor="text1"/>
        </w:rPr>
        <w:t>也凸顯</w:t>
      </w:r>
      <w:r w:rsidR="000B61A8">
        <w:rPr>
          <w:rFonts w:hint="eastAsia"/>
          <w:color w:val="000000" w:themeColor="text1"/>
        </w:rPr>
        <w:t>企業採取</w:t>
      </w:r>
      <w:r w:rsidR="00E24AE3" w:rsidRPr="00AE7B16">
        <w:rPr>
          <w:color w:val="000000" w:themeColor="text1"/>
        </w:rPr>
        <w:t>最小資源投入、最短開發時間取得最大平台價值</w:t>
      </w:r>
      <w:r w:rsidR="00070D5F">
        <w:rPr>
          <w:rFonts w:hint="eastAsia"/>
          <w:color w:val="000000" w:themeColor="text1"/>
        </w:rPr>
        <w:t>的</w:t>
      </w:r>
      <w:r w:rsidR="00E24AE3" w:rsidRPr="00AE7B16">
        <w:rPr>
          <w:color w:val="000000" w:themeColor="text1"/>
        </w:rPr>
        <w:t>延伸，</w:t>
      </w:r>
      <w:r w:rsidR="0014128E">
        <w:rPr>
          <w:rFonts w:hint="eastAsia"/>
          <w:color w:val="000000" w:themeColor="text1"/>
        </w:rPr>
        <w:t>而</w:t>
      </w:r>
      <w:r w:rsidR="00E24AE3" w:rsidRPr="00F90053">
        <w:rPr>
          <w:color w:val="156082" w:themeColor="accent1"/>
        </w:rPr>
        <w:t>創新行動多</w:t>
      </w:r>
      <w:r w:rsidR="00C97E15" w:rsidRPr="00F90053">
        <w:rPr>
          <w:rFonts w:hint="eastAsia"/>
          <w:color w:val="156082" w:themeColor="accent1"/>
        </w:rPr>
        <w:t>是當</w:t>
      </w:r>
      <w:r w:rsidR="00E24AE3" w:rsidRPr="00F90053">
        <w:rPr>
          <w:color w:val="156082" w:themeColor="accent1"/>
        </w:rPr>
        <w:t>既有</w:t>
      </w:r>
      <w:r w:rsidR="00C97E15" w:rsidRPr="00F90053">
        <w:rPr>
          <w:rFonts w:hint="eastAsia"/>
          <w:color w:val="156082" w:themeColor="accent1"/>
        </w:rPr>
        <w:t>服務</w:t>
      </w:r>
      <w:r w:rsidR="00E24AE3" w:rsidRPr="00F90053">
        <w:rPr>
          <w:color w:val="156082" w:themeColor="accent1"/>
        </w:rPr>
        <w:t>無法滿足</w:t>
      </w:r>
      <w:r w:rsidR="00C97E15" w:rsidRPr="00F90053">
        <w:rPr>
          <w:rFonts w:hint="eastAsia"/>
          <w:color w:val="156082" w:themeColor="accent1"/>
        </w:rPr>
        <w:t>產業</w:t>
      </w:r>
      <w:r w:rsidR="00E24AE3" w:rsidRPr="00F90053">
        <w:rPr>
          <w:color w:val="156082" w:themeColor="accent1"/>
        </w:rPr>
        <w:t>需求時所觸發的「補強行動」</w:t>
      </w:r>
      <w:r w:rsidR="00E24AE3" w:rsidRPr="00CB14C2">
        <w:rPr>
          <w:color w:val="000000" w:themeColor="text1"/>
        </w:rPr>
        <w:t>。</w:t>
      </w:r>
    </w:p>
    <w:p w14:paraId="396440C7" w14:textId="21A1172A" w:rsidR="00CB58F8" w:rsidRDefault="00CB58F8" w:rsidP="00913086">
      <w:pPr>
        <w:pStyle w:val="15"/>
        <w:ind w:firstLine="480"/>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也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及資</w:t>
      </w:r>
      <w:r w:rsidR="00D17925">
        <w:rPr>
          <w:rFonts w:hint="eastAsia"/>
          <w:color w:val="EE0000"/>
        </w:rPr>
        <w:t>金</w:t>
      </w:r>
      <w:r w:rsidR="00F92539">
        <w:rPr>
          <w:rFonts w:hint="eastAsia"/>
          <w:color w:val="EE0000"/>
        </w:rPr>
        <w:t>援助</w:t>
      </w:r>
      <w:r w:rsidR="00105C74">
        <w:rPr>
          <w:rFonts w:hint="eastAsia"/>
          <w:color w:val="000000" w:themeColor="text1"/>
        </w:rPr>
        <w:t>，</w:t>
      </w:r>
      <w:r w:rsidR="00797E24">
        <w:rPr>
          <w:rFonts w:hint="eastAsia"/>
          <w:color w:val="000000" w:themeColor="text1"/>
        </w:rPr>
        <w:t>並</w:t>
      </w:r>
      <w:r w:rsidR="00970D1C" w:rsidRPr="007F6382">
        <w:rPr>
          <w:color w:val="156082" w:themeColor="accent1"/>
        </w:rPr>
        <w:t>反映出其創新探索高度關聯於</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w:t>
      </w:r>
      <w:r w:rsidR="00E27D36">
        <w:rPr>
          <w:rFonts w:hint="eastAsia"/>
          <w:color w:val="156082" w:themeColor="accent1"/>
        </w:rPr>
        <w:t>國內外</w:t>
      </w:r>
      <w:r w:rsidR="00970D1C" w:rsidRPr="007F6382">
        <w:rPr>
          <w:color w:val="156082" w:themeColor="accent1"/>
        </w:rPr>
        <w:t>市場佈局</w:t>
      </w:r>
      <w:r w:rsidR="00691DD9">
        <w:rPr>
          <w:rFonts w:hint="eastAsia"/>
          <w:color w:val="156082" w:themeColor="accent1"/>
        </w:rPr>
        <w:t>的特性</w:t>
      </w:r>
      <w:r w:rsidR="00970D1C" w:rsidRPr="00970D1C">
        <w:rPr>
          <w:color w:val="000000" w:themeColor="text1"/>
        </w:rPr>
        <w:t>。</w:t>
      </w:r>
    </w:p>
    <w:p w14:paraId="6BFC2C12" w14:textId="088AD844" w:rsidR="009755B8" w:rsidRDefault="00ED2044" w:rsidP="00913086">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中</w:t>
      </w:r>
      <w:r w:rsidR="00B14AB7">
        <w:rPr>
          <w:rFonts w:hint="eastAsia"/>
          <w:color w:val="EE0000"/>
        </w:rPr>
        <w:t>布片數量與使用者規模、</w:t>
      </w:r>
      <w:r w:rsidR="00A42C20">
        <w:rPr>
          <w:rFonts w:hint="eastAsia"/>
          <w:color w:val="EE0000"/>
        </w:rPr>
        <w:t>亦</w:t>
      </w:r>
      <w:r w:rsidR="009E2863" w:rsidRPr="00A462F8">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w:t>
      </w:r>
      <w:r w:rsidR="009E2863" w:rsidRPr="00A462F8">
        <w:rPr>
          <w:rFonts w:hint="eastAsia"/>
          <w:color w:val="156082" w:themeColor="accent1"/>
        </w:rPr>
        <w:lastRenderedPageBreak/>
        <w:t>用者加入平台的可能性</w:t>
      </w:r>
      <w:r w:rsidR="009E2863">
        <w:rPr>
          <w:rFonts w:hint="eastAsia"/>
        </w:rPr>
        <w:t>；</w:t>
      </w:r>
      <w:r w:rsidR="00B94904">
        <w:rPr>
          <w:rFonts w:hint="eastAsia"/>
        </w:rPr>
        <w:t>另外</w:t>
      </w:r>
      <w:r w:rsidR="0048316B">
        <w:rPr>
          <w:rFonts w:hint="eastAsia"/>
        </w:rPr>
        <w:t>F</w:t>
      </w:r>
      <w:r w:rsidR="00114EF7">
        <w:rPr>
          <w:rFonts w:hint="eastAsia"/>
        </w:rPr>
        <w:t>rontier.cool</w:t>
      </w:r>
      <w:r w:rsidR="00114EF7">
        <w:rPr>
          <w:rFonts w:hint="eastAsia"/>
        </w:rPr>
        <w:t>亦</w:t>
      </w:r>
      <w:r w:rsidR="00B65F07">
        <w:rPr>
          <w:rFonts w:hint="eastAsia"/>
        </w:rPr>
        <w:t>積極參與</w:t>
      </w:r>
      <w:r w:rsidR="00965743">
        <w:rPr>
          <w:rFonts w:hint="eastAsia"/>
        </w:rPr>
        <w:t>政府</w:t>
      </w:r>
      <w:r w:rsidR="00B65F07">
        <w:rPr>
          <w:rFonts w:hint="eastAsia"/>
        </w:rPr>
        <w:t>轉型補助計畫、與</w:t>
      </w:r>
      <w:r w:rsidR="00CC3C7C">
        <w:rPr>
          <w:rFonts w:hint="eastAsia"/>
        </w:rPr>
        <w:t>現有夥伴</w:t>
      </w:r>
      <w:r w:rsidR="00965743">
        <w:rPr>
          <w:rFonts w:hint="eastAsia"/>
        </w:rPr>
        <w:t>策略合作</w:t>
      </w:r>
      <w:r w:rsidR="00984325" w:rsidRPr="00984325">
        <w:t>（如</w:t>
      </w:r>
      <w:r w:rsidR="00984325" w:rsidRPr="00984325">
        <w:t>CLO</w:t>
      </w:r>
      <w:r w:rsidR="00984325" w:rsidRPr="00984325">
        <w:t>、工研院等）</w:t>
      </w:r>
      <w:r w:rsidR="00B65F07">
        <w:rPr>
          <w:rFonts w:hint="eastAsia"/>
        </w:rPr>
        <w:t>等各項行動，</w:t>
      </w:r>
      <w:r w:rsidR="00965743">
        <w:rPr>
          <w:rFonts w:hint="eastAsia"/>
        </w:rPr>
        <w:t>同時</w:t>
      </w:r>
      <w:r w:rsidR="00965743" w:rsidRPr="00965743">
        <w:rPr>
          <w:rFonts w:hint="eastAsia"/>
          <w:color w:val="EE0000"/>
        </w:rPr>
        <w:t>拓展</w:t>
      </w:r>
      <w:r w:rsidR="00B65F07" w:rsidRPr="00965743">
        <w:rPr>
          <w:rFonts w:hint="eastAsia"/>
          <w:color w:val="EE0000"/>
        </w:rPr>
        <w:t>了</w:t>
      </w:r>
      <w:r w:rsidR="00965743" w:rsidRPr="00965743">
        <w:rPr>
          <w:rFonts w:hint="eastAsia"/>
          <w:color w:val="EE0000"/>
        </w:rPr>
        <w:t>現有平台功能模組和技術</w:t>
      </w:r>
      <w:r w:rsidR="00B65F07" w:rsidRPr="00965743">
        <w:rPr>
          <w:rFonts w:hint="eastAsia"/>
          <w:color w:val="EE0000"/>
        </w:rPr>
        <w:t>深度</w:t>
      </w:r>
      <w:r w:rsidR="00965743">
        <w:rPr>
          <w:rFonts w:hint="eastAsia"/>
        </w:rPr>
        <w:t>，更</w:t>
      </w:r>
      <w:r w:rsidR="00B65F07" w:rsidRPr="00965743">
        <w:rPr>
          <w:rFonts w:hint="eastAsia"/>
          <w:color w:val="156082" w:themeColor="accent1"/>
        </w:rPr>
        <w:t>持續吸取創新技術的目標</w:t>
      </w:r>
      <w:r w:rsidR="00B65F07">
        <w:rPr>
          <w:rFonts w:hint="eastAsia"/>
        </w:rPr>
        <w:t>。</w:t>
      </w:r>
    </w:p>
    <w:p w14:paraId="2B1C667F" w14:textId="120A6D1D" w:rsidR="00A47712" w:rsidRDefault="00145612" w:rsidP="0000770C">
      <w:pPr>
        <w:pStyle w:val="15"/>
        <w:ind w:firstLine="480"/>
      </w:pPr>
      <w:r w:rsidRPr="00145612">
        <w:t>這些</w:t>
      </w:r>
      <w:r w:rsidR="001B7363">
        <w:rPr>
          <w:rFonts w:hint="eastAsia"/>
        </w:rPr>
        <w:t>雙元平衡</w:t>
      </w:r>
      <w:r w:rsidRPr="00145612">
        <w:t>策略行動不僅滿足對現有資源的深度挖掘，也</w:t>
      </w:r>
      <w:r w:rsidR="004B3E02">
        <w:rPr>
          <w:rFonts w:hint="eastAsia"/>
        </w:rPr>
        <w:t>完成</w:t>
      </w:r>
      <w:r w:rsidRPr="00145612">
        <w:t>對外部創新</w:t>
      </w:r>
      <w:r w:rsidR="00EC2CC1">
        <w:rPr>
          <w:rFonts w:hint="eastAsia"/>
        </w:rPr>
        <w:t>資源</w:t>
      </w:r>
      <w:r w:rsidRPr="00145612">
        <w:t>的有效吸</w:t>
      </w:r>
      <w:r w:rsidR="000E5F8D">
        <w:rPr>
          <w:rFonts w:hint="eastAsia"/>
        </w:rPr>
        <w:t>收</w:t>
      </w:r>
      <w:r w:rsidRPr="00145612">
        <w:t>，</w:t>
      </w:r>
      <w:r w:rsidR="001C3A16">
        <w:rPr>
          <w:rFonts w:hint="eastAsia"/>
        </w:rPr>
        <w:t>並且</w:t>
      </w:r>
      <w:r w:rsidRPr="00E27CFC">
        <w:rPr>
          <w:highlight w:val="yellow"/>
          <w:u w:val="single"/>
        </w:rPr>
        <w:t>顯示</w:t>
      </w:r>
      <w:r w:rsidRPr="00E27CFC">
        <w:rPr>
          <w:highlight w:val="yellow"/>
          <w:u w:val="single"/>
        </w:rPr>
        <w:t>Frontier.cool</w:t>
      </w:r>
      <w:r w:rsidR="00476065" w:rsidRPr="00E27CFC">
        <w:rPr>
          <w:rFonts w:hint="eastAsia"/>
          <w:highlight w:val="yellow"/>
          <w:u w:val="single"/>
        </w:rPr>
        <w:t>能夠</w:t>
      </w:r>
      <w:r w:rsidRPr="00E27CFC">
        <w:rPr>
          <w:highlight w:val="yellow"/>
          <w:u w:val="single"/>
        </w:rPr>
        <w:t>持續檢視並動態調整其資源基礎與關係網絡的能力</w:t>
      </w:r>
      <w:r w:rsidR="00295E76">
        <w:rPr>
          <w:rFonts w:hint="eastAsia"/>
        </w:rPr>
        <w:t>，且</w:t>
      </w:r>
      <w:r w:rsidRPr="00145612">
        <w:t>中小型新創企業</w:t>
      </w:r>
      <w:r w:rsidR="00DF016F">
        <w:rPr>
          <w:rFonts w:hint="eastAsia"/>
        </w:rPr>
        <w:t>所發展</w:t>
      </w:r>
      <w:r w:rsidRPr="00145612">
        <w:t>的創新</w:t>
      </w:r>
      <w:r w:rsidR="000B5031">
        <w:rPr>
          <w:rFonts w:hint="eastAsia"/>
        </w:rPr>
        <w:t>策略</w:t>
      </w:r>
      <w:r w:rsidRPr="00E27CFC">
        <w:rPr>
          <w:color w:val="EE0000"/>
        </w:rPr>
        <w:t>高度依賴外部聯盟與資源互補</w:t>
      </w:r>
      <w:r w:rsidRPr="00145612">
        <w:t>，</w:t>
      </w:r>
      <w:r w:rsidR="00B36FD7">
        <w:rPr>
          <w:rFonts w:hint="eastAsia"/>
        </w:rPr>
        <w:t>企業</w:t>
      </w:r>
      <w:r w:rsidRPr="00145612">
        <w:t>能否</w:t>
      </w:r>
      <w:r w:rsidR="00CC599D">
        <w:rPr>
          <w:rFonts w:hint="eastAsia"/>
        </w:rPr>
        <w:t>對自身定位</w:t>
      </w:r>
      <w:r w:rsidR="001820A8">
        <w:rPr>
          <w:rFonts w:hint="eastAsia"/>
        </w:rPr>
        <w:t>、優劣勢與</w:t>
      </w:r>
      <w:r w:rsidR="00CC599D">
        <w:rPr>
          <w:rFonts w:hint="eastAsia"/>
        </w:rPr>
        <w:t>匱乏資源</w:t>
      </w:r>
      <w:r w:rsidR="00A8225B">
        <w:rPr>
          <w:rFonts w:hint="eastAsia"/>
        </w:rPr>
        <w:t>有</w:t>
      </w:r>
      <w:r w:rsidR="00CC599D">
        <w:rPr>
          <w:rFonts w:hint="eastAsia"/>
        </w:rPr>
        <w:t>清晰的認知，並</w:t>
      </w:r>
      <w:r w:rsidRPr="00145612">
        <w:t>篩選</w:t>
      </w:r>
      <w:r w:rsidR="00CC599D">
        <w:rPr>
          <w:rFonts w:hint="eastAsia"/>
        </w:rPr>
        <w:t>適合的外部</w:t>
      </w:r>
      <w:r w:rsidRPr="00145612">
        <w:t>關係與</w:t>
      </w:r>
      <w:r w:rsidR="00CC599D">
        <w:rPr>
          <w:rFonts w:hint="eastAsia"/>
        </w:rPr>
        <w:t>補充資源</w:t>
      </w:r>
      <w:r w:rsidRPr="00145612">
        <w:t>，成為</w:t>
      </w:r>
      <w:r w:rsidRPr="00E27CFC">
        <w:rPr>
          <w:color w:val="EE0000"/>
        </w:rPr>
        <w:t>決定</w:t>
      </w:r>
      <w:r w:rsidR="00A8225B">
        <w:rPr>
          <w:rFonts w:hint="eastAsia"/>
          <w:color w:val="EE0000"/>
        </w:rPr>
        <w:t>組織</w:t>
      </w:r>
      <w:r w:rsidRPr="00E27CFC">
        <w:rPr>
          <w:color w:val="EE0000"/>
        </w:rPr>
        <w:t>競爭</w:t>
      </w:r>
      <w:r w:rsidR="00A8225B">
        <w:rPr>
          <w:rFonts w:hint="eastAsia"/>
          <w:color w:val="EE0000"/>
        </w:rPr>
        <w:t>力</w:t>
      </w:r>
      <w:r w:rsidR="001A3EF4">
        <w:rPr>
          <w:rFonts w:hint="eastAsia"/>
          <w:color w:val="EE0000"/>
        </w:rPr>
        <w:t>與</w:t>
      </w:r>
      <w:r w:rsidR="00E27CFC">
        <w:rPr>
          <w:rFonts w:hint="eastAsia"/>
          <w:color w:val="EE0000"/>
        </w:rPr>
        <w:t>產業影響力</w:t>
      </w:r>
      <w:r w:rsidRPr="00E27CFC">
        <w:rPr>
          <w:color w:val="EE0000"/>
        </w:rPr>
        <w:t>的關鍵</w:t>
      </w:r>
      <w:r w:rsidRPr="00145612">
        <w:t>。</w:t>
      </w:r>
    </w:p>
    <w:p w14:paraId="293F587E" w14:textId="3545F689" w:rsidR="0021628D" w:rsidRDefault="0021628D" w:rsidP="0064721C">
      <w:pPr>
        <w:pStyle w:val="a0"/>
      </w:pPr>
      <w:r w:rsidRPr="0021628D">
        <w:rPr>
          <w:rFonts w:hint="eastAsia"/>
        </w:rPr>
        <w:t>傳統產業採納創新需以「</w:t>
      </w:r>
      <w:r w:rsidR="0081774B">
        <w:rPr>
          <w:rFonts w:hint="eastAsia"/>
        </w:rPr>
        <w:t>效益</w:t>
      </w:r>
      <w:r w:rsidRPr="0021628D">
        <w:rPr>
          <w:rFonts w:hint="eastAsia"/>
        </w:rPr>
        <w:t>導向」為核心的關鍵條件</w:t>
      </w:r>
      <w:r w:rsidR="00C4193A">
        <w:rPr>
          <w:rFonts w:hint="eastAsia"/>
        </w:rPr>
        <w:t>，</w:t>
      </w:r>
      <w:r w:rsidR="00755BDA">
        <w:rPr>
          <w:rFonts w:hint="eastAsia"/>
        </w:rPr>
        <w:t>並強調</w:t>
      </w:r>
      <w:r w:rsidR="00C4193A">
        <w:rPr>
          <w:rFonts w:hint="eastAsia"/>
        </w:rPr>
        <w:t>貼合痛點與循序漸進的創新路徑</w:t>
      </w:r>
    </w:p>
    <w:p w14:paraId="5F878C96" w14:textId="4918E91D" w:rsidR="00E77A43" w:rsidRDefault="009A7D2A" w:rsidP="006F6DAB">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AD618D">
        <w:rPr>
          <w:rFonts w:hint="eastAsia"/>
        </w:rPr>
        <w:t>，</w:t>
      </w:r>
      <w:r w:rsidR="00D45C50">
        <w:rPr>
          <w:rFonts w:hint="eastAsia"/>
        </w:rPr>
        <w:t>另外</w:t>
      </w:r>
      <w:r w:rsidR="007D776F">
        <w:t>F</w:t>
      </w:r>
      <w:r w:rsidR="007D776F">
        <w:rPr>
          <w:rFonts w:hint="eastAsia"/>
        </w:rPr>
        <w:t>rontier.cool</w:t>
      </w:r>
      <w:r w:rsidR="002B212C">
        <w:rPr>
          <w:rFonts w:hint="eastAsia"/>
        </w:rPr>
        <w:t>也</w:t>
      </w:r>
      <w:r w:rsidR="00D45C50" w:rsidRPr="008B79AD">
        <w:rPr>
          <w:rFonts w:hint="eastAsia"/>
          <w:color w:val="156082" w:themeColor="accent1"/>
        </w:rPr>
        <w:t>透過</w:t>
      </w:r>
      <w:r w:rsidR="006C199D" w:rsidRPr="008B79AD">
        <w:rPr>
          <w:rFonts w:hint="eastAsia"/>
          <w:color w:val="156082" w:themeColor="accent1"/>
        </w:rPr>
        <w:t>改變</w:t>
      </w:r>
      <w:r w:rsidR="00746DC3" w:rsidRPr="008B79AD">
        <w:rPr>
          <w:rFonts w:hint="eastAsia"/>
          <w:color w:val="156082" w:themeColor="accent1"/>
        </w:rPr>
        <w:t>與</w:t>
      </w:r>
      <w:r w:rsidR="00AD126B" w:rsidRPr="008B79AD">
        <w:rPr>
          <w:rFonts w:hint="eastAsia"/>
          <w:color w:val="156082" w:themeColor="accent1"/>
        </w:rPr>
        <w:t>客戶的溝通語言</w:t>
      </w:r>
      <w:r w:rsidR="000A429D" w:rsidRPr="008B79AD">
        <w:rPr>
          <w:rFonts w:hint="eastAsia"/>
          <w:color w:val="156082" w:themeColor="accent1"/>
        </w:rPr>
        <w:t>來</w:t>
      </w:r>
      <w:r w:rsidR="000E36BB">
        <w:rPr>
          <w:rFonts w:hint="eastAsia"/>
          <w:color w:val="156082" w:themeColor="accent1"/>
        </w:rPr>
        <w:t>讓使用者理解到入技術所帶來的實際價值</w:t>
      </w:r>
      <w:r w:rsidR="00AD126B">
        <w:rPr>
          <w:rFonts w:hint="eastAsia"/>
        </w:rPr>
        <w:t>，過去推廣</w:t>
      </w:r>
      <w:r w:rsidR="003B2057">
        <w:rPr>
          <w:rFonts w:hint="eastAsia"/>
        </w:rPr>
        <w:t>產品時</w:t>
      </w:r>
      <w:r w:rsidR="00AD126B">
        <w:rPr>
          <w:rFonts w:hint="eastAsia"/>
        </w:rPr>
        <w:t>總是強調演算法與技術的</w:t>
      </w:r>
      <w:r w:rsidR="008B79AD">
        <w:rPr>
          <w:rFonts w:hint="eastAsia"/>
        </w:rPr>
        <w:t>「</w:t>
      </w:r>
      <w:r w:rsidR="00AD126B">
        <w:rPr>
          <w:rFonts w:hint="eastAsia"/>
        </w:rPr>
        <w:t>專業性</w:t>
      </w:r>
      <w:r w:rsidR="008B79AD">
        <w:rPr>
          <w:rFonts w:hint="eastAsia"/>
        </w:rPr>
        <w:t>」</w:t>
      </w:r>
      <w:r w:rsidR="002B212C" w:rsidRPr="002B212C">
        <w:t>，</w:t>
      </w:r>
      <w:r w:rsidR="00063B8F">
        <w:rPr>
          <w:rFonts w:hint="eastAsia"/>
        </w:rPr>
        <w:t>可最後團隊</w:t>
      </w:r>
      <w:r w:rsidR="00C01058">
        <w:rPr>
          <w:rFonts w:hint="eastAsia"/>
        </w:rPr>
        <w:t>發現</w:t>
      </w:r>
      <w:r w:rsidR="00A13B62">
        <w:rPr>
          <w:rFonts w:hint="eastAsia"/>
        </w:rPr>
        <w:t>客戶真正關心的</w:t>
      </w:r>
      <w:r w:rsidR="008F3C0F">
        <w:rPr>
          <w:rFonts w:hint="eastAsia"/>
        </w:rPr>
        <w:t>是降低了多少成本</w:t>
      </w:r>
      <w:r w:rsidR="006F6DAB">
        <w:rPr>
          <w:rFonts w:hint="eastAsia"/>
        </w:rPr>
        <w:t>、</w:t>
      </w:r>
      <w:r w:rsidR="008F3C0F">
        <w:rPr>
          <w:rFonts w:hint="eastAsia"/>
        </w:rPr>
        <w:t>促成了多少銷售額</w:t>
      </w:r>
      <w:r w:rsidR="006F6DAB">
        <w:rPr>
          <w:rFonts w:hint="eastAsia"/>
        </w:rPr>
        <w:t>等</w:t>
      </w:r>
      <w:r w:rsidR="008F3C0F">
        <w:rPr>
          <w:rFonts w:hint="eastAsia"/>
        </w:rPr>
        <w:t>具體效益</w:t>
      </w:r>
      <w:r w:rsidR="00A13B62">
        <w:rPr>
          <w:rFonts w:hint="eastAsia"/>
        </w:rPr>
        <w:t>，遂將</w:t>
      </w:r>
      <w:r w:rsidR="00E232C7">
        <w:rPr>
          <w:rFonts w:hint="eastAsia"/>
        </w:rPr>
        <w:t>官網與推廣內容</w:t>
      </w:r>
      <w:r w:rsidR="00F118E6">
        <w:rPr>
          <w:rFonts w:hint="eastAsia"/>
        </w:rPr>
        <w:t>重新調整</w:t>
      </w:r>
      <w:r w:rsidR="009154FB">
        <w:rPr>
          <w:rFonts w:hint="eastAsia"/>
        </w:rPr>
        <w:t>為</w:t>
      </w:r>
      <w:r w:rsidR="00F118E6" w:rsidRPr="002B212C">
        <w:t>「效率提升」、「銷售成果」</w:t>
      </w:r>
      <w:r w:rsidR="009154FB">
        <w:rPr>
          <w:rFonts w:hint="eastAsia"/>
        </w:rPr>
        <w:t>等主要推廣策略。</w:t>
      </w:r>
    </w:p>
    <w:p w14:paraId="5325FA72" w14:textId="06F38CBC" w:rsidR="009A7D2A" w:rsidRPr="009A7D2A" w:rsidRDefault="00DF1AA9" w:rsidP="00C92B12">
      <w:pPr>
        <w:pStyle w:val="15"/>
        <w:ind w:firstLine="480"/>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訊共享</w:t>
      </w:r>
      <w:r w:rsidR="00E17DF2" w:rsidRPr="00E17DF2">
        <w:t>、</w:t>
      </w:r>
      <w:r w:rsidR="00710AE8">
        <w:rPr>
          <w:rFonts w:hint="eastAsia"/>
        </w:rPr>
        <w:t>訂單交易</w:t>
      </w:r>
      <w:r w:rsidR="00CA08C2">
        <w:rPr>
          <w:rFonts w:hint="eastAsia"/>
        </w:rPr>
        <w:t>與跨時地的</w:t>
      </w:r>
      <w:r w:rsidR="00C92B12">
        <w:rPr>
          <w:rFonts w:hint="eastAsia"/>
        </w:rPr>
        <w:t>布料</w:t>
      </w:r>
      <w:r w:rsidR="00CA08C2">
        <w:rPr>
          <w:rFonts w:hint="eastAsia"/>
        </w:rPr>
        <w:t>開發協作</w:t>
      </w:r>
      <w:r w:rsidR="00C92B12">
        <w:rPr>
          <w:rFonts w:hint="eastAsia"/>
        </w:rPr>
        <w:t>的</w:t>
      </w:r>
      <w:r w:rsidR="00FE3132" w:rsidRPr="003568F5">
        <w:rPr>
          <w:rFonts w:hint="eastAsia"/>
          <w:color w:val="EE0000"/>
        </w:rPr>
        <w:t>供應鏈溝通流程</w:t>
      </w:r>
      <w:r w:rsidR="00C92B12">
        <w:rPr>
          <w:rFonts w:hint="eastAsia"/>
        </w:rPr>
        <w:t>、</w:t>
      </w:r>
      <w:r w:rsidR="00BD7DAA" w:rsidRPr="00FD5F9F">
        <w:rPr>
          <w:rFonts w:hint="eastAsia"/>
          <w:color w:val="EE0000"/>
        </w:rPr>
        <w:t>產品</w:t>
      </w:r>
      <w:r w:rsidR="00E17DF2" w:rsidRPr="00FD5F9F">
        <w:rPr>
          <w:color w:val="EE0000"/>
        </w:rPr>
        <w:t>銷售成</w:t>
      </w:r>
      <w:r w:rsidR="00E17DF2" w:rsidRPr="003568F5">
        <w:rPr>
          <w:color w:val="EE0000"/>
        </w:rPr>
        <w:t>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數位平台讓</w:t>
      </w:r>
      <w:r w:rsidR="00FD0810">
        <w:rPr>
          <w:rFonts w:hint="eastAsia"/>
        </w:rPr>
        <w:t>位於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4F06B5" w:rsidRPr="007B3813">
        <w:rPr>
          <w:rFonts w:hint="eastAsia"/>
          <w:color w:val="156082" w:themeColor="accent1"/>
        </w:rPr>
        <w:t>使</w:t>
      </w:r>
      <w:r w:rsidR="00F46137" w:rsidRPr="007B3813">
        <w:rPr>
          <w:rFonts w:hint="eastAsia"/>
          <w:color w:val="156082" w:themeColor="accent1"/>
        </w:rPr>
        <w:t>紡織業長久以來的高庫存與資源浪費問題能夠被改善</w:t>
      </w:r>
      <w:r w:rsidR="0034546A">
        <w:rPr>
          <w:rFonts w:hint="eastAsia"/>
          <w:color w:val="156082" w:themeColor="accent1"/>
        </w:rPr>
        <w:t>；</w:t>
      </w:r>
      <w:r w:rsidR="00F54E1E" w:rsidRPr="00BA3316">
        <w:rPr>
          <w:rFonts w:hint="eastAsia"/>
          <w:color w:val="EE0000"/>
        </w:rPr>
        <w:t>而</w:t>
      </w:r>
      <w:r w:rsidR="0034546A" w:rsidRPr="00BA3316">
        <w:rPr>
          <w:rFonts w:hint="eastAsia"/>
          <w:color w:val="EE0000"/>
        </w:rPr>
        <w:t>新增的</w:t>
      </w:r>
      <w:r w:rsidR="00F54E1E" w:rsidRPr="00BA3316">
        <w:rPr>
          <w:rFonts w:hint="eastAsia"/>
          <w:color w:val="EE0000"/>
        </w:rPr>
        <w:t>永續相關</w:t>
      </w:r>
      <w:r w:rsidR="0034546A" w:rsidRPr="00BA3316">
        <w:rPr>
          <w:rFonts w:hint="eastAsia"/>
          <w:color w:val="EE0000"/>
        </w:rPr>
        <w:t>資料也幫助供應商</w:t>
      </w:r>
      <w:r w:rsidR="00B53BA6" w:rsidRPr="00BA3316">
        <w:rPr>
          <w:rFonts w:hint="eastAsia"/>
          <w:color w:val="EE0000"/>
        </w:rPr>
        <w:t>將永續貢獻轉化為實際的商業價值</w:t>
      </w:r>
      <w:r w:rsidR="009D31A4" w:rsidRPr="00BA3316">
        <w:rPr>
          <w:rFonts w:hint="eastAsia"/>
          <w:color w:val="EE0000"/>
        </w:rPr>
        <w:t>與</w:t>
      </w:r>
      <w:r w:rsidR="00ED3787" w:rsidRPr="00BA3316">
        <w:rPr>
          <w:rFonts w:hint="eastAsia"/>
          <w:color w:val="EE0000"/>
        </w:rPr>
        <w:t>建立</w:t>
      </w:r>
      <w:r w:rsidR="009D31A4" w:rsidRPr="00BA3316">
        <w:rPr>
          <w:rFonts w:hint="eastAsia"/>
          <w:color w:val="EE0000"/>
        </w:rPr>
        <w:t>客戶信任</w:t>
      </w:r>
      <w:r w:rsidR="0034546A" w:rsidRPr="00BA3316">
        <w:rPr>
          <w:rFonts w:hint="eastAsia"/>
          <w:color w:val="156082" w:themeColor="accent1"/>
        </w:rPr>
        <w:t>，</w:t>
      </w:r>
      <w:r w:rsidR="00A2735C" w:rsidRPr="00BA3316">
        <w:rPr>
          <w:rFonts w:hint="eastAsia"/>
          <w:color w:val="156082" w:themeColor="accent1"/>
        </w:rPr>
        <w:t>若</w:t>
      </w:r>
      <w:r w:rsidR="00A2735C" w:rsidRPr="00BA3316">
        <w:rPr>
          <w:color w:val="156082" w:themeColor="accent1"/>
        </w:rPr>
        <w:t>供應商能主動提供碳排分析報告，品牌自然也更傾向</w:t>
      </w:r>
      <w:r w:rsidR="00A2735C" w:rsidRPr="00BA3316">
        <w:rPr>
          <w:rFonts w:hint="eastAsia"/>
          <w:color w:val="156082" w:themeColor="accent1"/>
        </w:rPr>
        <w:t>與資訊透明可溯源、商品更環保的供應商合作</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9F212B">
        <w:rPr>
          <w:rFonts w:hint="eastAsia"/>
        </w:rPr>
        <w:t>某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w:t>
      </w:r>
      <w:r w:rsidR="00E84354" w:rsidRPr="00886440">
        <w:rPr>
          <w:rFonts w:hint="eastAsia"/>
          <w:color w:val="EE0000"/>
        </w:rPr>
        <w:lastRenderedPageBreak/>
        <w:t>果與</w:t>
      </w:r>
      <w:r w:rsidR="0071568C" w:rsidRPr="00886440">
        <w:rPr>
          <w:rFonts w:hint="eastAsia"/>
          <w:color w:val="EE0000"/>
        </w:rPr>
        <w:t>實際效益和</w:t>
      </w:r>
      <w:r w:rsidR="00E84354" w:rsidRPr="00886440">
        <w:rPr>
          <w:rFonts w:hint="eastAsia"/>
          <w:color w:val="EE0000"/>
        </w:rPr>
        <w:t>產業溝通，遠比抽象的</w:t>
      </w:r>
      <w:r w:rsidR="0028675F" w:rsidRPr="00886440">
        <w:rPr>
          <w:rFonts w:hint="eastAsia"/>
          <w:color w:val="EE0000"/>
        </w:rPr>
        <w:t>專業技術更能吸引產業注意</w:t>
      </w:r>
      <w:r w:rsidR="009A7D2A" w:rsidRPr="009A7D2A">
        <w:t>。</w:t>
      </w:r>
    </w:p>
    <w:p w14:paraId="2FC84839" w14:textId="121B7884" w:rsidR="00BF73AB" w:rsidRDefault="009106E7" w:rsidP="00762D20">
      <w:pPr>
        <w:pStyle w:val="15"/>
        <w:ind w:firstLine="480"/>
      </w:pPr>
      <w:r>
        <w:rPr>
          <w:rFonts w:hint="eastAsia"/>
        </w:rPr>
        <w:t>不僅如此，</w:t>
      </w:r>
      <w:r w:rsidR="009A7D2A" w:rsidRPr="009A7D2A">
        <w:t>整體創新路徑也呈現出</w:t>
      </w:r>
      <w:r w:rsidR="00654F82" w:rsidRPr="00D017B5">
        <w:rPr>
          <w:rFonts w:hint="eastAsia"/>
          <w:color w:val="156082" w:themeColor="accent1"/>
        </w:rPr>
        <w:t>「貼合痛點」及</w:t>
      </w:r>
      <w:r w:rsidR="009A7D2A" w:rsidRPr="00D017B5">
        <w:rPr>
          <w:color w:val="156082" w:themeColor="accent1"/>
        </w:rPr>
        <w:t>「由內而外」</w:t>
      </w:r>
      <w:r w:rsidR="009A494D">
        <w:rPr>
          <w:rFonts w:hint="eastAsia"/>
        </w:rPr>
        <w:t>之</w:t>
      </w:r>
      <w:r w:rsidR="00902596" w:rsidRPr="00E76CD3">
        <w:rPr>
          <w:rFonts w:hint="eastAsia"/>
          <w:color w:val="EE0000"/>
        </w:rPr>
        <w:t>循序漸進</w:t>
      </w:r>
      <w:r w:rsidR="001572DF">
        <w:rPr>
          <w:rFonts w:hint="eastAsia"/>
          <w:color w:val="EE0000"/>
        </w:rPr>
        <w:t>的</w:t>
      </w:r>
      <w:r w:rsidR="00902596" w:rsidRPr="00E76CD3">
        <w:rPr>
          <w:color w:val="EE0000"/>
        </w:rPr>
        <w:t>節奏</w:t>
      </w:r>
      <w:r w:rsidR="009A7D2A" w:rsidRPr="009A7D2A">
        <w:t>。</w:t>
      </w:r>
      <w:r w:rsidR="00421924">
        <w:rPr>
          <w:rFonts w:hint="eastAsia"/>
        </w:rPr>
        <w:t>由廠商內部生產與</w:t>
      </w:r>
      <w:r w:rsidR="00EB63C0">
        <w:rPr>
          <w:rFonts w:hint="eastAsia"/>
        </w:rPr>
        <w:t>組織</w:t>
      </w:r>
      <w:r w:rsidR="00421924">
        <w:rPr>
          <w:rFonts w:hint="eastAsia"/>
        </w:rPr>
        <w:t>溝通</w:t>
      </w:r>
      <w:r w:rsidR="003F14E4">
        <w:rPr>
          <w:rFonts w:hint="eastAsia"/>
        </w:rPr>
        <w:t>的效率</w:t>
      </w:r>
      <w:r w:rsidR="00421924">
        <w:rPr>
          <w:rFonts w:hint="eastAsia"/>
        </w:rPr>
        <w:t>出發</w:t>
      </w:r>
      <w:r w:rsidR="007E2070">
        <w:rPr>
          <w:rFonts w:hint="eastAsia"/>
        </w:rPr>
        <w:t>；</w:t>
      </w:r>
      <w:r w:rsidR="00421924">
        <w:rPr>
          <w:rFonts w:hint="eastAsia"/>
        </w:rPr>
        <w:t>再逐漸將應用範圍延伸</w:t>
      </w:r>
      <w:r w:rsidR="006803D9">
        <w:rPr>
          <w:rFonts w:hint="eastAsia"/>
        </w:rPr>
        <w:t>至與不同企業、系統的協作</w:t>
      </w:r>
      <w:r w:rsidR="000F1C59">
        <w:rPr>
          <w:rFonts w:hint="eastAsia"/>
        </w:rPr>
        <w:t>；</w:t>
      </w:r>
      <w:r w:rsidR="00694653">
        <w:rPr>
          <w:rFonts w:hint="eastAsia"/>
        </w:rPr>
        <w:t>經過</w:t>
      </w:r>
      <w:r w:rsidR="007E2070">
        <w:rPr>
          <w:rFonts w:hint="eastAsia"/>
        </w:rPr>
        <w:t>將數位科技實際轉化為具體的商業價值，</w:t>
      </w:r>
      <w:r w:rsidR="00CC2F7D">
        <w:rPr>
          <w:rFonts w:hint="eastAsia"/>
        </w:rPr>
        <w:t>如</w:t>
      </w:r>
      <w:r w:rsidR="007E2070">
        <w:rPr>
          <w:rFonts w:hint="eastAsia"/>
        </w:rPr>
        <w:t>降低廠商生產成本與實現銷售目標</w:t>
      </w:r>
      <w:r w:rsidR="000C56FC">
        <w:rPr>
          <w:rFonts w:hint="eastAsia"/>
        </w:rPr>
        <w:t>；</w:t>
      </w:r>
      <w:r w:rsidR="006803D9">
        <w:rPr>
          <w:rFonts w:hint="eastAsia"/>
        </w:rPr>
        <w:t>最終</w:t>
      </w:r>
      <w:r w:rsidR="00C26351">
        <w:rPr>
          <w:rFonts w:hint="eastAsia"/>
        </w:rPr>
        <w:t>串聯起全球供應鏈的溝通協作，並</w:t>
      </w:r>
      <w:r w:rsidR="006803D9">
        <w:rPr>
          <w:rFonts w:hint="eastAsia"/>
        </w:rPr>
        <w:t>昇華至全世界都重視的永續議，</w:t>
      </w:r>
      <w:r w:rsidR="00A160C3">
        <w:rPr>
          <w:rFonts w:hint="eastAsia"/>
        </w:rPr>
        <w:t>可以發現</w:t>
      </w:r>
      <w:r w:rsidR="006803D9">
        <w:rPr>
          <w:rFonts w:hint="eastAsia"/>
        </w:rPr>
        <w:t>創新路徑由內而外、</w:t>
      </w:r>
      <w:r w:rsidR="00C26351">
        <w:rPr>
          <w:rFonts w:hint="eastAsia"/>
        </w:rPr>
        <w:t>意義</w:t>
      </w:r>
      <w:r w:rsidR="006803D9">
        <w:rPr>
          <w:rFonts w:hint="eastAsia"/>
        </w:rPr>
        <w:t>由小而大，</w:t>
      </w:r>
      <w:r w:rsidR="008012F3">
        <w:rPr>
          <w:rFonts w:hint="eastAsia"/>
        </w:rPr>
        <w:t>且</w:t>
      </w:r>
      <w:r w:rsidR="009F3B29">
        <w:rPr>
          <w:rFonts w:hint="eastAsia"/>
        </w:rPr>
        <w:t>路徑並非從一開始就很明確，是制定</w:t>
      </w:r>
      <w:r w:rsidR="001A7DB7">
        <w:rPr>
          <w:rFonts w:hint="eastAsia"/>
        </w:rPr>
        <w:t>、</w:t>
      </w:r>
      <w:r w:rsidR="009F3B29">
        <w:rPr>
          <w:rFonts w:hint="eastAsia"/>
        </w:rPr>
        <w:t>行動影響環境</w:t>
      </w:r>
      <w:r w:rsidR="008F4F46">
        <w:rPr>
          <w:rFonts w:hint="eastAsia"/>
        </w:rPr>
        <w:t>、再度</w:t>
      </w:r>
      <w:r w:rsidR="009F3B29">
        <w:rPr>
          <w:rFonts w:hint="eastAsia"/>
        </w:rPr>
        <w:t>制定的</w:t>
      </w:r>
      <w:r w:rsidR="00A806CB">
        <w:rPr>
          <w:rFonts w:hint="eastAsia"/>
        </w:rPr>
        <w:t>循環</w:t>
      </w:r>
      <w:r w:rsidR="009F3B29">
        <w:rPr>
          <w:rFonts w:hint="eastAsia"/>
        </w:rPr>
        <w:t>過程</w:t>
      </w:r>
      <w:r w:rsidR="00503A8D">
        <w:rPr>
          <w:rFonts w:hint="eastAsia"/>
        </w:rPr>
        <w:t>。</w:t>
      </w:r>
    </w:p>
    <w:p w14:paraId="64FA895E" w14:textId="12B565CC" w:rsidR="00B05E87" w:rsidRPr="00E527B5" w:rsidRDefault="00B05E87" w:rsidP="00381FC1">
      <w:pPr>
        <w:pStyle w:val="15"/>
        <w:ind w:firstLineChars="83" w:firstLine="199"/>
        <w:sectPr w:rsidR="00B05E87" w:rsidRPr="00E527B5" w:rsidSect="00605479">
          <w:headerReference w:type="even" r:id="rId34"/>
          <w:headerReference w:type="default" r:id="rId35"/>
          <w:footerReference w:type="even" r:id="rId36"/>
          <w:footerReference w:type="default" r:id="rId37"/>
          <w:headerReference w:type="first" r:id="rId38"/>
          <w:footerReference w:type="first" r:id="rId39"/>
          <w:pgSz w:w="11906" w:h="16838" w:code="9"/>
          <w:pgMar w:top="1701" w:right="1134" w:bottom="1701" w:left="1701" w:header="851" w:footer="992" w:gutter="0"/>
          <w:cols w:space="425"/>
          <w:docGrid w:linePitch="360"/>
        </w:sectPr>
      </w:pPr>
    </w:p>
    <w:p w14:paraId="38B2A4CD" w14:textId="1AB741B5" w:rsidR="00573598" w:rsidRDefault="0057695B" w:rsidP="00CB060A">
      <w:pPr>
        <w:pStyle w:val="affc"/>
      </w:pPr>
      <w:r>
        <w:rPr>
          <w:rFonts w:hint="eastAsia"/>
        </w:rPr>
        <w:lastRenderedPageBreak/>
        <w:t>表</w:t>
      </w:r>
      <w:r w:rsidR="004751F0">
        <w:rPr>
          <w:rFonts w:hint="eastAsia"/>
        </w:rPr>
        <w:t xml:space="preserve"> </w:t>
      </w:r>
      <w:r>
        <w:rPr>
          <w:rFonts w:hint="eastAsia"/>
        </w:rPr>
        <w:t>5.6-</w:t>
      </w:r>
      <w:r>
        <w:fldChar w:fldCharType="begin"/>
      </w:r>
      <w:r>
        <w:instrText xml:space="preserve"> </w:instrText>
      </w:r>
      <w:r>
        <w:rPr>
          <w:rFonts w:hint="eastAsia"/>
        </w:rPr>
        <w:instrText xml:space="preserve">SEQ </w:instrText>
      </w:r>
      <w:r>
        <w:rPr>
          <w:rFonts w:hint="eastAsia"/>
        </w:rPr>
        <w:instrText>表</w:instrText>
      </w:r>
      <w:r>
        <w:rPr>
          <w:rFonts w:hint="eastAsia"/>
        </w:rPr>
        <w:instrText>5.6- \* ARABIC</w:instrText>
      </w:r>
      <w:r>
        <w:instrText xml:space="preserve"> </w:instrText>
      </w:r>
      <w:r>
        <w:fldChar w:fldCharType="separate"/>
      </w:r>
      <w:r w:rsidR="00CD5112">
        <w:rPr>
          <w:noProof/>
        </w:rPr>
        <w:t>2</w:t>
      </w:r>
      <w:r>
        <w:fldChar w:fldCharType="end"/>
      </w:r>
      <w:r w:rsidR="004F0AF9">
        <w:rPr>
          <w:rFonts w:hint="eastAsia"/>
        </w:rPr>
        <w:t xml:space="preserve"> </w:t>
      </w:r>
      <w:r w:rsidR="00573598">
        <w:rPr>
          <w:rFonts w:hint="eastAsia"/>
        </w:rPr>
        <w:t>個案</w:t>
      </w:r>
      <w:r w:rsidR="006F7B1F">
        <w:rPr>
          <w:rFonts w:hint="eastAsia"/>
        </w:rPr>
        <w:t>跨階段</w:t>
      </w:r>
      <w:r w:rsidR="004D04BC">
        <w:rPr>
          <w:rFonts w:hint="eastAsia"/>
        </w:rPr>
        <w:t>分析</w:t>
      </w:r>
      <w:r>
        <w:rPr>
          <w:rFonts w:hint="eastAsia"/>
        </w:rPr>
        <w:t>表</w:t>
      </w:r>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66BC5F97" w:rsidR="00430240" w:rsidRPr="00430240" w:rsidRDefault="00430240" w:rsidP="00A7492C">
            <w:pPr>
              <w:pStyle w:val="151"/>
              <w:rPr>
                <w:rFonts w:hint="eastAsia"/>
              </w:rPr>
            </w:pPr>
            <w:r>
              <w:rPr>
                <w:rFonts w:hint="eastAsia"/>
              </w:rPr>
              <w:t>第三方服務無法</w:t>
            </w:r>
            <w:r w:rsidR="00602377">
              <w:rPr>
                <w:rFonts w:hint="eastAsia"/>
              </w:rPr>
              <w:t>滿足</w:t>
            </w:r>
            <w:r w:rsidR="001602AF">
              <w:rPr>
                <w:rFonts w:hint="eastAsia"/>
              </w:rPr>
              <w:t>產業</w:t>
            </w:r>
            <w:r>
              <w:rPr>
                <w:rFonts w:hint="eastAsia"/>
              </w:rPr>
              <w:t>需求，需要簡單高效的數位化技術。</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787863">
        <w:trPr>
          <w:cantSplit/>
          <w:trHeight w:val="7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3"/>
            <w:r w:rsidRPr="007F724F">
              <w:rPr>
                <w:rFonts w:ascii="標楷體" w:hAnsi="標楷體" w:hint="eastAsia"/>
                <w:color w:val="auto"/>
              </w:rPr>
              <w:t>命題</w:t>
            </w:r>
            <w:commentRangeEnd w:id="183"/>
            <w:r w:rsidR="00572831">
              <w:rPr>
                <w:rStyle w:val="af7"/>
                <w:color w:val="auto"/>
              </w:rPr>
              <w:commentReference w:id="183"/>
            </w:r>
            <w:r>
              <w:rPr>
                <w:rFonts w:ascii="標楷體" w:hAnsi="標楷體" w:hint="eastAsia"/>
                <w:color w:val="auto"/>
              </w:rPr>
              <w:t>：</w:t>
            </w:r>
            <w:r w:rsidR="00E925A8" w:rsidRPr="00E925A8">
              <w:rPr>
                <w:rFonts w:ascii="標楷體" w:hAnsi="標楷體" w:hint="eastAsia"/>
                <w:color w:val="auto"/>
              </w:rPr>
              <w:t>痛點驅動的漸進式轉型需求，傳產因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79A009B5" w:rsidR="006C4B27" w:rsidRPr="00C30AD7" w:rsidRDefault="006C4B27" w:rsidP="00DD30B4">
            <w:pPr>
              <w:pStyle w:val="151"/>
              <w:jc w:val="left"/>
            </w:pPr>
            <w:commentRangeStart w:id="184"/>
            <w:r>
              <w:rPr>
                <w:rFonts w:hint="eastAsia"/>
              </w:rPr>
              <w:t>命題</w:t>
            </w:r>
            <w:commentRangeEnd w:id="184"/>
            <w:r w:rsidR="00B37CC5">
              <w:rPr>
                <w:rStyle w:val="af7"/>
                <w:color w:val="auto"/>
              </w:rPr>
              <w:commentReference w:id="184"/>
            </w:r>
            <w:r>
              <w:rPr>
                <w:rFonts w:hint="eastAsia"/>
              </w:rPr>
              <w:t>：</w:t>
            </w:r>
            <w:r w:rsidR="00B15AD4" w:rsidRPr="00B15AD4">
              <w:rPr>
                <w:rFonts w:hint="eastAsia"/>
              </w:rPr>
              <w:t>為快速回應需求，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5"/>
            <w:r>
              <w:rPr>
                <w:rFonts w:hint="eastAsia"/>
              </w:rPr>
              <w:t>命題</w:t>
            </w:r>
            <w:commentRangeEnd w:id="185"/>
            <w:r w:rsidR="007C6DFC">
              <w:rPr>
                <w:rStyle w:val="af7"/>
                <w:color w:val="auto"/>
              </w:rPr>
              <w:commentReference w:id="185"/>
            </w:r>
            <w:r>
              <w:rPr>
                <w:rFonts w:hint="eastAsia"/>
              </w:rPr>
              <w:t>：</w:t>
            </w:r>
            <w:r w:rsidR="00B77169" w:rsidRPr="00B77169">
              <w:rPr>
                <w:rFonts w:hint="eastAsia"/>
              </w:rPr>
              <w:t>需求驅動探索，可供性不只是技術潛能，而是不同情境中持續、動態重塑的可能性</w:t>
            </w:r>
            <w:r w:rsidR="00773DB6">
              <w:rPr>
                <w:rFonts w:hint="eastAsia"/>
              </w:rPr>
              <w:t>。</w:t>
            </w:r>
          </w:p>
        </w:tc>
      </w:tr>
      <w:tr w:rsidR="004F0984" w14:paraId="028F83E7" w14:textId="77777777" w:rsidTr="00EA444E">
        <w:tc>
          <w:tcPr>
            <w:tcW w:w="567" w:type="dxa"/>
            <w:vMerge/>
            <w:shd w:val="clear" w:color="auto" w:fill="215E99" w:themeFill="text2" w:themeFillTint="BF"/>
            <w:textDirection w:val="tbRlV"/>
          </w:tcPr>
          <w:p w14:paraId="76B02BB7" w14:textId="77777777" w:rsidR="004F0984" w:rsidRDefault="004F0984"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4F0984" w:rsidRDefault="004F0984"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4F0984" w:rsidRDefault="004F0984" w:rsidP="009F41D2">
            <w:pPr>
              <w:ind w:left="113" w:right="113" w:firstLineChars="0" w:firstLine="0"/>
              <w:jc w:val="center"/>
            </w:pPr>
            <w:r w:rsidRPr="008D3415">
              <w:rPr>
                <w:rFonts w:ascii="標楷體" w:hAnsi="標楷體" w:hint="eastAsia"/>
              </w:rPr>
              <w:t>雙元可供性實現</w:t>
            </w:r>
          </w:p>
        </w:tc>
        <w:tc>
          <w:tcPr>
            <w:tcW w:w="567" w:type="dxa"/>
            <w:shd w:val="clear" w:color="auto" w:fill="C1E4F5" w:themeFill="accent1" w:themeFillTint="33"/>
            <w:textDirection w:val="tbRlV"/>
            <w:vAlign w:val="center"/>
          </w:tcPr>
          <w:p w14:paraId="104E5334" w14:textId="77777777" w:rsidR="004F0984" w:rsidRDefault="004F0984" w:rsidP="009F41D2">
            <w:pPr>
              <w:ind w:left="113" w:right="113" w:firstLineChars="0" w:firstLine="0"/>
              <w:jc w:val="center"/>
            </w:pPr>
            <w:r w:rsidRPr="008D3415">
              <w:rPr>
                <w:rFonts w:ascii="標楷體" w:hAnsi="標楷體" w:hint="eastAsia"/>
              </w:rPr>
              <w:t>深耕運用</w:t>
            </w:r>
          </w:p>
        </w:tc>
        <w:tc>
          <w:tcPr>
            <w:tcW w:w="2799" w:type="dxa"/>
          </w:tcPr>
          <w:p w14:paraId="27DA9E53" w14:textId="2EE2ADFD" w:rsidR="004F0984" w:rsidRPr="00C30AD7" w:rsidRDefault="004F0984" w:rsidP="00A7492C">
            <w:pPr>
              <w:pStyle w:val="151"/>
            </w:pPr>
            <w:r w:rsidRPr="00C30AD7">
              <w:t>以產業底蘊為基礎，精準掌握</w:t>
            </w:r>
            <w:r w:rsidR="00970B6E">
              <w:rPr>
                <w:rFonts w:hint="eastAsia"/>
              </w:rPr>
              <w:t>供應鏈痛點及</w:t>
            </w:r>
            <w:r w:rsidRPr="00C30AD7">
              <w:t>需求</w:t>
            </w:r>
            <w:r w:rsidRPr="00C30AD7">
              <w:rPr>
                <w:rFonts w:hint="eastAsia"/>
              </w:rPr>
              <w:t>。</w:t>
            </w:r>
            <w:r>
              <w:br/>
            </w:r>
            <w:r w:rsidR="00383CC0" w:rsidRPr="00383CC0">
              <w:rPr>
                <w:rFonts w:hint="eastAsia"/>
              </w:rPr>
              <w:t>既有資源開發掃描技術，並用於工廠試驗，累積布片數量與標準化流程</w:t>
            </w:r>
            <w:r w:rsidR="003419F5">
              <w:rPr>
                <w:rFonts w:hint="eastAsia"/>
              </w:rPr>
              <w:t>。</w:t>
            </w:r>
          </w:p>
        </w:tc>
        <w:tc>
          <w:tcPr>
            <w:tcW w:w="2800" w:type="dxa"/>
          </w:tcPr>
          <w:p w14:paraId="08F8A4FB" w14:textId="6F29E12C" w:rsidR="004F0984" w:rsidRPr="00C30AD7" w:rsidRDefault="004F0984"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653FEF" w:rsidRDefault="004F0984" w:rsidP="00A7492C">
            <w:pPr>
              <w:pStyle w:val="151"/>
            </w:pPr>
            <w:r w:rsidRPr="00C30AD7">
              <w:t>區隔使用者需求，從開放平台邁向</w:t>
            </w:r>
            <w:r w:rsidR="00C92FA9">
              <w:rPr>
                <w:rFonts w:hint="eastAsia"/>
              </w:rPr>
              <w:t>差異產品線的</w:t>
            </w:r>
            <w:r w:rsidR="006B73DD">
              <w:rPr>
                <w:rFonts w:hint="eastAsia"/>
              </w:rPr>
              <w:t>創新服務</w:t>
            </w:r>
            <w:r w:rsidRPr="00C30AD7">
              <w:t>。</w:t>
            </w:r>
          </w:p>
          <w:p w14:paraId="45DDE7F5" w14:textId="4174F090" w:rsidR="004F0984" w:rsidRPr="00C30AD7" w:rsidRDefault="00653FEF"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sidR="00C004EA">
              <w:rPr>
                <w:rFonts w:hint="eastAsia"/>
              </w:rPr>
              <w:t>。</w:t>
            </w:r>
          </w:p>
        </w:tc>
        <w:tc>
          <w:tcPr>
            <w:tcW w:w="2800" w:type="dxa"/>
          </w:tcPr>
          <w:p w14:paraId="03D751E2" w14:textId="77777777" w:rsidR="00616E5A" w:rsidRDefault="004F0984" w:rsidP="00A7492C">
            <w:pPr>
              <w:pStyle w:val="151"/>
            </w:pPr>
            <w:r w:rsidRPr="00C30AD7">
              <w:t>成立數位紡織服務中心，現有設備與掃描技術用於新業務</w:t>
            </w:r>
            <w:r>
              <w:rPr>
                <w:rFonts w:hint="eastAsia"/>
              </w:rPr>
              <w:t>。</w:t>
            </w:r>
          </w:p>
          <w:p w14:paraId="6D187360" w14:textId="1C91D4C7" w:rsidR="004F0984" w:rsidRPr="00C30AD7" w:rsidRDefault="00616E5A"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sidR="004F0984">
              <w:rPr>
                <w:rFonts w:hint="eastAsia"/>
              </w:rPr>
              <w:t>。</w:t>
            </w:r>
          </w:p>
        </w:tc>
      </w:tr>
      <w:tr w:rsidR="00CA7B74" w14:paraId="7506D9A5" w14:textId="77777777" w:rsidTr="00EA444E">
        <w:tc>
          <w:tcPr>
            <w:tcW w:w="567" w:type="dxa"/>
            <w:vMerge/>
            <w:shd w:val="clear" w:color="auto" w:fill="215E99" w:themeFill="text2" w:themeFillTint="BF"/>
            <w:textDirection w:val="tbRlV"/>
          </w:tcPr>
          <w:p w14:paraId="1CB48279" w14:textId="77777777" w:rsidR="00CA7B74" w:rsidRDefault="00CA7B74"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CA7B74" w:rsidRDefault="00CA7B74"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CA7B74" w:rsidRPr="008D3415" w:rsidRDefault="00CA7B74" w:rsidP="009F41D2">
            <w:pPr>
              <w:ind w:left="113" w:right="113" w:firstLineChars="0" w:firstLine="0"/>
              <w:jc w:val="center"/>
              <w:rPr>
                <w:rFonts w:ascii="標楷體" w:hAnsi="標楷體" w:hint="eastAsia"/>
              </w:rPr>
            </w:pPr>
          </w:p>
        </w:tc>
        <w:tc>
          <w:tcPr>
            <w:tcW w:w="567" w:type="dxa"/>
            <w:shd w:val="clear" w:color="auto" w:fill="C1E4F5" w:themeFill="accent1" w:themeFillTint="33"/>
            <w:textDirection w:val="tbRlV"/>
            <w:vAlign w:val="center"/>
          </w:tcPr>
          <w:p w14:paraId="2D23FFAB" w14:textId="77777777" w:rsidR="00CA7B74" w:rsidRPr="008D3415" w:rsidRDefault="00CA7B74" w:rsidP="009F41D2">
            <w:pPr>
              <w:ind w:left="113" w:right="113" w:firstLineChars="0" w:firstLine="0"/>
              <w:jc w:val="center"/>
              <w:rPr>
                <w:rFonts w:ascii="標楷體" w:hAnsi="標楷體" w:hint="eastAsia"/>
              </w:rPr>
            </w:pPr>
          </w:p>
        </w:tc>
        <w:tc>
          <w:tcPr>
            <w:tcW w:w="2799" w:type="dxa"/>
          </w:tcPr>
          <w:p w14:paraId="591416BD" w14:textId="77777777" w:rsidR="00CA7B74" w:rsidRPr="00C30AD7" w:rsidRDefault="00CA7B74" w:rsidP="00A7492C">
            <w:pPr>
              <w:pStyle w:val="151"/>
            </w:pPr>
          </w:p>
        </w:tc>
        <w:tc>
          <w:tcPr>
            <w:tcW w:w="2800" w:type="dxa"/>
          </w:tcPr>
          <w:p w14:paraId="72B945C5" w14:textId="77777777" w:rsidR="00CA7B74" w:rsidRPr="00C30AD7" w:rsidRDefault="00CA7B74" w:rsidP="00A7492C">
            <w:pPr>
              <w:pStyle w:val="151"/>
              <w:rPr>
                <w:rFonts w:hint="eastAsia"/>
              </w:rPr>
            </w:pPr>
          </w:p>
        </w:tc>
        <w:tc>
          <w:tcPr>
            <w:tcW w:w="2800" w:type="dxa"/>
          </w:tcPr>
          <w:p w14:paraId="48B69319" w14:textId="77777777" w:rsidR="00CA7B74" w:rsidRPr="00C30AD7" w:rsidRDefault="00CA7B74" w:rsidP="00A7492C">
            <w:pPr>
              <w:pStyle w:val="151"/>
            </w:pPr>
          </w:p>
        </w:tc>
        <w:tc>
          <w:tcPr>
            <w:tcW w:w="2800" w:type="dxa"/>
          </w:tcPr>
          <w:p w14:paraId="1F35FBBA" w14:textId="77777777" w:rsidR="00CA7B74" w:rsidRPr="00C30AD7" w:rsidRDefault="00CA7B74" w:rsidP="00A7492C">
            <w:pPr>
              <w:pStyle w:val="151"/>
            </w:pPr>
          </w:p>
        </w:tc>
      </w:tr>
      <w:tr w:rsidR="004F0984" w14:paraId="32E413A4" w14:textId="77777777" w:rsidTr="00EA444E">
        <w:tc>
          <w:tcPr>
            <w:tcW w:w="567" w:type="dxa"/>
            <w:vMerge/>
            <w:shd w:val="clear" w:color="auto" w:fill="215E99" w:themeFill="text2" w:themeFillTint="BF"/>
            <w:textDirection w:val="tbRlV"/>
          </w:tcPr>
          <w:p w14:paraId="56C3DFC7"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336CAB3D" w14:textId="77777777" w:rsidR="004F0984" w:rsidRDefault="004F0984" w:rsidP="009F41D2">
            <w:pPr>
              <w:ind w:firstLineChars="0" w:firstLine="0"/>
              <w:jc w:val="center"/>
            </w:pPr>
          </w:p>
        </w:tc>
        <w:tc>
          <w:tcPr>
            <w:tcW w:w="567" w:type="dxa"/>
            <w:vMerge/>
            <w:shd w:val="clear" w:color="auto" w:fill="C1E4F5" w:themeFill="accent1" w:themeFillTint="33"/>
            <w:vAlign w:val="center"/>
          </w:tcPr>
          <w:p w14:paraId="6AF21AC0" w14:textId="77777777" w:rsidR="004F0984" w:rsidRDefault="004F0984" w:rsidP="009F41D2">
            <w:pPr>
              <w:ind w:firstLineChars="0" w:firstLine="0"/>
              <w:jc w:val="center"/>
            </w:pPr>
          </w:p>
        </w:tc>
        <w:tc>
          <w:tcPr>
            <w:tcW w:w="567" w:type="dxa"/>
            <w:shd w:val="clear" w:color="auto" w:fill="C1E4F5" w:themeFill="accent1" w:themeFillTint="33"/>
            <w:vAlign w:val="center"/>
          </w:tcPr>
          <w:p w14:paraId="64F91E8D" w14:textId="77777777" w:rsidR="004F0984" w:rsidRDefault="004F0984" w:rsidP="009F41D2">
            <w:pPr>
              <w:ind w:firstLineChars="0" w:firstLine="0"/>
              <w:jc w:val="center"/>
            </w:pPr>
            <w:r>
              <w:rPr>
                <w:rFonts w:hint="eastAsia"/>
              </w:rPr>
              <w:t>創新探索</w:t>
            </w:r>
          </w:p>
        </w:tc>
        <w:tc>
          <w:tcPr>
            <w:tcW w:w="2799" w:type="dxa"/>
          </w:tcPr>
          <w:p w14:paraId="4415E927" w14:textId="485DA9E6" w:rsidR="004F0984" w:rsidRPr="00C30AD7" w:rsidRDefault="00305E85" w:rsidP="00A7492C">
            <w:pPr>
              <w:pStyle w:val="151"/>
            </w:pPr>
            <w:r w:rsidRPr="00305E85">
              <w:rPr>
                <w:rFonts w:hint="eastAsia"/>
              </w:rPr>
              <w:t>MIT</w:t>
            </w:r>
            <w:r w:rsidRPr="00305E85">
              <w:rPr>
                <w:rFonts w:hint="eastAsia"/>
              </w:rPr>
              <w:t>技術強化布料掃描精度，</w:t>
            </w:r>
            <w:r w:rsidRPr="00305E85">
              <w:rPr>
                <w:rFonts w:hint="eastAsia"/>
              </w:rPr>
              <w:t>TextileCloud</w:t>
            </w:r>
            <w:r w:rsidRPr="00305E85">
              <w:rPr>
                <w:rFonts w:hint="eastAsia"/>
              </w:rPr>
              <w:t>™平台被打造出來</w:t>
            </w:r>
            <w:r w:rsidR="004F0984" w:rsidRPr="00C30AD7">
              <w:rPr>
                <w:rFonts w:hint="eastAsia"/>
              </w:rPr>
              <w:t>。</w:t>
            </w:r>
          </w:p>
          <w:p w14:paraId="179E6685" w14:textId="0D6D5CA1" w:rsidR="004F0984" w:rsidRPr="00C30AD7" w:rsidRDefault="004F0984" w:rsidP="00A7492C">
            <w:pPr>
              <w:pStyle w:val="151"/>
            </w:pPr>
            <w:r w:rsidRPr="00C30AD7">
              <w:rPr>
                <w:rFonts w:hint="eastAsia"/>
              </w:rPr>
              <w:lastRenderedPageBreak/>
              <w:t>於</w:t>
            </w:r>
            <w:r w:rsidRPr="00C30AD7">
              <w:rPr>
                <w:rFonts w:hint="eastAsia"/>
              </w:rPr>
              <w:t>PI Apparel 2019</w:t>
            </w:r>
            <w:r w:rsidRPr="00C30AD7">
              <w:rPr>
                <w:rFonts w:hint="eastAsia"/>
              </w:rPr>
              <w:t>國際論壇發表，獲得關注和認可。</w:t>
            </w:r>
          </w:p>
        </w:tc>
        <w:tc>
          <w:tcPr>
            <w:tcW w:w="2800" w:type="dxa"/>
          </w:tcPr>
          <w:p w14:paraId="32CFBEA1" w14:textId="6A93A397" w:rsidR="004F0984" w:rsidRPr="00C30AD7" w:rsidRDefault="00F569E9" w:rsidP="00A7492C">
            <w:pPr>
              <w:pStyle w:val="151"/>
            </w:pPr>
            <w:r w:rsidRPr="00F569E9">
              <w:rPr>
                <w:rFonts w:hint="eastAsia"/>
              </w:rPr>
              <w:lastRenderedPageBreak/>
              <w:t>與</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sidR="00B606EA">
              <w:rPr>
                <w:rFonts w:hint="eastAsia"/>
              </w:rPr>
              <w:t>3D</w:t>
            </w:r>
            <w:r w:rsidRPr="00F569E9">
              <w:rPr>
                <w:rFonts w:hint="eastAsia"/>
              </w:rPr>
              <w:t>應用場景、強化</w:t>
            </w:r>
            <w:r w:rsidRPr="00F569E9">
              <w:rPr>
                <w:rFonts w:hint="eastAsia"/>
              </w:rPr>
              <w:t>3D</w:t>
            </w:r>
            <w:r w:rsidRPr="00F569E9">
              <w:rPr>
                <w:rFonts w:hint="eastAsia"/>
              </w:rPr>
              <w:lastRenderedPageBreak/>
              <w:t>掃描技術</w:t>
            </w:r>
            <w:r w:rsidR="004F0984">
              <w:rPr>
                <w:rFonts w:hint="eastAsia"/>
              </w:rPr>
              <w:t>。</w:t>
            </w:r>
            <w:r w:rsidR="004F0984">
              <w:br/>
            </w:r>
            <w:r w:rsidR="004F0984" w:rsidRPr="00C30AD7">
              <w:t>舉辦</w:t>
            </w:r>
            <w:r w:rsidR="00CE41C2">
              <w:rPr>
                <w:rFonts w:hint="eastAsia"/>
              </w:rPr>
              <w:t>數位紡織</w:t>
            </w:r>
            <w:r w:rsidR="004F0984" w:rsidRPr="00C30AD7">
              <w:t>高峰會、參與</w:t>
            </w:r>
            <w:r w:rsidR="00A63F0F" w:rsidRPr="00FA5C62">
              <w:rPr>
                <w:rFonts w:hint="eastAsia"/>
              </w:rPr>
              <w:t>選擇美國投資高峰會</w:t>
            </w:r>
            <w:r w:rsidR="007C5253">
              <w:rPr>
                <w:rFonts w:hint="eastAsia"/>
              </w:rPr>
              <w:t>榮獲</w:t>
            </w:r>
            <w:r w:rsidR="002651F8" w:rsidRPr="00FA5C62">
              <w:rPr>
                <w:rFonts w:hint="eastAsia"/>
              </w:rPr>
              <w:t>電子商務</w:t>
            </w:r>
            <w:r w:rsidR="002651F8">
              <w:rPr>
                <w:rFonts w:hint="eastAsia"/>
              </w:rPr>
              <w:t>新創獎</w:t>
            </w:r>
            <w:r w:rsidR="00662ED1">
              <w:rPr>
                <w:rFonts w:hint="eastAsia"/>
              </w:rPr>
              <w:t>。</w:t>
            </w:r>
          </w:p>
        </w:tc>
        <w:tc>
          <w:tcPr>
            <w:tcW w:w="2800" w:type="dxa"/>
          </w:tcPr>
          <w:p w14:paraId="66D0F6CF" w14:textId="7B23E5C5" w:rsidR="004F0984" w:rsidRPr="00C30AD7" w:rsidRDefault="008101A7" w:rsidP="00A7492C">
            <w:pPr>
              <w:pStyle w:val="151"/>
            </w:pPr>
            <w:r>
              <w:rPr>
                <w:rFonts w:hint="eastAsia"/>
              </w:rPr>
              <w:lastRenderedPageBreak/>
              <w:t>導入工研院</w:t>
            </w:r>
            <w:r>
              <w:rPr>
                <w:rFonts w:hint="eastAsia"/>
              </w:rPr>
              <w:t>NLP</w:t>
            </w:r>
            <w:r w:rsidR="00C404ED">
              <w:rPr>
                <w:rFonts w:hint="eastAsia"/>
              </w:rPr>
              <w:t>技術</w:t>
            </w:r>
            <w:r w:rsidR="004F0984" w:rsidRPr="00C30AD7">
              <w:t>，強化</w:t>
            </w:r>
            <w:r w:rsidR="004F0984">
              <w:rPr>
                <w:rFonts w:hint="eastAsia"/>
              </w:rPr>
              <w:t>語意搜尋結果</w:t>
            </w:r>
            <w:r w:rsidR="004F0984" w:rsidRPr="00C30AD7">
              <w:t>與使用者體驗。</w:t>
            </w:r>
            <w:r w:rsidR="004F0984">
              <w:br/>
            </w:r>
            <w:r w:rsidR="004F0984" w:rsidRPr="00C30AD7">
              <w:lastRenderedPageBreak/>
              <w:t>異業結盟開發紡織晶片，升級布片</w:t>
            </w:r>
            <w:r w:rsidR="00941FC3">
              <w:rPr>
                <w:rFonts w:hint="eastAsia"/>
              </w:rPr>
              <w:t>掃描速度</w:t>
            </w:r>
            <w:r w:rsidR="008200E7">
              <w:rPr>
                <w:rFonts w:hint="eastAsia"/>
              </w:rPr>
              <w:t>與</w:t>
            </w:r>
            <w:r w:rsidR="0031195D">
              <w:rPr>
                <w:rFonts w:hint="eastAsia"/>
              </w:rPr>
              <w:t>雲端平台</w:t>
            </w:r>
            <w:r w:rsidR="00FE4502">
              <w:rPr>
                <w:rFonts w:hint="eastAsia"/>
              </w:rPr>
              <w:t>的</w:t>
            </w:r>
            <w:r w:rsidR="004F0984" w:rsidRPr="00C30AD7">
              <w:t>運算效能。</w:t>
            </w:r>
          </w:p>
        </w:tc>
        <w:tc>
          <w:tcPr>
            <w:tcW w:w="2800" w:type="dxa"/>
          </w:tcPr>
          <w:p w14:paraId="7999589C" w14:textId="57E35599" w:rsidR="004F0984" w:rsidRPr="00C30AD7" w:rsidRDefault="004F0984" w:rsidP="00A7492C">
            <w:pPr>
              <w:pStyle w:val="151"/>
            </w:pPr>
            <w:r w:rsidRPr="00C30AD7">
              <w:lastRenderedPageBreak/>
              <w:t>獲國發基金投資、參與永續論壇，建立</w:t>
            </w:r>
            <w:r w:rsidR="00703D1C">
              <w:rPr>
                <w:rFonts w:hint="eastAsia"/>
              </w:rPr>
              <w:t>外部</w:t>
            </w:r>
            <w:r w:rsidRPr="00C30AD7">
              <w:t>創新支持基礎</w:t>
            </w:r>
            <w:r>
              <w:rPr>
                <w:rFonts w:hint="eastAsia"/>
              </w:rPr>
              <w:t>。</w:t>
            </w:r>
            <w:r>
              <w:br/>
            </w:r>
            <w:r w:rsidR="00436F16">
              <w:rPr>
                <w:rFonts w:hint="eastAsia"/>
              </w:rPr>
              <w:lastRenderedPageBreak/>
              <w:t>參與</w:t>
            </w:r>
            <w:r w:rsidRPr="00C30AD7">
              <w:t>Web Summit</w:t>
            </w:r>
            <w:r w:rsidRPr="00C30AD7">
              <w:t>、</w:t>
            </w:r>
            <w:r w:rsidRPr="00C30AD7">
              <w:t>Bharat Tex</w:t>
            </w:r>
            <w:r w:rsidRPr="00C30AD7">
              <w:t>印度全球展會，接軌國際市場</w:t>
            </w:r>
            <w:r w:rsidR="00DE70D2">
              <w:rPr>
                <w:rFonts w:hint="eastAsia"/>
              </w:rPr>
              <w:t>。</w:t>
            </w:r>
          </w:p>
        </w:tc>
      </w:tr>
      <w:tr w:rsidR="004F0984" w14:paraId="64E161B2" w14:textId="77777777" w:rsidTr="00CA7B74">
        <w:tc>
          <w:tcPr>
            <w:tcW w:w="567" w:type="dxa"/>
            <w:vMerge/>
            <w:shd w:val="clear" w:color="auto" w:fill="215E99" w:themeFill="text2" w:themeFillTint="BF"/>
            <w:textDirection w:val="tbRlV"/>
          </w:tcPr>
          <w:p w14:paraId="72D24727"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08009570" w14:textId="77777777" w:rsidR="004F0984" w:rsidRDefault="004F0984" w:rsidP="009F41D2">
            <w:pPr>
              <w:ind w:firstLineChars="0" w:firstLine="0"/>
              <w:jc w:val="center"/>
            </w:pPr>
          </w:p>
        </w:tc>
        <w:tc>
          <w:tcPr>
            <w:tcW w:w="567" w:type="dxa"/>
            <w:vMerge/>
            <w:shd w:val="clear" w:color="auto" w:fill="C1E4F5" w:themeFill="accent1" w:themeFillTint="33"/>
            <w:vAlign w:val="center"/>
          </w:tcPr>
          <w:p w14:paraId="19719D51" w14:textId="77777777" w:rsidR="004F0984" w:rsidRDefault="004F0984" w:rsidP="009F41D2">
            <w:pPr>
              <w:ind w:firstLineChars="0" w:firstLine="0"/>
              <w:jc w:val="center"/>
            </w:pPr>
          </w:p>
        </w:tc>
        <w:tc>
          <w:tcPr>
            <w:tcW w:w="567" w:type="dxa"/>
            <w:tcBorders>
              <w:bottom w:val="single" w:sz="4" w:space="0" w:color="auto"/>
            </w:tcBorders>
            <w:shd w:val="clear" w:color="auto" w:fill="C1E4F5" w:themeFill="accent1" w:themeFillTint="33"/>
            <w:vAlign w:val="center"/>
          </w:tcPr>
          <w:p w14:paraId="36ACE5AC" w14:textId="77777777" w:rsidR="004F0984" w:rsidRDefault="004F0984" w:rsidP="009F41D2">
            <w:pPr>
              <w:ind w:firstLineChars="0" w:firstLine="0"/>
              <w:jc w:val="center"/>
            </w:pPr>
            <w:r>
              <w:rPr>
                <w:rFonts w:hint="eastAsia"/>
              </w:rPr>
              <w:t>平衡機制</w:t>
            </w:r>
          </w:p>
        </w:tc>
        <w:tc>
          <w:tcPr>
            <w:tcW w:w="2799" w:type="dxa"/>
          </w:tcPr>
          <w:p w14:paraId="21F3C8A2" w14:textId="386012BD" w:rsidR="004F0984" w:rsidRPr="00C36D0C" w:rsidRDefault="00A95589"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00F11C41" w:rsidRPr="006E03B0">
              <w:rPr>
                <w:rStyle w:val="aff5"/>
                <w:rFonts w:ascii="Times New Roman" w:hAnsi="Times New Roman" w:cstheme="minorBidi" w:hint="eastAsia"/>
                <w:i w:val="0"/>
                <w:iCs w:val="0"/>
                <w:color w:val="156082" w:themeColor="accent1"/>
                <w:kern w:val="2"/>
                <w14:ligatures w14:val="standardContextual"/>
              </w:rPr>
              <w:t>獲得外部高效運算</w:t>
            </w:r>
            <w:r w:rsidR="00EB0477">
              <w:rPr>
                <w:rStyle w:val="aff5"/>
                <w:rFonts w:ascii="Times New Roman" w:hAnsi="Times New Roman" w:cstheme="minorBidi" w:hint="eastAsia"/>
                <w:i w:val="0"/>
                <w:iCs w:val="0"/>
                <w:color w:val="156082" w:themeColor="accent1"/>
                <w:kern w:val="2"/>
                <w14:ligatures w14:val="standardContextual"/>
              </w:rPr>
              <w:t>服務</w:t>
            </w:r>
            <w:r w:rsidR="00F11C41" w:rsidRPr="006E03B0">
              <w:rPr>
                <w:rStyle w:val="aff5"/>
                <w:rFonts w:ascii="Times New Roman" w:hAnsi="Times New Roman" w:cstheme="minorBidi" w:hint="eastAsia"/>
                <w:i w:val="0"/>
                <w:iCs w:val="0"/>
                <w:color w:val="156082" w:themeColor="accent1"/>
                <w:kern w:val="2"/>
                <w14:ligatures w14:val="standardContextual"/>
              </w:rPr>
              <w:t>並拓展外部市場</w:t>
            </w:r>
            <w:r w:rsidR="00F11C41">
              <w:rPr>
                <w:rStyle w:val="aff5"/>
                <w:rFonts w:ascii="Times New Roman" w:hAnsi="Times New Roman" w:cstheme="minorBidi" w:hint="eastAsia"/>
                <w:i w:val="0"/>
                <w:iCs w:val="0"/>
                <w:color w:val="000000" w:themeColor="text1"/>
                <w:kern w:val="2"/>
                <w14:ligatures w14:val="standardContextual"/>
              </w:rPr>
              <w:t>，</w:t>
            </w:r>
            <w:r w:rsidR="00F11B94">
              <w:rPr>
                <w:rStyle w:val="aff5"/>
                <w:rFonts w:ascii="Times New Roman" w:hAnsi="Times New Roman" w:cstheme="minorBidi" w:hint="eastAsia"/>
                <w:i w:val="0"/>
                <w:iCs w:val="0"/>
                <w:color w:val="000000" w:themeColor="text1"/>
                <w:kern w:val="2"/>
                <w14:ligatures w14:val="standardContextual"/>
              </w:rPr>
              <w:t>並</w:t>
            </w:r>
            <w:r w:rsidR="00D72086" w:rsidRPr="00B53E1C">
              <w:rPr>
                <w:rFonts w:hint="eastAsia"/>
                <w:color w:val="EE0000"/>
              </w:rPr>
              <w:t>穩定</w:t>
            </w:r>
            <w:r w:rsidR="00D72086" w:rsidRPr="00B53E1C">
              <w:rPr>
                <w:rFonts w:hint="eastAsia"/>
                <w:color w:val="EE0000"/>
              </w:rPr>
              <w:t>AI</w:t>
            </w:r>
            <w:r w:rsidR="00D72086" w:rsidRPr="00B53E1C">
              <w:rPr>
                <w:rFonts w:hint="eastAsia"/>
                <w:color w:val="EE0000"/>
              </w:rPr>
              <w:t>掃描技術的</w:t>
            </w:r>
            <w:r w:rsidR="00FB6831" w:rsidRPr="00B53E1C">
              <w:rPr>
                <w:rFonts w:hint="eastAsia"/>
                <w:color w:val="EE0000"/>
              </w:rPr>
              <w:t>數位化效能</w:t>
            </w:r>
            <w:r w:rsidR="00D72086" w:rsidRPr="00B53E1C">
              <w:rPr>
                <w:rFonts w:hint="eastAsia"/>
                <w:color w:val="EE0000"/>
              </w:rPr>
              <w:t>與大規模平台維運</w:t>
            </w:r>
            <w:r w:rsidR="00D72086" w:rsidRPr="00C36D0C">
              <w:rPr>
                <w:rFonts w:hint="eastAsia"/>
              </w:rPr>
              <w:t>。</w:t>
            </w:r>
          </w:p>
        </w:tc>
        <w:tc>
          <w:tcPr>
            <w:tcW w:w="2800" w:type="dxa"/>
          </w:tcPr>
          <w:p w14:paraId="2064BDD4" w14:textId="5E9EB6A1" w:rsidR="004F0984" w:rsidRPr="00C30AD7" w:rsidRDefault="00AF538C" w:rsidP="00CD1740">
            <w:pPr>
              <w:pStyle w:val="151"/>
            </w:pPr>
            <w:r>
              <w:rPr>
                <w:rFonts w:hint="eastAsia"/>
              </w:rPr>
              <w:t>布片檔案</w:t>
            </w:r>
            <w:r w:rsidR="004F0984" w:rsidRPr="00C30AD7">
              <w:t>免費試用與</w:t>
            </w:r>
            <w:r w:rsidR="004C36F5">
              <w:rPr>
                <w:rFonts w:hint="eastAsia"/>
              </w:rPr>
              <w:t>轉型</w:t>
            </w:r>
            <w:r w:rsidR="004F0984" w:rsidRPr="00C30AD7">
              <w:t>顧問服務：</w:t>
            </w:r>
            <w:r w:rsidR="00325350" w:rsidRPr="00A43D00">
              <w:rPr>
                <w:rFonts w:hint="eastAsia"/>
                <w:color w:val="EE0000"/>
              </w:rPr>
              <w:t>擴大平台參與度</w:t>
            </w:r>
            <w:r w:rsidR="00D507AF" w:rsidRPr="00A43D00">
              <w:rPr>
                <w:rFonts w:hint="eastAsia"/>
                <w:color w:val="EE0000"/>
              </w:rPr>
              <w:t>並深化員工的產業知識與經驗</w:t>
            </w:r>
            <w:r w:rsidR="00E30605" w:rsidRPr="00906813">
              <w:rPr>
                <w:rFonts w:hint="eastAsia"/>
                <w:color w:val="EE0000"/>
              </w:rPr>
              <w:t>，</w:t>
            </w:r>
            <w:r w:rsidR="00E30605" w:rsidRPr="00FA2E9F">
              <w:rPr>
                <w:rFonts w:hint="eastAsia"/>
                <w:color w:val="156082" w:themeColor="accent1"/>
              </w:rPr>
              <w:t>並拓展外部關係</w:t>
            </w:r>
            <w:r w:rsidR="00FB72DA">
              <w:rPr>
                <w:rFonts w:hint="eastAsia"/>
                <w:color w:val="156082" w:themeColor="accent1"/>
              </w:rPr>
              <w:t>與市場資源</w:t>
            </w:r>
            <w:r w:rsidR="00E30605" w:rsidRPr="00FA2E9F">
              <w:rPr>
                <w:rFonts w:hint="eastAsia"/>
                <w:color w:val="156082" w:themeColor="accent1"/>
              </w:rPr>
              <w:t>（產官學研）</w:t>
            </w:r>
            <w:r w:rsidR="008C43E8" w:rsidRPr="00FA2E9F">
              <w:rPr>
                <w:rFonts w:hint="eastAsia"/>
                <w:color w:val="156082" w:themeColor="accent1"/>
              </w:rPr>
              <w:t>合力</w:t>
            </w:r>
            <w:r w:rsidR="004F0984" w:rsidRPr="00FA2E9F">
              <w:rPr>
                <w:color w:val="156082" w:themeColor="accent1"/>
              </w:rPr>
              <w:t>推動產業轉型</w:t>
            </w:r>
            <w:r w:rsidR="004F0984" w:rsidRPr="00FA2E9F">
              <w:rPr>
                <w:rFonts w:hint="eastAsia"/>
                <w:color w:val="156082" w:themeColor="accent1"/>
              </w:rPr>
              <w:t>。</w:t>
            </w:r>
          </w:p>
        </w:tc>
        <w:tc>
          <w:tcPr>
            <w:tcW w:w="2800" w:type="dxa"/>
          </w:tcPr>
          <w:p w14:paraId="53D332B9" w14:textId="5FADB281" w:rsidR="004F0984" w:rsidRPr="00C30AD7" w:rsidRDefault="004F0984" w:rsidP="008200E7">
            <w:pPr>
              <w:pStyle w:val="151"/>
            </w:pPr>
            <w:r w:rsidRPr="00C30AD7">
              <w:t>公私</w:t>
            </w:r>
            <w:r>
              <w:rPr>
                <w:rFonts w:hint="eastAsia"/>
              </w:rPr>
              <w:t>協力</w:t>
            </w:r>
            <w:r w:rsidRPr="00C30AD7">
              <w:t>：</w:t>
            </w:r>
            <w:r w:rsidR="00906813" w:rsidRPr="00E4193B">
              <w:rPr>
                <w:rFonts w:hint="eastAsia"/>
                <w:color w:val="EE0000"/>
              </w:rPr>
              <w:t>獲政府補助計畫</w:t>
            </w:r>
            <w:r w:rsidR="00773EAC">
              <w:rPr>
                <w:rFonts w:hint="eastAsia"/>
                <w:color w:val="EE0000"/>
              </w:rPr>
              <w:t>，</w:t>
            </w:r>
            <w:r w:rsidR="00B169B6" w:rsidRPr="00E4193B">
              <w:rPr>
                <w:rFonts w:hint="eastAsia"/>
                <w:color w:val="EE0000"/>
              </w:rPr>
              <w:t>降低中小企業轉型的門檻提升平台參與</w:t>
            </w:r>
            <w:r w:rsidR="00B169B6">
              <w:rPr>
                <w:rFonts w:hint="eastAsia"/>
              </w:rPr>
              <w:t>，</w:t>
            </w:r>
            <w:r w:rsidR="008200E7" w:rsidRPr="00E4193B">
              <w:rPr>
                <w:rFonts w:hint="eastAsia"/>
                <w:color w:val="156082" w:themeColor="accent1"/>
              </w:rPr>
              <w:t>同時</w:t>
            </w:r>
            <w:r w:rsidR="004031F8">
              <w:rPr>
                <w:rFonts w:hint="eastAsia"/>
                <w:color w:val="156082" w:themeColor="accent1"/>
              </w:rPr>
              <w:t>深化與政府關係</w:t>
            </w:r>
            <w:r w:rsidR="00420A6B">
              <w:rPr>
                <w:rFonts w:hint="eastAsia"/>
                <w:color w:val="156082" w:themeColor="accent1"/>
              </w:rPr>
              <w:t>並</w:t>
            </w:r>
            <w:r w:rsidR="004031F8">
              <w:rPr>
                <w:rFonts w:hint="eastAsia"/>
                <w:color w:val="156082" w:themeColor="accent1"/>
              </w:rPr>
              <w:t>取得外部支持</w:t>
            </w:r>
            <w:r w:rsidR="00E4193B">
              <w:rPr>
                <w:rFonts w:hint="eastAsia"/>
                <w:color w:val="156082" w:themeColor="accent1"/>
              </w:rPr>
              <w:t>。</w:t>
            </w:r>
          </w:p>
        </w:tc>
        <w:tc>
          <w:tcPr>
            <w:tcW w:w="2800" w:type="dxa"/>
          </w:tcPr>
          <w:p w14:paraId="684DD2B3" w14:textId="67C6FF0C" w:rsidR="004F0984" w:rsidRPr="00C30AD7" w:rsidRDefault="002715E7" w:rsidP="003F43BD">
            <w:pPr>
              <w:pStyle w:val="151"/>
            </w:pPr>
            <w:r w:rsidRPr="002715E7">
              <w:rPr>
                <w:rFonts w:hint="eastAsia"/>
              </w:rPr>
              <w:t>迭代</w:t>
            </w:r>
            <w:r w:rsidR="00527123">
              <w:rPr>
                <w:rFonts w:hint="eastAsia"/>
              </w:rPr>
              <w:t>的</w:t>
            </w:r>
            <w:r w:rsidRPr="002715E7">
              <w:rPr>
                <w:rFonts w:hint="eastAsia"/>
              </w:rPr>
              <w:t>永續服務</w:t>
            </w:r>
            <w:r w:rsidR="00874D1D">
              <w:rPr>
                <w:rFonts w:hint="eastAsia"/>
              </w:rPr>
              <w:t>：</w:t>
            </w:r>
            <w:r w:rsidR="001A2F85" w:rsidRPr="00A511F4">
              <w:rPr>
                <w:rFonts w:hint="eastAsia"/>
                <w:color w:val="156082" w:themeColor="accent1"/>
              </w:rPr>
              <w:t>與</w:t>
            </w:r>
            <w:r w:rsidR="009C71A5" w:rsidRPr="00A511F4">
              <w:rPr>
                <w:rFonts w:hint="eastAsia"/>
                <w:color w:val="156082" w:themeColor="accent1"/>
              </w:rPr>
              <w:t>外部機構</w:t>
            </w:r>
            <w:r w:rsidR="001A2F85" w:rsidRPr="00A511F4">
              <w:rPr>
                <w:rFonts w:hint="eastAsia"/>
                <w:color w:val="156082" w:themeColor="accent1"/>
              </w:rPr>
              <w:t>共同開發</w:t>
            </w:r>
            <w:r w:rsidR="00345930" w:rsidRPr="00A511F4">
              <w:rPr>
                <w:color w:val="156082" w:themeColor="accent1"/>
              </w:rPr>
              <w:t>Eco-Impactor</w:t>
            </w:r>
            <w:r w:rsidR="00345930" w:rsidRPr="00A511F4">
              <w:rPr>
                <w:rFonts w:hint="eastAsia"/>
                <w:color w:val="156082" w:themeColor="accent1"/>
              </w:rPr>
              <w:t>平台預估碳排資料、</w:t>
            </w:r>
            <w:r w:rsidR="00D732CC">
              <w:rPr>
                <w:rFonts w:hint="eastAsia"/>
                <w:color w:val="156082" w:themeColor="accent1"/>
              </w:rPr>
              <w:t>由</w:t>
            </w:r>
            <w:r w:rsidR="000253B0" w:rsidRPr="00A511F4">
              <w:rPr>
                <w:rFonts w:hint="eastAsia"/>
                <w:color w:val="156082" w:themeColor="accent1"/>
              </w:rPr>
              <w:t>專業外部機構完成</w:t>
            </w:r>
            <w:r w:rsidR="00345930" w:rsidRPr="00A511F4">
              <w:rPr>
                <w:rFonts w:hint="eastAsia"/>
                <w:color w:val="156082" w:themeColor="accent1"/>
              </w:rPr>
              <w:t>碳盤查</w:t>
            </w:r>
            <w:r w:rsidR="008160CF">
              <w:rPr>
                <w:rFonts w:hint="eastAsia"/>
              </w:rPr>
              <w:t>，</w:t>
            </w:r>
            <w:r w:rsidR="000253B0" w:rsidRPr="00A511F4">
              <w:rPr>
                <w:rFonts w:hint="eastAsia"/>
                <w:color w:val="EE0000"/>
              </w:rPr>
              <w:t>並將</w:t>
            </w:r>
            <w:r w:rsidR="008160CF" w:rsidRPr="00A511F4">
              <w:rPr>
                <w:rFonts w:hint="eastAsia"/>
                <w:color w:val="EE0000"/>
              </w:rPr>
              <w:t>永續資料</w:t>
            </w:r>
            <w:r w:rsidR="004D4A94" w:rsidRPr="00A511F4">
              <w:rPr>
                <w:rFonts w:hint="eastAsia"/>
                <w:color w:val="EE0000"/>
              </w:rPr>
              <w:t>補進數位布片檔案</w:t>
            </w:r>
            <w:r w:rsidR="004D4A94">
              <w:rPr>
                <w:rFonts w:hint="eastAsia"/>
              </w:rPr>
              <w:t>。</w:t>
            </w:r>
          </w:p>
        </w:tc>
      </w:tr>
      <w:tr w:rsidR="00123B6B" w14:paraId="5FBEB0BE" w14:textId="77777777" w:rsidTr="00CA7B74">
        <w:tc>
          <w:tcPr>
            <w:tcW w:w="567" w:type="dxa"/>
            <w:vMerge/>
            <w:shd w:val="clear" w:color="auto" w:fill="215E99" w:themeFill="text2" w:themeFillTint="BF"/>
            <w:textDirection w:val="tbRlV"/>
          </w:tcPr>
          <w:p w14:paraId="0D9ECF98" w14:textId="77777777" w:rsidR="00123B6B" w:rsidRDefault="00123B6B" w:rsidP="009F41D2">
            <w:pPr>
              <w:ind w:left="113" w:right="113" w:firstLineChars="0" w:firstLine="0"/>
            </w:pPr>
          </w:p>
        </w:tc>
        <w:tc>
          <w:tcPr>
            <w:tcW w:w="567" w:type="dxa"/>
            <w:vMerge/>
            <w:shd w:val="clear" w:color="auto" w:fill="4C94D8" w:themeFill="text2" w:themeFillTint="80"/>
            <w:vAlign w:val="center"/>
          </w:tcPr>
          <w:p w14:paraId="208EA561" w14:textId="77777777" w:rsidR="00123B6B" w:rsidRDefault="00123B6B" w:rsidP="009F41D2">
            <w:pPr>
              <w:ind w:firstLineChars="0" w:firstLine="0"/>
              <w:jc w:val="center"/>
            </w:pPr>
          </w:p>
        </w:tc>
        <w:tc>
          <w:tcPr>
            <w:tcW w:w="567" w:type="dxa"/>
            <w:vMerge/>
            <w:shd w:val="clear" w:color="auto" w:fill="4C94D8" w:themeFill="text2" w:themeFillTint="80"/>
            <w:vAlign w:val="center"/>
          </w:tcPr>
          <w:p w14:paraId="1B6B45B2" w14:textId="77777777" w:rsidR="00123B6B" w:rsidRDefault="00123B6B" w:rsidP="009F41D2">
            <w:pPr>
              <w:ind w:firstLineChars="0" w:firstLine="0"/>
              <w:jc w:val="center"/>
            </w:pPr>
          </w:p>
        </w:tc>
        <w:tc>
          <w:tcPr>
            <w:tcW w:w="567" w:type="dxa"/>
            <w:tcBorders>
              <w:top w:val="single" w:sz="4" w:space="0" w:color="auto"/>
            </w:tcBorders>
            <w:shd w:val="clear" w:color="auto" w:fill="C1E4F5" w:themeFill="accent1" w:themeFillTint="33"/>
            <w:vAlign w:val="center"/>
          </w:tcPr>
          <w:p w14:paraId="5352ECA5" w14:textId="3FB1C7F6" w:rsidR="00123B6B" w:rsidRPr="00C30AD7" w:rsidRDefault="00CA7B74" w:rsidP="00795E52">
            <w:pPr>
              <w:ind w:firstLineChars="0" w:firstLine="0"/>
              <w:jc w:val="center"/>
            </w:pPr>
            <w:r>
              <w:rPr>
                <w:rFonts w:hint="eastAsia"/>
              </w:rPr>
              <w:t>命題</w:t>
            </w:r>
          </w:p>
        </w:tc>
        <w:tc>
          <w:tcPr>
            <w:tcW w:w="11199" w:type="dxa"/>
            <w:gridSpan w:val="4"/>
            <w:shd w:val="clear" w:color="auto" w:fill="F2F2F2" w:themeFill="background1" w:themeFillShade="F2"/>
            <w:vAlign w:val="center"/>
          </w:tcPr>
          <w:p w14:paraId="6CA3B75F" w14:textId="1DFE4BE1" w:rsidR="00123B6B" w:rsidRPr="00243157" w:rsidRDefault="00123B6B" w:rsidP="00DD30B4">
            <w:pPr>
              <w:pStyle w:val="151"/>
            </w:pPr>
            <w:r>
              <w:rPr>
                <w:rFonts w:hint="eastAsia"/>
              </w:rPr>
              <w:t>：</w:t>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56498F">
        <w:trPr>
          <w:cantSplit/>
          <w:trHeight w:val="1134"/>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568FEBC7" w:rsidR="001572F8" w:rsidRPr="00A7492C" w:rsidRDefault="001572F8" w:rsidP="001572F8">
            <w:pPr>
              <w:pStyle w:val="151"/>
            </w:pPr>
            <w:r>
              <w:rPr>
                <w:rFonts w:hint="eastAsia"/>
              </w:rPr>
              <w:t>命題；</w:t>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86" w:name="_Toc201995324"/>
      <w:r>
        <w:rPr>
          <w:rFonts w:hint="eastAsia"/>
        </w:rPr>
        <w:lastRenderedPageBreak/>
        <w:t>第六章、研究結論與建議</w:t>
      </w:r>
      <w:bookmarkEnd w:id="186"/>
    </w:p>
    <w:p w14:paraId="4FBACE79" w14:textId="3CCA9726" w:rsidR="00797D62" w:rsidRDefault="00797D62" w:rsidP="00F71E02">
      <w:pPr>
        <w:pStyle w:val="2"/>
      </w:pPr>
      <w:bookmarkStart w:id="187" w:name="_Toc201995325"/>
      <w:r>
        <w:rPr>
          <w:rFonts w:hint="eastAsia"/>
        </w:rPr>
        <w:t>6.1</w:t>
      </w:r>
      <w:r w:rsidR="00F504D3">
        <w:rPr>
          <w:rFonts w:hint="eastAsia"/>
        </w:rPr>
        <w:t xml:space="preserve"> </w:t>
      </w:r>
      <w:r>
        <w:rPr>
          <w:rFonts w:hint="eastAsia"/>
        </w:rPr>
        <w:t>結論與研究貢獻</w:t>
      </w:r>
      <w:r w:rsidR="007D4DE9">
        <w:rPr>
          <w:rFonts w:hint="eastAsia"/>
        </w:rPr>
        <w:t>123</w:t>
      </w:r>
      <w:bookmarkEnd w:id="187"/>
    </w:p>
    <w:p w14:paraId="137BDEFA" w14:textId="3200F43F" w:rsidR="00797D62" w:rsidRPr="00953384" w:rsidRDefault="00797D62" w:rsidP="00F71E02">
      <w:pPr>
        <w:pStyle w:val="2"/>
      </w:pPr>
      <w:bookmarkStart w:id="188" w:name="_Toc201995326"/>
      <w:r>
        <w:rPr>
          <w:rFonts w:hint="eastAsia"/>
        </w:rPr>
        <w:t>6.2</w:t>
      </w:r>
      <w:r w:rsidR="00F504D3">
        <w:rPr>
          <w:rFonts w:hint="eastAsia"/>
        </w:rPr>
        <w:t xml:space="preserve"> </w:t>
      </w:r>
      <w:r>
        <w:rPr>
          <w:rFonts w:hint="eastAsia"/>
        </w:rPr>
        <w:t>研究限制與未來研究方向</w:t>
      </w:r>
      <w:bookmarkEnd w:id="188"/>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89" w:name="_Toc201995327"/>
      <w:r>
        <w:rPr>
          <w:rFonts w:hint="eastAsia"/>
        </w:rPr>
        <w:lastRenderedPageBreak/>
        <w:t>第七章、參考文獻</w:t>
      </w:r>
      <w:bookmarkEnd w:id="189"/>
    </w:p>
    <w:p w14:paraId="46DA1308" w14:textId="77777777" w:rsidR="001D4477" w:rsidRPr="001D4477" w:rsidRDefault="00AC386F" w:rsidP="001D4477">
      <w:pPr>
        <w:pStyle w:val="EndNoteBibliography"/>
        <w:spacing w:after="0"/>
        <w:ind w:left="720" w:firstLine="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1D4477">
      <w:pPr>
        <w:pStyle w:val="EndNoteBibliography"/>
        <w:spacing w:after="0"/>
        <w:ind w:left="720" w:firstLine="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1D4477">
      <w:pPr>
        <w:pStyle w:val="EndNoteBibliography"/>
        <w:spacing w:after="0"/>
        <w:ind w:left="720" w:firstLine="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1D4477">
      <w:pPr>
        <w:pStyle w:val="EndNoteBibliography"/>
        <w:spacing w:after="0"/>
        <w:ind w:left="720" w:firstLine="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1D4477">
      <w:pPr>
        <w:pStyle w:val="EndNoteBibliography"/>
        <w:spacing w:after="0"/>
        <w:ind w:left="720" w:firstLine="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1D4477">
      <w:pPr>
        <w:pStyle w:val="EndNoteBibliography"/>
        <w:spacing w:after="0"/>
        <w:ind w:left="720" w:firstLine="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0" w:history="1">
        <w:r w:rsidRPr="001D4477">
          <w:rPr>
            <w:rStyle w:val="af2"/>
          </w:rPr>
          <w:t>https://doi.org/10.1177/017084069701800106</w:t>
        </w:r>
      </w:hyperlink>
      <w:r w:rsidRPr="001D4477">
        <w:t xml:space="preserve"> </w:t>
      </w:r>
    </w:p>
    <w:p w14:paraId="02AA696C" w14:textId="77777777" w:rsidR="001D4477" w:rsidRPr="001D4477" w:rsidRDefault="001D4477" w:rsidP="001D4477">
      <w:pPr>
        <w:pStyle w:val="EndNoteBibliography"/>
        <w:spacing w:after="0"/>
        <w:ind w:left="720" w:firstLine="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1D4477">
      <w:pPr>
        <w:pStyle w:val="EndNoteBibliography"/>
        <w:spacing w:after="0"/>
        <w:ind w:left="720" w:firstLine="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1D4477">
      <w:pPr>
        <w:pStyle w:val="EndNoteBibliography"/>
        <w:spacing w:after="0"/>
        <w:ind w:left="720" w:firstLine="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1D4477">
      <w:pPr>
        <w:pStyle w:val="EndNoteBibliography"/>
        <w:spacing w:after="0"/>
        <w:ind w:left="720" w:firstLine="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1D4477">
      <w:pPr>
        <w:pStyle w:val="EndNoteBibliography"/>
        <w:spacing w:after="0"/>
        <w:ind w:left="720" w:firstLine="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1D4477">
      <w:pPr>
        <w:pStyle w:val="EndNoteBibliography"/>
        <w:spacing w:after="0"/>
        <w:ind w:left="720" w:firstLine="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1D4477">
      <w:pPr>
        <w:pStyle w:val="EndNoteBibliography"/>
        <w:spacing w:after="0"/>
        <w:ind w:left="720" w:firstLine="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1D4477">
      <w:pPr>
        <w:pStyle w:val="EndNoteBibliography"/>
        <w:spacing w:after="0"/>
        <w:ind w:left="720" w:firstLine="480"/>
      </w:pPr>
      <w:r w:rsidRPr="001D4477">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1D4477">
      <w:pPr>
        <w:pStyle w:val="EndNoteBibliography"/>
        <w:spacing w:after="0"/>
        <w:ind w:left="720" w:firstLine="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1D4477">
      <w:pPr>
        <w:pStyle w:val="EndNoteBibliography"/>
        <w:spacing w:after="0"/>
        <w:ind w:left="720" w:firstLine="480"/>
      </w:pPr>
      <w:r w:rsidRPr="001D4477">
        <w:t xml:space="preserve">Gaver, W. W. (1991). Technology affordances. Proceedings of the SIGCHI conference on Human factors in computing systems, </w:t>
      </w:r>
    </w:p>
    <w:p w14:paraId="164A220F" w14:textId="77777777" w:rsidR="001D4477" w:rsidRPr="001D4477" w:rsidRDefault="001D4477" w:rsidP="001D4477">
      <w:pPr>
        <w:pStyle w:val="EndNoteBibliography"/>
        <w:spacing w:after="0"/>
        <w:ind w:left="720" w:firstLine="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1D4477">
      <w:pPr>
        <w:pStyle w:val="EndNoteBibliography"/>
        <w:spacing w:after="0"/>
        <w:ind w:left="720" w:firstLine="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1D4477">
      <w:pPr>
        <w:pStyle w:val="EndNoteBibliography"/>
        <w:spacing w:after="0"/>
        <w:ind w:left="720" w:firstLine="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1D4477">
      <w:pPr>
        <w:pStyle w:val="EndNoteBibliography"/>
        <w:spacing w:after="0"/>
        <w:ind w:left="720" w:firstLine="480"/>
      </w:pPr>
      <w:r w:rsidRPr="001D4477">
        <w:lastRenderedPageBreak/>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1D4477">
      <w:pPr>
        <w:pStyle w:val="EndNoteBibliography"/>
        <w:spacing w:after="0"/>
        <w:ind w:left="720" w:firstLine="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1D4477">
      <w:pPr>
        <w:pStyle w:val="EndNoteBibliography"/>
        <w:spacing w:after="0"/>
        <w:ind w:left="720" w:firstLine="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1D4477">
      <w:pPr>
        <w:pStyle w:val="EndNoteBibliography"/>
        <w:spacing w:after="0"/>
        <w:ind w:left="720" w:firstLine="480"/>
      </w:pPr>
      <w:r w:rsidRPr="001D4477">
        <w:t xml:space="preserve">Greeno, J. G. (1994). Gibson's affordances. </w:t>
      </w:r>
    </w:p>
    <w:p w14:paraId="23D0A2E2" w14:textId="77777777" w:rsidR="001D4477" w:rsidRPr="001D4477" w:rsidRDefault="001D4477" w:rsidP="001D4477">
      <w:pPr>
        <w:pStyle w:val="EndNoteBibliography"/>
        <w:spacing w:after="0"/>
        <w:ind w:left="720" w:firstLine="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1D4477">
      <w:pPr>
        <w:pStyle w:val="EndNoteBibliography"/>
        <w:spacing w:after="0"/>
        <w:ind w:left="720" w:firstLine="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1D4477">
      <w:pPr>
        <w:pStyle w:val="EndNoteBibliography"/>
        <w:spacing w:after="0"/>
        <w:ind w:left="720" w:firstLine="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1D4477">
      <w:pPr>
        <w:pStyle w:val="EndNoteBibliography"/>
        <w:spacing w:after="0"/>
        <w:ind w:left="720" w:firstLine="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1D4477">
      <w:pPr>
        <w:pStyle w:val="EndNoteBibliography"/>
        <w:spacing w:after="0"/>
        <w:ind w:left="720" w:firstLine="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1" w:history="1">
        <w:r w:rsidRPr="001D4477">
          <w:rPr>
            <w:rStyle w:val="af2"/>
          </w:rPr>
          <w:t>https://doi.org/10.1002/smj.4250141009</w:t>
        </w:r>
      </w:hyperlink>
      <w:r w:rsidRPr="001D4477">
        <w:t xml:space="preserve"> </w:t>
      </w:r>
    </w:p>
    <w:p w14:paraId="08A305F1" w14:textId="77777777" w:rsidR="001D4477" w:rsidRPr="001D4477" w:rsidRDefault="001D4477" w:rsidP="001D4477">
      <w:pPr>
        <w:pStyle w:val="EndNoteBibliography"/>
        <w:spacing w:after="0"/>
        <w:ind w:left="720" w:firstLine="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1D4477">
      <w:pPr>
        <w:pStyle w:val="EndNoteBibliography"/>
        <w:spacing w:after="0"/>
        <w:ind w:left="720" w:firstLine="480"/>
      </w:pPr>
      <w:r w:rsidRPr="001D4477">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2" w:history="1">
        <w:r w:rsidRPr="001D4477">
          <w:rPr>
            <w:rStyle w:val="af2"/>
          </w:rPr>
          <w:t>https://doi.org/https://doi.org/10.2307/41166021</w:t>
        </w:r>
      </w:hyperlink>
      <w:r w:rsidRPr="001D4477">
        <w:t xml:space="preserve"> </w:t>
      </w:r>
    </w:p>
    <w:p w14:paraId="0760BDDB" w14:textId="77777777" w:rsidR="001D4477" w:rsidRPr="001D4477" w:rsidRDefault="001D4477" w:rsidP="001D4477">
      <w:pPr>
        <w:pStyle w:val="EndNoteBibliography"/>
        <w:spacing w:after="0"/>
        <w:ind w:left="720" w:firstLine="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1D4477">
      <w:pPr>
        <w:pStyle w:val="EndNoteBibliography"/>
        <w:spacing w:after="0"/>
        <w:ind w:left="720" w:firstLine="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1D4477">
      <w:pPr>
        <w:pStyle w:val="EndNoteBibliography"/>
        <w:spacing w:after="0"/>
        <w:ind w:left="720" w:firstLine="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1D4477">
      <w:pPr>
        <w:pStyle w:val="EndNoteBibliography"/>
        <w:spacing w:after="0"/>
        <w:ind w:left="720" w:firstLine="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1D4477">
      <w:pPr>
        <w:pStyle w:val="EndNoteBibliography"/>
        <w:spacing w:after="0"/>
        <w:ind w:left="720" w:firstLine="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1D4477">
      <w:pPr>
        <w:pStyle w:val="EndNoteBibliography"/>
        <w:spacing w:after="0"/>
        <w:ind w:left="720" w:firstLine="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1D4477">
      <w:pPr>
        <w:pStyle w:val="EndNoteBibliography"/>
        <w:spacing w:after="0"/>
        <w:ind w:left="720" w:firstLine="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1D4477">
      <w:pPr>
        <w:pStyle w:val="EndNoteBibliography"/>
        <w:spacing w:after="0"/>
        <w:ind w:left="720" w:firstLine="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1D4477">
      <w:pPr>
        <w:pStyle w:val="EndNoteBibliography"/>
        <w:spacing w:after="0"/>
        <w:ind w:left="720" w:firstLine="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3" w:history="1">
        <w:r w:rsidRPr="001D4477">
          <w:rPr>
            <w:rStyle w:val="af2"/>
          </w:rPr>
          <w:t>https://doi.org/10.1287/isre.7.1.63</w:t>
        </w:r>
      </w:hyperlink>
      <w:r w:rsidRPr="001D4477">
        <w:t xml:space="preserve"> </w:t>
      </w:r>
    </w:p>
    <w:p w14:paraId="0662A133" w14:textId="4195E556" w:rsidR="001D4477" w:rsidRPr="001D4477" w:rsidRDefault="001D4477" w:rsidP="001D4477">
      <w:pPr>
        <w:pStyle w:val="EndNoteBibliography"/>
        <w:spacing w:after="0"/>
        <w:ind w:left="720" w:firstLine="480"/>
      </w:pPr>
      <w:r w:rsidRPr="001D4477">
        <w:t xml:space="preserve">Orlikowski, W. J. (2000). Using Technology and Constituting Structures: A </w:t>
      </w:r>
      <w:r w:rsidRPr="001D4477">
        <w:lastRenderedPageBreak/>
        <w:t xml:space="preserve">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4" w:history="1">
        <w:r w:rsidRPr="001D4477">
          <w:rPr>
            <w:rStyle w:val="af2"/>
          </w:rPr>
          <w:t>https://doi.org/10.1287/orsc.11.4.404.14600</w:t>
        </w:r>
      </w:hyperlink>
      <w:r w:rsidRPr="001D4477">
        <w:t xml:space="preserve"> </w:t>
      </w:r>
    </w:p>
    <w:p w14:paraId="7EE78FCC" w14:textId="77777777" w:rsidR="001D4477" w:rsidRPr="001D4477" w:rsidRDefault="001D4477" w:rsidP="001D4477">
      <w:pPr>
        <w:pStyle w:val="EndNoteBibliography"/>
        <w:spacing w:after="0"/>
        <w:ind w:left="720" w:firstLine="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1D4477">
      <w:pPr>
        <w:pStyle w:val="EndNoteBibliography"/>
        <w:spacing w:after="0"/>
        <w:ind w:left="720" w:firstLine="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1D4477">
      <w:pPr>
        <w:pStyle w:val="EndNoteBibliography"/>
        <w:spacing w:after="0"/>
        <w:ind w:left="720" w:firstLine="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1D4477">
      <w:pPr>
        <w:pStyle w:val="EndNoteBibliography"/>
        <w:spacing w:after="0"/>
        <w:ind w:left="720" w:firstLine="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1D4477">
      <w:pPr>
        <w:pStyle w:val="EndNoteBibliography"/>
        <w:spacing w:after="0"/>
        <w:ind w:left="720" w:firstLine="480"/>
      </w:pPr>
      <w:r w:rsidRPr="001D4477">
        <w:t xml:space="preserve">Sambamurthy, V., Bharadwaj, A., &amp; Grover, V. (2003). Shaping agility through digital 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1D4477">
      <w:pPr>
        <w:pStyle w:val="EndNoteBibliography"/>
        <w:spacing w:after="0"/>
        <w:ind w:left="720" w:firstLine="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5" w:history="1">
        <w:r w:rsidRPr="001D4477">
          <w:rPr>
            <w:rStyle w:val="af2"/>
          </w:rPr>
          <w:t>https://doi.org/10.1002/mde.3507</w:t>
        </w:r>
      </w:hyperlink>
      <w:r w:rsidRPr="001D4477">
        <w:t xml:space="preserve"> </w:t>
      </w:r>
    </w:p>
    <w:p w14:paraId="12A6EB94" w14:textId="4A7048A5" w:rsidR="001D4477" w:rsidRPr="001D4477" w:rsidRDefault="001D4477" w:rsidP="001D4477">
      <w:pPr>
        <w:pStyle w:val="EndNoteBibliography"/>
        <w:spacing w:after="0"/>
        <w:ind w:left="720" w:firstLine="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6" w:history="1">
        <w:r w:rsidRPr="001D4477">
          <w:rPr>
            <w:rStyle w:val="af2"/>
          </w:rPr>
          <w:t>https://doi.org/10.1287/orsc.1050.0116</w:t>
        </w:r>
      </w:hyperlink>
      <w:r w:rsidRPr="001D4477">
        <w:t xml:space="preserve"> </w:t>
      </w:r>
    </w:p>
    <w:p w14:paraId="001E7DBF" w14:textId="77777777" w:rsidR="001D4477" w:rsidRPr="001D4477" w:rsidRDefault="001D4477" w:rsidP="001D4477">
      <w:pPr>
        <w:pStyle w:val="EndNoteBibliography"/>
        <w:spacing w:after="0"/>
        <w:ind w:left="720" w:firstLine="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1D4477">
      <w:pPr>
        <w:pStyle w:val="EndNoteBibliography"/>
        <w:spacing w:after="0"/>
        <w:ind w:left="720" w:firstLine="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1D4477">
      <w:pPr>
        <w:pStyle w:val="EndNoteBibliography"/>
        <w:spacing w:after="0"/>
        <w:ind w:left="720" w:firstLine="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1D4477">
      <w:pPr>
        <w:pStyle w:val="EndNoteBibliography"/>
        <w:spacing w:after="0"/>
        <w:ind w:left="720" w:firstLine="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1D4477">
      <w:pPr>
        <w:pStyle w:val="EndNoteBibliography"/>
        <w:ind w:left="720" w:firstLine="480"/>
      </w:pPr>
      <w:r w:rsidRPr="001D4477">
        <w:t>Svahn, F., Mathiassen, L., &amp; Lindgren, R. (2017). Embracing Digital Innovation in Incumbent Firms</w:t>
      </w:r>
    </w:p>
    <w:p w14:paraId="70B352E4" w14:textId="0A1CED86" w:rsidR="001D4477" w:rsidRPr="001D4477" w:rsidRDefault="001D4477" w:rsidP="001D4477">
      <w:pPr>
        <w:pStyle w:val="EndNoteBibliography"/>
        <w:spacing w:after="0"/>
        <w:ind w:left="720" w:firstLine="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7" w:history="1">
        <w:r w:rsidRPr="001D4477">
          <w:rPr>
            <w:rStyle w:val="af2"/>
          </w:rPr>
          <w:t>https://www.jstor.org/stable/26629645</w:t>
        </w:r>
      </w:hyperlink>
      <w:r w:rsidRPr="001D4477">
        <w:t xml:space="preserve"> </w:t>
      </w:r>
    </w:p>
    <w:p w14:paraId="181BB5CC" w14:textId="4FAB827E" w:rsidR="001D4477" w:rsidRPr="001D4477" w:rsidRDefault="001D4477" w:rsidP="001D4477">
      <w:pPr>
        <w:pStyle w:val="EndNoteBibliography"/>
        <w:spacing w:after="0"/>
        <w:ind w:left="720" w:firstLine="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8" w:history="1">
        <w:r w:rsidRPr="001D4477">
          <w:rPr>
            <w:rStyle w:val="af2"/>
          </w:rPr>
          <w:t>https://doi.org/10.1016/j.respol.2017.01.015</w:t>
        </w:r>
      </w:hyperlink>
      <w:r w:rsidRPr="001D4477">
        <w:t xml:space="preserve"> </w:t>
      </w:r>
    </w:p>
    <w:p w14:paraId="3F3CAEAB" w14:textId="77777777" w:rsidR="001D4477" w:rsidRPr="001D4477" w:rsidRDefault="001D4477" w:rsidP="001D4477">
      <w:pPr>
        <w:pStyle w:val="EndNoteBibliography"/>
        <w:spacing w:after="0"/>
        <w:ind w:left="720" w:firstLine="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1D4477">
      <w:pPr>
        <w:pStyle w:val="EndNoteBibliography"/>
        <w:spacing w:after="0"/>
        <w:ind w:left="720" w:firstLine="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1D4477">
      <w:pPr>
        <w:pStyle w:val="EndNoteBibliography"/>
        <w:spacing w:after="0"/>
        <w:ind w:left="720" w:firstLine="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49" w:history="1">
        <w:r w:rsidRPr="001D4477">
          <w:rPr>
            <w:rStyle w:val="af2"/>
          </w:rPr>
          <w:t>https://doi.org/10.1287/orsc.2014.0895</w:t>
        </w:r>
      </w:hyperlink>
      <w:r w:rsidRPr="001D4477">
        <w:t xml:space="preserve"> </w:t>
      </w:r>
    </w:p>
    <w:p w14:paraId="72E92383" w14:textId="77777777" w:rsidR="001D4477" w:rsidRPr="001D4477" w:rsidRDefault="001D4477" w:rsidP="001D4477">
      <w:pPr>
        <w:pStyle w:val="EndNoteBibliography"/>
        <w:spacing w:after="0"/>
        <w:ind w:left="720" w:firstLine="480"/>
      </w:pPr>
      <w:r w:rsidRPr="001D4477">
        <w:lastRenderedPageBreak/>
        <w:t xml:space="preserve">Weick, K. E. (1979). The Social Psychology of Organizing. </w:t>
      </w:r>
      <w:r w:rsidRPr="001D4477">
        <w:rPr>
          <w:i/>
        </w:rPr>
        <w:t>McGraw-Hill</w:t>
      </w:r>
      <w:r w:rsidRPr="001D4477">
        <w:t xml:space="preserve">. </w:t>
      </w:r>
    </w:p>
    <w:p w14:paraId="3F907AF1" w14:textId="6D055F38" w:rsidR="001D4477" w:rsidRPr="001D4477" w:rsidRDefault="001D4477" w:rsidP="001D4477">
      <w:pPr>
        <w:pStyle w:val="EndNoteBibliography"/>
        <w:spacing w:after="0"/>
        <w:ind w:left="720" w:firstLine="480"/>
      </w:pPr>
      <w:r w:rsidRPr="001D4477">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0" w:history="1">
        <w:r w:rsidRPr="001D4477">
          <w:rPr>
            <w:rStyle w:val="af2"/>
          </w:rPr>
          <w:t>https://doi.org/10.1111/j.1467-6486.1988.tb00039.x</w:t>
        </w:r>
      </w:hyperlink>
      <w:r w:rsidRPr="001D4477">
        <w:t xml:space="preserve"> </w:t>
      </w:r>
    </w:p>
    <w:p w14:paraId="5B5BB89E" w14:textId="77777777" w:rsidR="001D4477" w:rsidRPr="001D4477" w:rsidRDefault="001D4477" w:rsidP="001D4477">
      <w:pPr>
        <w:pStyle w:val="EndNoteBibliography"/>
        <w:spacing w:after="0"/>
        <w:ind w:left="720" w:firstLine="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1D4477">
      <w:pPr>
        <w:pStyle w:val="EndNoteBibliography"/>
        <w:spacing w:after="0"/>
        <w:ind w:left="720" w:firstLine="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1D4477">
      <w:pPr>
        <w:pStyle w:val="EndNoteBibliography"/>
        <w:spacing w:after="0"/>
        <w:ind w:left="720" w:firstLine="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1D4477">
      <w:pPr>
        <w:pStyle w:val="EndNoteBibliography"/>
        <w:spacing w:after="0"/>
        <w:ind w:left="720" w:firstLine="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Pr="001D4477" w:rsidRDefault="001D4477" w:rsidP="001D4477">
      <w:pPr>
        <w:pStyle w:val="EndNoteBibliography"/>
        <w:spacing w:after="0"/>
        <w:ind w:left="720" w:firstLine="480"/>
      </w:pPr>
      <w:r w:rsidRPr="001D4477">
        <w:t xml:space="preserve">Yoo, Y., Lyytinen, K. J., Boland, R. J., &amp; Berente, N. (2010). The next wave of digital innovation: Opportunities and challenges: A report on the research workshop'Digital Challenges in Innovation Research'. </w:t>
      </w:r>
    </w:p>
    <w:p w14:paraId="5ED6E857" w14:textId="713F508E" w:rsidR="001D4477" w:rsidRPr="001D4477" w:rsidRDefault="001D4477" w:rsidP="001D4477">
      <w:pPr>
        <w:pStyle w:val="EndNoteBibliography"/>
        <w:spacing w:after="0"/>
        <w:ind w:left="720" w:firstLine="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1"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1D4477">
      <w:pPr>
        <w:pStyle w:val="EndNoteBibliography"/>
        <w:spacing w:after="0"/>
        <w:ind w:left="720" w:firstLine="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2" w:history="1">
        <w:r w:rsidRPr="001D4477">
          <w:rPr>
            <w:rStyle w:val="af2"/>
            <w:rFonts w:hint="eastAsia"/>
          </w:rPr>
          <w:t>https://hdl.handle.net/11296/cr8g57</w:t>
        </w:r>
      </w:hyperlink>
    </w:p>
    <w:p w14:paraId="16E19543" w14:textId="77777777" w:rsidR="001D4477" w:rsidRPr="001D4477" w:rsidRDefault="001D4477" w:rsidP="001D4477">
      <w:pPr>
        <w:pStyle w:val="EndNoteBibliography"/>
        <w:spacing w:after="0"/>
        <w:ind w:left="720" w:firstLine="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1D4477">
      <w:pPr>
        <w:pStyle w:val="EndNoteBibliography"/>
        <w:ind w:left="720" w:firstLine="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3" w:history="1">
        <w:r w:rsidRPr="001D4477">
          <w:rPr>
            <w:rStyle w:val="af2"/>
            <w:rFonts w:hint="eastAsia"/>
          </w:rPr>
          <w:t>https://idv.sinica.edu.tw/wwchu/9703%20New%20History.pdf</w:t>
        </w:r>
      </w:hyperlink>
      <w:r w:rsidRPr="001D4477">
        <w:rPr>
          <w:rFonts w:hint="eastAsia"/>
        </w:rPr>
        <w:t xml:space="preserve"> </w:t>
      </w:r>
    </w:p>
    <w:p w14:paraId="5AA85E4D" w14:textId="6727ECC0" w:rsidR="009F48E2" w:rsidRDefault="00AC386F" w:rsidP="00DD7074">
      <w:pPr>
        <w:spacing w:line="360" w:lineRule="auto"/>
        <w:ind w:left="480" w:hangingChars="200" w:hanging="480"/>
        <w:jc w:val="both"/>
        <w:rPr>
          <w:rFonts w:cs="Times New Roman"/>
          <w:noProof/>
        </w:rPr>
      </w:pPr>
      <w:r w:rsidRPr="000C16D5">
        <w:rPr>
          <w:rFonts w:cs="Times New Roman"/>
          <w:noProof/>
        </w:rPr>
        <w:fldChar w:fldCharType="end"/>
      </w:r>
      <w:r w:rsidR="00143FB1" w:rsidRPr="000C16D5">
        <w:rPr>
          <w:rFonts w:cs="Times New Roman"/>
          <w:noProof/>
        </w:rPr>
        <w:t xml:space="preserve"> Knafl, K. A., Breitmayer, B. J., &amp; Morse, J. </w:t>
      </w:r>
      <w:r w:rsidR="00B37E7B" w:rsidRPr="000C16D5">
        <w:rPr>
          <w:rFonts w:cs="Times New Roman"/>
          <w:noProof/>
        </w:rPr>
        <w:t>（</w:t>
      </w:r>
      <w:r w:rsidR="00143FB1" w:rsidRPr="000C16D5">
        <w:rPr>
          <w:rFonts w:cs="Times New Roman"/>
          <w:noProof/>
        </w:rPr>
        <w:t>1989</w:t>
      </w:r>
      <w:r w:rsidR="00B37E7B" w:rsidRPr="000C16D5">
        <w:rPr>
          <w:rFonts w:cs="Times New Roman"/>
          <w:noProof/>
        </w:rPr>
        <w:t>）</w:t>
      </w:r>
      <w:r w:rsidR="00143FB1" w:rsidRPr="000C16D5">
        <w:rPr>
          <w:rFonts w:cs="Times New Roman"/>
          <w:noProof/>
        </w:rPr>
        <w:t>. Qualitative nursing research</w:t>
      </w:r>
      <w:r w:rsidR="00290168" w:rsidRPr="000C16D5">
        <w:rPr>
          <w:rFonts w:cs="Times New Roman"/>
          <w:noProof/>
        </w:rPr>
        <w:t>：</w:t>
      </w:r>
      <w:r w:rsidR="00143FB1" w:rsidRPr="000C16D5">
        <w:rPr>
          <w:rFonts w:cs="Times New Roman"/>
          <w:noProof/>
        </w:rPr>
        <w:t xml:space="preserve"> a contemporary dialogue. Qualitative Research.</w:t>
      </w:r>
    </w:p>
    <w:p w14:paraId="3341CDEA" w14:textId="5E81935E"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t>網路資料</w:t>
      </w:r>
    </w:p>
    <w:p w14:paraId="564AF787" w14:textId="77777777" w:rsidR="00F1663E" w:rsidRPr="00FC1A4D" w:rsidRDefault="00F1663E" w:rsidP="00DD7074">
      <w:pPr>
        <w:spacing w:line="360" w:lineRule="auto"/>
        <w:ind w:left="640" w:hangingChars="200" w:hanging="640"/>
        <w:jc w:val="both"/>
        <w:rPr>
          <w:rFonts w:cs="Times New Roman"/>
          <w:noProof/>
          <w:sz w:val="32"/>
          <w:szCs w:val="32"/>
        </w:rPr>
      </w:pPr>
    </w:p>
    <w:sectPr w:rsidR="00F1663E" w:rsidRPr="00FC1A4D"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8"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0" w:author="190498 lily" w:date="2025-06-24T15:44:00Z" w:initials="1l">
    <w:p w14:paraId="6C510374" w14:textId="7AFE5C6B" w:rsidR="00D800E8" w:rsidRDefault="00D800E8">
      <w:pPr>
        <w:pStyle w:val="af8"/>
        <w:ind w:firstLine="360"/>
      </w:pPr>
      <w:r>
        <w:rPr>
          <w:rStyle w:val="af7"/>
        </w:rPr>
        <w:annotationRef/>
      </w:r>
    </w:p>
  </w:comment>
  <w:comment w:id="152"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1"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3"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4"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6"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3" w:author="190498 lily" w:date="2025-06-28T23:11:00Z" w:initials="1l">
    <w:p w14:paraId="61DD0B1E" w14:textId="046661AB" w:rsidR="00572831" w:rsidRDefault="00572831">
      <w:pPr>
        <w:pStyle w:val="af8"/>
        <w:ind w:firstLine="360"/>
      </w:pPr>
      <w:r>
        <w:rPr>
          <w:rStyle w:val="af7"/>
        </w:rPr>
        <w:annotationRef/>
      </w:r>
      <w:r w:rsidRPr="007F724F">
        <w:rPr>
          <w:rFonts w:hint="eastAsia"/>
        </w:rPr>
        <w:t>傳產</w:t>
      </w:r>
      <w:r>
        <w:rPr>
          <w:rFonts w:hint="eastAsia"/>
        </w:rPr>
        <w:t>普遍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4"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5" w:author="190498 lily" w:date="2025-06-29T01:16:00Z" w:initials="1l">
    <w:p w14:paraId="196BD9D0" w14:textId="7D56031F" w:rsidR="007C6DFC" w:rsidRDefault="007C6DFC">
      <w:pPr>
        <w:pStyle w:val="af8"/>
        <w:ind w:firstLine="360"/>
      </w:pPr>
      <w:r>
        <w:rPr>
          <w:rStyle w:val="af7"/>
        </w:rPr>
        <w:annotationRef/>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B4D326" w14:textId="77777777" w:rsidR="00CE60EF" w:rsidRDefault="00CE60EF" w:rsidP="00FB06EE">
      <w:pPr>
        <w:spacing w:after="0" w:line="240" w:lineRule="auto"/>
        <w:ind w:firstLine="480"/>
      </w:pPr>
      <w:r>
        <w:separator/>
      </w:r>
    </w:p>
  </w:endnote>
  <w:endnote w:type="continuationSeparator" w:id="0">
    <w:p w14:paraId="342A28BD" w14:textId="77777777" w:rsidR="00CE60EF" w:rsidRDefault="00CE60EF"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9E3E70" w14:textId="77777777" w:rsidR="00CE60EF" w:rsidRDefault="00CE60EF" w:rsidP="00FB06EE">
      <w:pPr>
        <w:spacing w:after="0" w:line="240" w:lineRule="auto"/>
        <w:ind w:firstLine="480"/>
      </w:pPr>
      <w:r>
        <w:separator/>
      </w:r>
    </w:p>
  </w:footnote>
  <w:footnote w:type="continuationSeparator" w:id="0">
    <w:p w14:paraId="291D24F1" w14:textId="77777777" w:rsidR="00CE60EF" w:rsidRDefault="00CE60EF"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5"/>
  </w:num>
  <w:num w:numId="3" w16cid:durableId="1099375052">
    <w:abstractNumId w:val="10"/>
  </w:num>
  <w:num w:numId="4" w16cid:durableId="2005274735">
    <w:abstractNumId w:val="9"/>
  </w:num>
  <w:num w:numId="5" w16cid:durableId="1290358229">
    <w:abstractNumId w:val="6"/>
  </w:num>
  <w:num w:numId="6" w16cid:durableId="942109389">
    <w:abstractNumId w:val="21"/>
  </w:num>
  <w:num w:numId="7" w16cid:durableId="26762952">
    <w:abstractNumId w:val="20"/>
  </w:num>
  <w:num w:numId="8" w16cid:durableId="814299037">
    <w:abstractNumId w:val="13"/>
  </w:num>
  <w:num w:numId="9" w16cid:durableId="1188836471">
    <w:abstractNumId w:val="23"/>
  </w:num>
  <w:num w:numId="10" w16cid:durableId="483860597">
    <w:abstractNumId w:val="19"/>
  </w:num>
  <w:num w:numId="11" w16cid:durableId="616106620">
    <w:abstractNumId w:val="16"/>
  </w:num>
  <w:num w:numId="12" w16cid:durableId="213928851">
    <w:abstractNumId w:val="24"/>
  </w:num>
  <w:num w:numId="13" w16cid:durableId="284435084">
    <w:abstractNumId w:val="3"/>
  </w:num>
  <w:num w:numId="14" w16cid:durableId="86468701">
    <w:abstractNumId w:val="0"/>
  </w:num>
  <w:num w:numId="15" w16cid:durableId="1897082054">
    <w:abstractNumId w:val="14"/>
  </w:num>
  <w:num w:numId="16" w16cid:durableId="760877167">
    <w:abstractNumId w:val="4"/>
  </w:num>
  <w:num w:numId="17" w16cid:durableId="770856118">
    <w:abstractNumId w:val="11"/>
  </w:num>
  <w:num w:numId="18" w16cid:durableId="1210612811">
    <w:abstractNumId w:val="5"/>
  </w:num>
  <w:num w:numId="19" w16cid:durableId="987440622">
    <w:abstractNumId w:val="17"/>
  </w:num>
  <w:num w:numId="20" w16cid:durableId="619071913">
    <w:abstractNumId w:val="2"/>
  </w:num>
  <w:num w:numId="21" w16cid:durableId="1164467328">
    <w:abstractNumId w:val="18"/>
  </w:num>
  <w:num w:numId="22" w16cid:durableId="783232716">
    <w:abstractNumId w:val="22"/>
  </w:num>
  <w:num w:numId="23" w16cid:durableId="535461075">
    <w:abstractNumId w:val="7"/>
  </w:num>
  <w:num w:numId="24" w16cid:durableId="1624651133">
    <w:abstractNumId w:val="12"/>
  </w:num>
  <w:num w:numId="25" w16cid:durableId="1526871802">
    <w:abstractNumId w:val="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3"/>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6C"/>
    <w:rsid w:val="00001D82"/>
    <w:rsid w:val="00001DF6"/>
    <w:rsid w:val="000020DE"/>
    <w:rsid w:val="0000230A"/>
    <w:rsid w:val="00002B57"/>
    <w:rsid w:val="00002EE5"/>
    <w:rsid w:val="000032FE"/>
    <w:rsid w:val="000035E4"/>
    <w:rsid w:val="0000366D"/>
    <w:rsid w:val="000037A5"/>
    <w:rsid w:val="00003AE9"/>
    <w:rsid w:val="00003C2D"/>
    <w:rsid w:val="00003FA3"/>
    <w:rsid w:val="000040F7"/>
    <w:rsid w:val="000041D6"/>
    <w:rsid w:val="00004295"/>
    <w:rsid w:val="000044AF"/>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602F"/>
    <w:rsid w:val="000063CC"/>
    <w:rsid w:val="0000646A"/>
    <w:rsid w:val="00006509"/>
    <w:rsid w:val="000066A5"/>
    <w:rsid w:val="0000675C"/>
    <w:rsid w:val="00006B3C"/>
    <w:rsid w:val="000072C5"/>
    <w:rsid w:val="00007377"/>
    <w:rsid w:val="0000770C"/>
    <w:rsid w:val="0000770E"/>
    <w:rsid w:val="00007753"/>
    <w:rsid w:val="00007C41"/>
    <w:rsid w:val="000100FD"/>
    <w:rsid w:val="00010193"/>
    <w:rsid w:val="0001031B"/>
    <w:rsid w:val="0001044D"/>
    <w:rsid w:val="00010630"/>
    <w:rsid w:val="00010730"/>
    <w:rsid w:val="00010E59"/>
    <w:rsid w:val="0001106D"/>
    <w:rsid w:val="000116D8"/>
    <w:rsid w:val="00011781"/>
    <w:rsid w:val="000118E5"/>
    <w:rsid w:val="00011A6F"/>
    <w:rsid w:val="00011D82"/>
    <w:rsid w:val="00011E31"/>
    <w:rsid w:val="00011E97"/>
    <w:rsid w:val="0001207D"/>
    <w:rsid w:val="00012159"/>
    <w:rsid w:val="00012190"/>
    <w:rsid w:val="000121CB"/>
    <w:rsid w:val="00012253"/>
    <w:rsid w:val="00012270"/>
    <w:rsid w:val="000122B3"/>
    <w:rsid w:val="00012621"/>
    <w:rsid w:val="00012657"/>
    <w:rsid w:val="00012A8F"/>
    <w:rsid w:val="00012B87"/>
    <w:rsid w:val="00012CD5"/>
    <w:rsid w:val="00012EC9"/>
    <w:rsid w:val="00012F81"/>
    <w:rsid w:val="00013492"/>
    <w:rsid w:val="00013684"/>
    <w:rsid w:val="000136BE"/>
    <w:rsid w:val="0001370B"/>
    <w:rsid w:val="000137F9"/>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1C0"/>
    <w:rsid w:val="00026A77"/>
    <w:rsid w:val="00026B7E"/>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B08"/>
    <w:rsid w:val="00030B68"/>
    <w:rsid w:val="00030B99"/>
    <w:rsid w:val="00030BCF"/>
    <w:rsid w:val="00030C4A"/>
    <w:rsid w:val="00030D5F"/>
    <w:rsid w:val="00030D87"/>
    <w:rsid w:val="00030D90"/>
    <w:rsid w:val="00030D9A"/>
    <w:rsid w:val="0003114A"/>
    <w:rsid w:val="000312BB"/>
    <w:rsid w:val="000313A1"/>
    <w:rsid w:val="00031440"/>
    <w:rsid w:val="00031504"/>
    <w:rsid w:val="00031660"/>
    <w:rsid w:val="000317AD"/>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128"/>
    <w:rsid w:val="000341AD"/>
    <w:rsid w:val="000341D1"/>
    <w:rsid w:val="00034638"/>
    <w:rsid w:val="00034B9A"/>
    <w:rsid w:val="0003506F"/>
    <w:rsid w:val="000350BE"/>
    <w:rsid w:val="00035183"/>
    <w:rsid w:val="00035291"/>
    <w:rsid w:val="00035371"/>
    <w:rsid w:val="00035767"/>
    <w:rsid w:val="000357BA"/>
    <w:rsid w:val="00035A7F"/>
    <w:rsid w:val="00035EC3"/>
    <w:rsid w:val="0003650E"/>
    <w:rsid w:val="000365A6"/>
    <w:rsid w:val="00036727"/>
    <w:rsid w:val="000369FB"/>
    <w:rsid w:val="00036B42"/>
    <w:rsid w:val="000372D2"/>
    <w:rsid w:val="000376B5"/>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D75"/>
    <w:rsid w:val="00042ED2"/>
    <w:rsid w:val="00043209"/>
    <w:rsid w:val="000432DC"/>
    <w:rsid w:val="00043404"/>
    <w:rsid w:val="0004345C"/>
    <w:rsid w:val="00043487"/>
    <w:rsid w:val="0004360F"/>
    <w:rsid w:val="00043647"/>
    <w:rsid w:val="00043796"/>
    <w:rsid w:val="000437F0"/>
    <w:rsid w:val="00043EB4"/>
    <w:rsid w:val="00044012"/>
    <w:rsid w:val="00044255"/>
    <w:rsid w:val="000442F1"/>
    <w:rsid w:val="000444F2"/>
    <w:rsid w:val="000444FF"/>
    <w:rsid w:val="0004450C"/>
    <w:rsid w:val="00044641"/>
    <w:rsid w:val="000448D1"/>
    <w:rsid w:val="0004496A"/>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718"/>
    <w:rsid w:val="000507C1"/>
    <w:rsid w:val="00050B83"/>
    <w:rsid w:val="00050C0C"/>
    <w:rsid w:val="00050CF4"/>
    <w:rsid w:val="00050DEB"/>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DE3"/>
    <w:rsid w:val="00057FE6"/>
    <w:rsid w:val="000602DA"/>
    <w:rsid w:val="00060355"/>
    <w:rsid w:val="0006065E"/>
    <w:rsid w:val="000606E1"/>
    <w:rsid w:val="00060958"/>
    <w:rsid w:val="00060984"/>
    <w:rsid w:val="00060A25"/>
    <w:rsid w:val="00060ACC"/>
    <w:rsid w:val="00060DCD"/>
    <w:rsid w:val="00060F12"/>
    <w:rsid w:val="000610F9"/>
    <w:rsid w:val="0006143D"/>
    <w:rsid w:val="000615B9"/>
    <w:rsid w:val="00061B2E"/>
    <w:rsid w:val="00061C3F"/>
    <w:rsid w:val="00061CAC"/>
    <w:rsid w:val="00061CB0"/>
    <w:rsid w:val="00061CF1"/>
    <w:rsid w:val="00061D7E"/>
    <w:rsid w:val="00062000"/>
    <w:rsid w:val="00062296"/>
    <w:rsid w:val="00062315"/>
    <w:rsid w:val="0006245E"/>
    <w:rsid w:val="000625B9"/>
    <w:rsid w:val="000625BA"/>
    <w:rsid w:val="000625C5"/>
    <w:rsid w:val="00062A49"/>
    <w:rsid w:val="00062D17"/>
    <w:rsid w:val="00063020"/>
    <w:rsid w:val="000630E5"/>
    <w:rsid w:val="0006328D"/>
    <w:rsid w:val="000634D7"/>
    <w:rsid w:val="00063532"/>
    <w:rsid w:val="0006385F"/>
    <w:rsid w:val="00063A27"/>
    <w:rsid w:val="00063A48"/>
    <w:rsid w:val="00063B8F"/>
    <w:rsid w:val="0006440C"/>
    <w:rsid w:val="00064809"/>
    <w:rsid w:val="00064873"/>
    <w:rsid w:val="00064C43"/>
    <w:rsid w:val="00065026"/>
    <w:rsid w:val="000652AB"/>
    <w:rsid w:val="00065518"/>
    <w:rsid w:val="0006558A"/>
    <w:rsid w:val="000656D1"/>
    <w:rsid w:val="000657A7"/>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D0"/>
    <w:rsid w:val="00071629"/>
    <w:rsid w:val="000717EF"/>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CEF"/>
    <w:rsid w:val="00073E88"/>
    <w:rsid w:val="000741D7"/>
    <w:rsid w:val="00074292"/>
    <w:rsid w:val="000742AA"/>
    <w:rsid w:val="000742E0"/>
    <w:rsid w:val="00074349"/>
    <w:rsid w:val="000744D9"/>
    <w:rsid w:val="00074590"/>
    <w:rsid w:val="0007465E"/>
    <w:rsid w:val="00074776"/>
    <w:rsid w:val="000748A1"/>
    <w:rsid w:val="00074DAF"/>
    <w:rsid w:val="00074EB5"/>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723"/>
    <w:rsid w:val="00076843"/>
    <w:rsid w:val="0007685F"/>
    <w:rsid w:val="00076A52"/>
    <w:rsid w:val="00076C40"/>
    <w:rsid w:val="00076CEF"/>
    <w:rsid w:val="00077188"/>
    <w:rsid w:val="00077262"/>
    <w:rsid w:val="000772B5"/>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C02"/>
    <w:rsid w:val="00081E15"/>
    <w:rsid w:val="0008207B"/>
    <w:rsid w:val="000826B0"/>
    <w:rsid w:val="0008288D"/>
    <w:rsid w:val="00082C11"/>
    <w:rsid w:val="00082D91"/>
    <w:rsid w:val="000833B8"/>
    <w:rsid w:val="00083400"/>
    <w:rsid w:val="00083B0D"/>
    <w:rsid w:val="0008413F"/>
    <w:rsid w:val="000842A6"/>
    <w:rsid w:val="000848C2"/>
    <w:rsid w:val="00084A01"/>
    <w:rsid w:val="00084DE4"/>
    <w:rsid w:val="00084E44"/>
    <w:rsid w:val="0008523E"/>
    <w:rsid w:val="0008551B"/>
    <w:rsid w:val="00085574"/>
    <w:rsid w:val="00085665"/>
    <w:rsid w:val="000858F2"/>
    <w:rsid w:val="0008590F"/>
    <w:rsid w:val="00085AA3"/>
    <w:rsid w:val="00085AC6"/>
    <w:rsid w:val="00085CF1"/>
    <w:rsid w:val="00085D24"/>
    <w:rsid w:val="00085E0C"/>
    <w:rsid w:val="00085E3F"/>
    <w:rsid w:val="00085F37"/>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6065"/>
    <w:rsid w:val="00096096"/>
    <w:rsid w:val="000960FA"/>
    <w:rsid w:val="000963B7"/>
    <w:rsid w:val="00096472"/>
    <w:rsid w:val="000964DB"/>
    <w:rsid w:val="0009661C"/>
    <w:rsid w:val="0009664D"/>
    <w:rsid w:val="00096B17"/>
    <w:rsid w:val="00096B5D"/>
    <w:rsid w:val="00096DBC"/>
    <w:rsid w:val="00096E27"/>
    <w:rsid w:val="00096FD3"/>
    <w:rsid w:val="000970A0"/>
    <w:rsid w:val="000972C5"/>
    <w:rsid w:val="000973B0"/>
    <w:rsid w:val="000976E4"/>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F3"/>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98D"/>
    <w:rsid w:val="000A4FCA"/>
    <w:rsid w:val="000A5442"/>
    <w:rsid w:val="000A546A"/>
    <w:rsid w:val="000A551D"/>
    <w:rsid w:val="000A59BB"/>
    <w:rsid w:val="000A5B2B"/>
    <w:rsid w:val="000A5C8F"/>
    <w:rsid w:val="000A5FC3"/>
    <w:rsid w:val="000A63B3"/>
    <w:rsid w:val="000A64E3"/>
    <w:rsid w:val="000A6795"/>
    <w:rsid w:val="000A682A"/>
    <w:rsid w:val="000A6AE2"/>
    <w:rsid w:val="000A6C9E"/>
    <w:rsid w:val="000A6FE4"/>
    <w:rsid w:val="000A7028"/>
    <w:rsid w:val="000A7242"/>
    <w:rsid w:val="000A73A4"/>
    <w:rsid w:val="000A7592"/>
    <w:rsid w:val="000A7715"/>
    <w:rsid w:val="000A78E5"/>
    <w:rsid w:val="000A79EB"/>
    <w:rsid w:val="000A7B43"/>
    <w:rsid w:val="000A7DC8"/>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E85"/>
    <w:rsid w:val="000B6080"/>
    <w:rsid w:val="000B61A8"/>
    <w:rsid w:val="000B61D7"/>
    <w:rsid w:val="000B6289"/>
    <w:rsid w:val="000B63E5"/>
    <w:rsid w:val="000B6404"/>
    <w:rsid w:val="000B65EC"/>
    <w:rsid w:val="000B6648"/>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179"/>
    <w:rsid w:val="000C226B"/>
    <w:rsid w:val="000C22DD"/>
    <w:rsid w:val="000C2B4F"/>
    <w:rsid w:val="000C2D03"/>
    <w:rsid w:val="000C317D"/>
    <w:rsid w:val="000C3233"/>
    <w:rsid w:val="000C32D3"/>
    <w:rsid w:val="000C32EC"/>
    <w:rsid w:val="000C333A"/>
    <w:rsid w:val="000C35A4"/>
    <w:rsid w:val="000C3680"/>
    <w:rsid w:val="000C37DF"/>
    <w:rsid w:val="000C3A08"/>
    <w:rsid w:val="000C3A34"/>
    <w:rsid w:val="000C3A5C"/>
    <w:rsid w:val="000C3CC6"/>
    <w:rsid w:val="000C3E26"/>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29C"/>
    <w:rsid w:val="000C748D"/>
    <w:rsid w:val="000C74CA"/>
    <w:rsid w:val="000C75CD"/>
    <w:rsid w:val="000C76F5"/>
    <w:rsid w:val="000C7705"/>
    <w:rsid w:val="000C7788"/>
    <w:rsid w:val="000C7850"/>
    <w:rsid w:val="000C7B32"/>
    <w:rsid w:val="000C7B34"/>
    <w:rsid w:val="000C7CAE"/>
    <w:rsid w:val="000C7CED"/>
    <w:rsid w:val="000C7D79"/>
    <w:rsid w:val="000D017F"/>
    <w:rsid w:val="000D01C0"/>
    <w:rsid w:val="000D03C2"/>
    <w:rsid w:val="000D03FE"/>
    <w:rsid w:val="000D0997"/>
    <w:rsid w:val="000D0AC6"/>
    <w:rsid w:val="000D0C1D"/>
    <w:rsid w:val="000D0D6E"/>
    <w:rsid w:val="000D1561"/>
    <w:rsid w:val="000D15F4"/>
    <w:rsid w:val="000D19B2"/>
    <w:rsid w:val="000D2120"/>
    <w:rsid w:val="000D212F"/>
    <w:rsid w:val="000D2362"/>
    <w:rsid w:val="000D24F4"/>
    <w:rsid w:val="000D2AFF"/>
    <w:rsid w:val="000D2C1B"/>
    <w:rsid w:val="000D2CA0"/>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603D"/>
    <w:rsid w:val="000D607E"/>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345"/>
    <w:rsid w:val="000E2669"/>
    <w:rsid w:val="000E27E7"/>
    <w:rsid w:val="000E27F8"/>
    <w:rsid w:val="000E2BAD"/>
    <w:rsid w:val="000E2E19"/>
    <w:rsid w:val="000E2EF0"/>
    <w:rsid w:val="000E2F66"/>
    <w:rsid w:val="000E2FD3"/>
    <w:rsid w:val="000E3004"/>
    <w:rsid w:val="000E3315"/>
    <w:rsid w:val="000E3355"/>
    <w:rsid w:val="000E339D"/>
    <w:rsid w:val="000E36BB"/>
    <w:rsid w:val="000E39F7"/>
    <w:rsid w:val="000E3AEF"/>
    <w:rsid w:val="000E3D82"/>
    <w:rsid w:val="000E3FCE"/>
    <w:rsid w:val="000E3FD4"/>
    <w:rsid w:val="000E45BC"/>
    <w:rsid w:val="000E45CE"/>
    <w:rsid w:val="000E4862"/>
    <w:rsid w:val="000E4D29"/>
    <w:rsid w:val="000E4F80"/>
    <w:rsid w:val="000E5312"/>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9A"/>
    <w:rsid w:val="000E7743"/>
    <w:rsid w:val="000E7DC7"/>
    <w:rsid w:val="000E7EAF"/>
    <w:rsid w:val="000E7F5A"/>
    <w:rsid w:val="000F002E"/>
    <w:rsid w:val="000F0045"/>
    <w:rsid w:val="000F0212"/>
    <w:rsid w:val="000F04CD"/>
    <w:rsid w:val="000F0633"/>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585"/>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E8"/>
    <w:rsid w:val="000F5419"/>
    <w:rsid w:val="000F555A"/>
    <w:rsid w:val="000F5741"/>
    <w:rsid w:val="000F58A2"/>
    <w:rsid w:val="000F5ACE"/>
    <w:rsid w:val="000F5D26"/>
    <w:rsid w:val="000F621A"/>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7B9"/>
    <w:rsid w:val="001068B6"/>
    <w:rsid w:val="00106AB2"/>
    <w:rsid w:val="00106B8E"/>
    <w:rsid w:val="001071D3"/>
    <w:rsid w:val="0010737D"/>
    <w:rsid w:val="00107696"/>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B11"/>
    <w:rsid w:val="00111F3E"/>
    <w:rsid w:val="001120B1"/>
    <w:rsid w:val="001120D3"/>
    <w:rsid w:val="00112168"/>
    <w:rsid w:val="001121EA"/>
    <w:rsid w:val="001122FE"/>
    <w:rsid w:val="0011264E"/>
    <w:rsid w:val="00112A5A"/>
    <w:rsid w:val="00112AEB"/>
    <w:rsid w:val="00112BF5"/>
    <w:rsid w:val="00112CBF"/>
    <w:rsid w:val="00112DEA"/>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E4D"/>
    <w:rsid w:val="00117E57"/>
    <w:rsid w:val="00120063"/>
    <w:rsid w:val="00120066"/>
    <w:rsid w:val="0012020F"/>
    <w:rsid w:val="00120237"/>
    <w:rsid w:val="001204E1"/>
    <w:rsid w:val="0012059B"/>
    <w:rsid w:val="001207CA"/>
    <w:rsid w:val="00120816"/>
    <w:rsid w:val="00120947"/>
    <w:rsid w:val="00120A05"/>
    <w:rsid w:val="00120A8A"/>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AA3"/>
    <w:rsid w:val="00132C36"/>
    <w:rsid w:val="00132D2E"/>
    <w:rsid w:val="00132E9D"/>
    <w:rsid w:val="00132F65"/>
    <w:rsid w:val="00133083"/>
    <w:rsid w:val="001334B0"/>
    <w:rsid w:val="00133668"/>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319"/>
    <w:rsid w:val="001355D2"/>
    <w:rsid w:val="001356F2"/>
    <w:rsid w:val="00135A33"/>
    <w:rsid w:val="00135B5E"/>
    <w:rsid w:val="00135B9A"/>
    <w:rsid w:val="00135C61"/>
    <w:rsid w:val="00136537"/>
    <w:rsid w:val="0013667E"/>
    <w:rsid w:val="001366B5"/>
    <w:rsid w:val="00136896"/>
    <w:rsid w:val="00136CA2"/>
    <w:rsid w:val="00136E90"/>
    <w:rsid w:val="00137123"/>
    <w:rsid w:val="001373F7"/>
    <w:rsid w:val="001375B8"/>
    <w:rsid w:val="0013763C"/>
    <w:rsid w:val="0013769E"/>
    <w:rsid w:val="001376E9"/>
    <w:rsid w:val="00137BAE"/>
    <w:rsid w:val="00137BCC"/>
    <w:rsid w:val="00137F07"/>
    <w:rsid w:val="00137FDE"/>
    <w:rsid w:val="001400DB"/>
    <w:rsid w:val="00140266"/>
    <w:rsid w:val="00140890"/>
    <w:rsid w:val="00140B80"/>
    <w:rsid w:val="00140C60"/>
    <w:rsid w:val="00140E0F"/>
    <w:rsid w:val="00141215"/>
    <w:rsid w:val="0014128E"/>
    <w:rsid w:val="00141842"/>
    <w:rsid w:val="00141912"/>
    <w:rsid w:val="00141AB3"/>
    <w:rsid w:val="00141ADF"/>
    <w:rsid w:val="00141BA8"/>
    <w:rsid w:val="00141D98"/>
    <w:rsid w:val="00141E85"/>
    <w:rsid w:val="00141E87"/>
    <w:rsid w:val="001422EE"/>
    <w:rsid w:val="00142448"/>
    <w:rsid w:val="0014247B"/>
    <w:rsid w:val="001425AB"/>
    <w:rsid w:val="0014284D"/>
    <w:rsid w:val="001428A4"/>
    <w:rsid w:val="00142933"/>
    <w:rsid w:val="001429B2"/>
    <w:rsid w:val="00142A1E"/>
    <w:rsid w:val="00142BC9"/>
    <w:rsid w:val="00142BD0"/>
    <w:rsid w:val="00142D31"/>
    <w:rsid w:val="00142E3C"/>
    <w:rsid w:val="00143037"/>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232"/>
    <w:rsid w:val="001455EC"/>
    <w:rsid w:val="00145612"/>
    <w:rsid w:val="00145987"/>
    <w:rsid w:val="00145B99"/>
    <w:rsid w:val="00145C71"/>
    <w:rsid w:val="00145EBE"/>
    <w:rsid w:val="00146124"/>
    <w:rsid w:val="00146186"/>
    <w:rsid w:val="00146421"/>
    <w:rsid w:val="001464FE"/>
    <w:rsid w:val="0014659F"/>
    <w:rsid w:val="00146651"/>
    <w:rsid w:val="00146948"/>
    <w:rsid w:val="00146C10"/>
    <w:rsid w:val="00146D0B"/>
    <w:rsid w:val="001472A4"/>
    <w:rsid w:val="001476BC"/>
    <w:rsid w:val="0014783A"/>
    <w:rsid w:val="00147888"/>
    <w:rsid w:val="0014794D"/>
    <w:rsid w:val="001479A2"/>
    <w:rsid w:val="00150275"/>
    <w:rsid w:val="0015030A"/>
    <w:rsid w:val="00150415"/>
    <w:rsid w:val="001505D7"/>
    <w:rsid w:val="00150630"/>
    <w:rsid w:val="001508AF"/>
    <w:rsid w:val="0015090E"/>
    <w:rsid w:val="00150920"/>
    <w:rsid w:val="0015095F"/>
    <w:rsid w:val="00150BDF"/>
    <w:rsid w:val="00150C8A"/>
    <w:rsid w:val="00150DBA"/>
    <w:rsid w:val="00150EBE"/>
    <w:rsid w:val="00150F96"/>
    <w:rsid w:val="00151018"/>
    <w:rsid w:val="00151054"/>
    <w:rsid w:val="001511E7"/>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FE"/>
    <w:rsid w:val="00154A07"/>
    <w:rsid w:val="00154A50"/>
    <w:rsid w:val="00154AC1"/>
    <w:rsid w:val="00154D17"/>
    <w:rsid w:val="00154D30"/>
    <w:rsid w:val="00154DBD"/>
    <w:rsid w:val="00154F06"/>
    <w:rsid w:val="00155326"/>
    <w:rsid w:val="001554EB"/>
    <w:rsid w:val="001555E4"/>
    <w:rsid w:val="001556B1"/>
    <w:rsid w:val="001557AA"/>
    <w:rsid w:val="00155949"/>
    <w:rsid w:val="00155C88"/>
    <w:rsid w:val="00155E3F"/>
    <w:rsid w:val="001560B7"/>
    <w:rsid w:val="001560F9"/>
    <w:rsid w:val="0015615E"/>
    <w:rsid w:val="00156219"/>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2060"/>
    <w:rsid w:val="0016233C"/>
    <w:rsid w:val="0016233D"/>
    <w:rsid w:val="001623AC"/>
    <w:rsid w:val="00162515"/>
    <w:rsid w:val="0016298B"/>
    <w:rsid w:val="00162A43"/>
    <w:rsid w:val="00162B0D"/>
    <w:rsid w:val="0016307F"/>
    <w:rsid w:val="0016332A"/>
    <w:rsid w:val="00163668"/>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32E"/>
    <w:rsid w:val="0017044F"/>
    <w:rsid w:val="00170504"/>
    <w:rsid w:val="001708A9"/>
    <w:rsid w:val="00170957"/>
    <w:rsid w:val="00170A5D"/>
    <w:rsid w:val="00170C50"/>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6F2"/>
    <w:rsid w:val="001738CD"/>
    <w:rsid w:val="001738D0"/>
    <w:rsid w:val="00173AD4"/>
    <w:rsid w:val="00173AEF"/>
    <w:rsid w:val="00173DAF"/>
    <w:rsid w:val="00173F2B"/>
    <w:rsid w:val="0017400A"/>
    <w:rsid w:val="0017414C"/>
    <w:rsid w:val="00174315"/>
    <w:rsid w:val="00174331"/>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1012"/>
    <w:rsid w:val="00191398"/>
    <w:rsid w:val="0019149F"/>
    <w:rsid w:val="0019163E"/>
    <w:rsid w:val="00191651"/>
    <w:rsid w:val="001917EB"/>
    <w:rsid w:val="00191814"/>
    <w:rsid w:val="00191923"/>
    <w:rsid w:val="00191976"/>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50E"/>
    <w:rsid w:val="00194970"/>
    <w:rsid w:val="00194C4C"/>
    <w:rsid w:val="00194F15"/>
    <w:rsid w:val="00194F2C"/>
    <w:rsid w:val="00194F4B"/>
    <w:rsid w:val="00194F61"/>
    <w:rsid w:val="0019502D"/>
    <w:rsid w:val="00195041"/>
    <w:rsid w:val="00195042"/>
    <w:rsid w:val="001950C9"/>
    <w:rsid w:val="0019515C"/>
    <w:rsid w:val="001951EC"/>
    <w:rsid w:val="00195B9B"/>
    <w:rsid w:val="00195DBF"/>
    <w:rsid w:val="001961D0"/>
    <w:rsid w:val="0019645A"/>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A00A9"/>
    <w:rsid w:val="001A0184"/>
    <w:rsid w:val="001A02AD"/>
    <w:rsid w:val="001A055E"/>
    <w:rsid w:val="001A0750"/>
    <w:rsid w:val="001A0787"/>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EF0"/>
    <w:rsid w:val="001A5FE3"/>
    <w:rsid w:val="001A60CF"/>
    <w:rsid w:val="001A62A2"/>
    <w:rsid w:val="001A6508"/>
    <w:rsid w:val="001A686B"/>
    <w:rsid w:val="001A6902"/>
    <w:rsid w:val="001A691F"/>
    <w:rsid w:val="001A70F4"/>
    <w:rsid w:val="001A73F5"/>
    <w:rsid w:val="001A7573"/>
    <w:rsid w:val="001A79CD"/>
    <w:rsid w:val="001A7AC9"/>
    <w:rsid w:val="001A7C22"/>
    <w:rsid w:val="001A7C2E"/>
    <w:rsid w:val="001A7DB7"/>
    <w:rsid w:val="001A7E09"/>
    <w:rsid w:val="001A7E0D"/>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106"/>
    <w:rsid w:val="001C74FE"/>
    <w:rsid w:val="001C7517"/>
    <w:rsid w:val="001C78A6"/>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F56"/>
    <w:rsid w:val="001D52DE"/>
    <w:rsid w:val="001D5356"/>
    <w:rsid w:val="001D54DA"/>
    <w:rsid w:val="001D592C"/>
    <w:rsid w:val="001D597B"/>
    <w:rsid w:val="001D5A7C"/>
    <w:rsid w:val="001D5B0A"/>
    <w:rsid w:val="001D5F34"/>
    <w:rsid w:val="001D61F6"/>
    <w:rsid w:val="001D6227"/>
    <w:rsid w:val="001D6874"/>
    <w:rsid w:val="001D701E"/>
    <w:rsid w:val="001D72F0"/>
    <w:rsid w:val="001D7A32"/>
    <w:rsid w:val="001D7A89"/>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714"/>
    <w:rsid w:val="001E1739"/>
    <w:rsid w:val="001E1787"/>
    <w:rsid w:val="001E1915"/>
    <w:rsid w:val="001E1D37"/>
    <w:rsid w:val="001E1DF9"/>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3BFC"/>
    <w:rsid w:val="001F3C56"/>
    <w:rsid w:val="001F427F"/>
    <w:rsid w:val="001F4398"/>
    <w:rsid w:val="001F458B"/>
    <w:rsid w:val="001F4813"/>
    <w:rsid w:val="001F49F2"/>
    <w:rsid w:val="001F4B42"/>
    <w:rsid w:val="001F4D7D"/>
    <w:rsid w:val="001F4E4C"/>
    <w:rsid w:val="001F501C"/>
    <w:rsid w:val="001F514B"/>
    <w:rsid w:val="001F5410"/>
    <w:rsid w:val="001F542B"/>
    <w:rsid w:val="001F5464"/>
    <w:rsid w:val="001F549C"/>
    <w:rsid w:val="001F5642"/>
    <w:rsid w:val="001F5C8B"/>
    <w:rsid w:val="001F5CA4"/>
    <w:rsid w:val="001F5D99"/>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71AB"/>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F81"/>
    <w:rsid w:val="00213FEA"/>
    <w:rsid w:val="002144D9"/>
    <w:rsid w:val="002145AD"/>
    <w:rsid w:val="002146BA"/>
    <w:rsid w:val="00214725"/>
    <w:rsid w:val="0021482F"/>
    <w:rsid w:val="00214857"/>
    <w:rsid w:val="00214983"/>
    <w:rsid w:val="00214A1C"/>
    <w:rsid w:val="00214AC1"/>
    <w:rsid w:val="002151B4"/>
    <w:rsid w:val="0021530F"/>
    <w:rsid w:val="00215390"/>
    <w:rsid w:val="002153EC"/>
    <w:rsid w:val="00215534"/>
    <w:rsid w:val="00215836"/>
    <w:rsid w:val="00215866"/>
    <w:rsid w:val="00215CF5"/>
    <w:rsid w:val="002161EB"/>
    <w:rsid w:val="00216279"/>
    <w:rsid w:val="00216282"/>
    <w:rsid w:val="0021628D"/>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8B0"/>
    <w:rsid w:val="002311F0"/>
    <w:rsid w:val="0023124B"/>
    <w:rsid w:val="00231476"/>
    <w:rsid w:val="00231539"/>
    <w:rsid w:val="00231F00"/>
    <w:rsid w:val="002320E9"/>
    <w:rsid w:val="00232134"/>
    <w:rsid w:val="002322CA"/>
    <w:rsid w:val="0023244D"/>
    <w:rsid w:val="0023246E"/>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CD"/>
    <w:rsid w:val="0023507F"/>
    <w:rsid w:val="002350D6"/>
    <w:rsid w:val="00235165"/>
    <w:rsid w:val="00235808"/>
    <w:rsid w:val="00235863"/>
    <w:rsid w:val="002359CC"/>
    <w:rsid w:val="00235BBA"/>
    <w:rsid w:val="00235D21"/>
    <w:rsid w:val="00236436"/>
    <w:rsid w:val="00236491"/>
    <w:rsid w:val="0023662B"/>
    <w:rsid w:val="00236815"/>
    <w:rsid w:val="002368BF"/>
    <w:rsid w:val="00236BD5"/>
    <w:rsid w:val="00236E0B"/>
    <w:rsid w:val="00236E19"/>
    <w:rsid w:val="00236F84"/>
    <w:rsid w:val="002370C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25A"/>
    <w:rsid w:val="002444E8"/>
    <w:rsid w:val="00244563"/>
    <w:rsid w:val="0024469F"/>
    <w:rsid w:val="00244765"/>
    <w:rsid w:val="002447B6"/>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B34"/>
    <w:rsid w:val="00252BE4"/>
    <w:rsid w:val="00252D59"/>
    <w:rsid w:val="00252D67"/>
    <w:rsid w:val="00252EC4"/>
    <w:rsid w:val="0025318C"/>
    <w:rsid w:val="002535FB"/>
    <w:rsid w:val="00253958"/>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4E7"/>
    <w:rsid w:val="00256890"/>
    <w:rsid w:val="0025691E"/>
    <w:rsid w:val="00256ACF"/>
    <w:rsid w:val="00256CD8"/>
    <w:rsid w:val="00256F0A"/>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9A6"/>
    <w:rsid w:val="00260B4E"/>
    <w:rsid w:val="00260DD3"/>
    <w:rsid w:val="002610E9"/>
    <w:rsid w:val="00261265"/>
    <w:rsid w:val="002612F2"/>
    <w:rsid w:val="00261342"/>
    <w:rsid w:val="0026167B"/>
    <w:rsid w:val="002616F8"/>
    <w:rsid w:val="002619A4"/>
    <w:rsid w:val="002619AE"/>
    <w:rsid w:val="00261BD1"/>
    <w:rsid w:val="00261D57"/>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128"/>
    <w:rsid w:val="002647DC"/>
    <w:rsid w:val="00264898"/>
    <w:rsid w:val="002648EE"/>
    <w:rsid w:val="00264918"/>
    <w:rsid w:val="00264E14"/>
    <w:rsid w:val="002651AD"/>
    <w:rsid w:val="002651F8"/>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C46"/>
    <w:rsid w:val="00272335"/>
    <w:rsid w:val="002725C8"/>
    <w:rsid w:val="00272623"/>
    <w:rsid w:val="00272647"/>
    <w:rsid w:val="0027275C"/>
    <w:rsid w:val="00272EFF"/>
    <w:rsid w:val="00273092"/>
    <w:rsid w:val="0027326D"/>
    <w:rsid w:val="002738A0"/>
    <w:rsid w:val="00273AE0"/>
    <w:rsid w:val="00273B3C"/>
    <w:rsid w:val="002742A3"/>
    <w:rsid w:val="002745EB"/>
    <w:rsid w:val="002749E7"/>
    <w:rsid w:val="00274A40"/>
    <w:rsid w:val="00274D45"/>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70ED"/>
    <w:rsid w:val="00277119"/>
    <w:rsid w:val="002772E8"/>
    <w:rsid w:val="0027739C"/>
    <w:rsid w:val="00277503"/>
    <w:rsid w:val="002775DF"/>
    <w:rsid w:val="002776A4"/>
    <w:rsid w:val="002776DF"/>
    <w:rsid w:val="0027778C"/>
    <w:rsid w:val="00277977"/>
    <w:rsid w:val="00277C5B"/>
    <w:rsid w:val="00280055"/>
    <w:rsid w:val="002801A4"/>
    <w:rsid w:val="002802F4"/>
    <w:rsid w:val="0028037A"/>
    <w:rsid w:val="00280438"/>
    <w:rsid w:val="0028056B"/>
    <w:rsid w:val="002805F1"/>
    <w:rsid w:val="00280908"/>
    <w:rsid w:val="002811ED"/>
    <w:rsid w:val="00281406"/>
    <w:rsid w:val="00281508"/>
    <w:rsid w:val="00281850"/>
    <w:rsid w:val="00281BC7"/>
    <w:rsid w:val="00282167"/>
    <w:rsid w:val="0028229F"/>
    <w:rsid w:val="002825E3"/>
    <w:rsid w:val="0028262A"/>
    <w:rsid w:val="0028294B"/>
    <w:rsid w:val="00282AD2"/>
    <w:rsid w:val="00282C02"/>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707"/>
    <w:rsid w:val="00285873"/>
    <w:rsid w:val="00285B9E"/>
    <w:rsid w:val="00285C46"/>
    <w:rsid w:val="00285D5E"/>
    <w:rsid w:val="00285E36"/>
    <w:rsid w:val="002860CF"/>
    <w:rsid w:val="00286494"/>
    <w:rsid w:val="0028670F"/>
    <w:rsid w:val="0028675F"/>
    <w:rsid w:val="0028699C"/>
    <w:rsid w:val="002869FB"/>
    <w:rsid w:val="00286BD5"/>
    <w:rsid w:val="00286F4B"/>
    <w:rsid w:val="00287114"/>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563"/>
    <w:rsid w:val="0029576B"/>
    <w:rsid w:val="0029582C"/>
    <w:rsid w:val="00295854"/>
    <w:rsid w:val="00295BE6"/>
    <w:rsid w:val="00295E76"/>
    <w:rsid w:val="00295FE2"/>
    <w:rsid w:val="00296125"/>
    <w:rsid w:val="00296379"/>
    <w:rsid w:val="002963D4"/>
    <w:rsid w:val="0029644E"/>
    <w:rsid w:val="0029656B"/>
    <w:rsid w:val="002965BA"/>
    <w:rsid w:val="00297099"/>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CD9"/>
    <w:rsid w:val="002A1DC8"/>
    <w:rsid w:val="002A1E17"/>
    <w:rsid w:val="002A1EC6"/>
    <w:rsid w:val="002A205D"/>
    <w:rsid w:val="002A20FA"/>
    <w:rsid w:val="002A222A"/>
    <w:rsid w:val="002A26ED"/>
    <w:rsid w:val="002A2A26"/>
    <w:rsid w:val="002A2C23"/>
    <w:rsid w:val="002A2FCE"/>
    <w:rsid w:val="002A30AB"/>
    <w:rsid w:val="002A3163"/>
    <w:rsid w:val="002A3563"/>
    <w:rsid w:val="002A36C3"/>
    <w:rsid w:val="002A36C7"/>
    <w:rsid w:val="002A3898"/>
    <w:rsid w:val="002A3AF4"/>
    <w:rsid w:val="002A3BA7"/>
    <w:rsid w:val="002A3CFE"/>
    <w:rsid w:val="002A3D88"/>
    <w:rsid w:val="002A3D95"/>
    <w:rsid w:val="002A3E85"/>
    <w:rsid w:val="002A3EDA"/>
    <w:rsid w:val="002A4343"/>
    <w:rsid w:val="002A448C"/>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2C"/>
    <w:rsid w:val="002B22A7"/>
    <w:rsid w:val="002B2679"/>
    <w:rsid w:val="002B2708"/>
    <w:rsid w:val="002B27A4"/>
    <w:rsid w:val="002B28F1"/>
    <w:rsid w:val="002B2B99"/>
    <w:rsid w:val="002B3290"/>
    <w:rsid w:val="002B3431"/>
    <w:rsid w:val="002B3442"/>
    <w:rsid w:val="002B34D5"/>
    <w:rsid w:val="002B3718"/>
    <w:rsid w:val="002B382D"/>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47F"/>
    <w:rsid w:val="002B7944"/>
    <w:rsid w:val="002B7AAB"/>
    <w:rsid w:val="002B7B40"/>
    <w:rsid w:val="002B7B98"/>
    <w:rsid w:val="002B7CA3"/>
    <w:rsid w:val="002B7CF6"/>
    <w:rsid w:val="002B7E5A"/>
    <w:rsid w:val="002B7E72"/>
    <w:rsid w:val="002B7FA2"/>
    <w:rsid w:val="002C0058"/>
    <w:rsid w:val="002C01C0"/>
    <w:rsid w:val="002C06D3"/>
    <w:rsid w:val="002C076C"/>
    <w:rsid w:val="002C0A28"/>
    <w:rsid w:val="002C1001"/>
    <w:rsid w:val="002C1174"/>
    <w:rsid w:val="002C1275"/>
    <w:rsid w:val="002C1787"/>
    <w:rsid w:val="002C1C58"/>
    <w:rsid w:val="002C1D4C"/>
    <w:rsid w:val="002C1E19"/>
    <w:rsid w:val="002C205C"/>
    <w:rsid w:val="002C227C"/>
    <w:rsid w:val="002C2291"/>
    <w:rsid w:val="002C2730"/>
    <w:rsid w:val="002C2748"/>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B55"/>
    <w:rsid w:val="002C4C76"/>
    <w:rsid w:val="002C4C91"/>
    <w:rsid w:val="002C4E9E"/>
    <w:rsid w:val="002C50B1"/>
    <w:rsid w:val="002C5155"/>
    <w:rsid w:val="002C51AB"/>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5C8"/>
    <w:rsid w:val="002D16BD"/>
    <w:rsid w:val="002D178F"/>
    <w:rsid w:val="002D18B4"/>
    <w:rsid w:val="002D199A"/>
    <w:rsid w:val="002D1F2F"/>
    <w:rsid w:val="002D2377"/>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C96"/>
    <w:rsid w:val="002D7CBC"/>
    <w:rsid w:val="002D7D5C"/>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BA6"/>
    <w:rsid w:val="002F6024"/>
    <w:rsid w:val="002F6288"/>
    <w:rsid w:val="002F645D"/>
    <w:rsid w:val="002F6466"/>
    <w:rsid w:val="002F6890"/>
    <w:rsid w:val="002F6B0A"/>
    <w:rsid w:val="002F70BC"/>
    <w:rsid w:val="002F76D7"/>
    <w:rsid w:val="002F78F7"/>
    <w:rsid w:val="002F7B6E"/>
    <w:rsid w:val="002F7C22"/>
    <w:rsid w:val="002F7DE4"/>
    <w:rsid w:val="002F7E3C"/>
    <w:rsid w:val="002F7F11"/>
    <w:rsid w:val="003001FC"/>
    <w:rsid w:val="0030024B"/>
    <w:rsid w:val="00300251"/>
    <w:rsid w:val="0030040C"/>
    <w:rsid w:val="003004E0"/>
    <w:rsid w:val="003008D8"/>
    <w:rsid w:val="00300C55"/>
    <w:rsid w:val="00300CA1"/>
    <w:rsid w:val="00301028"/>
    <w:rsid w:val="0030106F"/>
    <w:rsid w:val="00301454"/>
    <w:rsid w:val="0030154C"/>
    <w:rsid w:val="003015B4"/>
    <w:rsid w:val="003016F8"/>
    <w:rsid w:val="003016FF"/>
    <w:rsid w:val="003018D4"/>
    <w:rsid w:val="0030191A"/>
    <w:rsid w:val="00301CFB"/>
    <w:rsid w:val="00301F77"/>
    <w:rsid w:val="00301F92"/>
    <w:rsid w:val="00302421"/>
    <w:rsid w:val="0030248C"/>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FA7"/>
    <w:rsid w:val="00307373"/>
    <w:rsid w:val="0030789A"/>
    <w:rsid w:val="003078AB"/>
    <w:rsid w:val="00307A61"/>
    <w:rsid w:val="00307DAA"/>
    <w:rsid w:val="003100D1"/>
    <w:rsid w:val="003101C4"/>
    <w:rsid w:val="003101E6"/>
    <w:rsid w:val="003104E6"/>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D24"/>
    <w:rsid w:val="00312DA5"/>
    <w:rsid w:val="00313311"/>
    <w:rsid w:val="003137B2"/>
    <w:rsid w:val="00313819"/>
    <w:rsid w:val="00313854"/>
    <w:rsid w:val="0031386F"/>
    <w:rsid w:val="00313BFC"/>
    <w:rsid w:val="00313D06"/>
    <w:rsid w:val="0031403B"/>
    <w:rsid w:val="0031425B"/>
    <w:rsid w:val="0031443A"/>
    <w:rsid w:val="003146A8"/>
    <w:rsid w:val="0031490A"/>
    <w:rsid w:val="00314C34"/>
    <w:rsid w:val="00314F2C"/>
    <w:rsid w:val="003153E8"/>
    <w:rsid w:val="00315424"/>
    <w:rsid w:val="003154B4"/>
    <w:rsid w:val="00315704"/>
    <w:rsid w:val="003158C6"/>
    <w:rsid w:val="003159E0"/>
    <w:rsid w:val="00315BB9"/>
    <w:rsid w:val="00315DDE"/>
    <w:rsid w:val="00315E16"/>
    <w:rsid w:val="00316218"/>
    <w:rsid w:val="0031665B"/>
    <w:rsid w:val="003167A0"/>
    <w:rsid w:val="003167B2"/>
    <w:rsid w:val="003169A9"/>
    <w:rsid w:val="00316A96"/>
    <w:rsid w:val="00316DBF"/>
    <w:rsid w:val="00316F7D"/>
    <w:rsid w:val="00316FB6"/>
    <w:rsid w:val="00316FCB"/>
    <w:rsid w:val="00317176"/>
    <w:rsid w:val="00317339"/>
    <w:rsid w:val="003174C7"/>
    <w:rsid w:val="00317696"/>
    <w:rsid w:val="003178DB"/>
    <w:rsid w:val="00317B06"/>
    <w:rsid w:val="00317E6D"/>
    <w:rsid w:val="00317EAB"/>
    <w:rsid w:val="003202A8"/>
    <w:rsid w:val="00320566"/>
    <w:rsid w:val="003205AC"/>
    <w:rsid w:val="0032068B"/>
    <w:rsid w:val="00320A30"/>
    <w:rsid w:val="00320B7D"/>
    <w:rsid w:val="003210A3"/>
    <w:rsid w:val="003212AB"/>
    <w:rsid w:val="003215A8"/>
    <w:rsid w:val="0032181C"/>
    <w:rsid w:val="00321A36"/>
    <w:rsid w:val="00321EFB"/>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59D"/>
    <w:rsid w:val="0033165D"/>
    <w:rsid w:val="003316F0"/>
    <w:rsid w:val="003318F1"/>
    <w:rsid w:val="00331B22"/>
    <w:rsid w:val="00331CCD"/>
    <w:rsid w:val="00331E07"/>
    <w:rsid w:val="00331EB9"/>
    <w:rsid w:val="00331EF1"/>
    <w:rsid w:val="003321E7"/>
    <w:rsid w:val="003323A0"/>
    <w:rsid w:val="003323B4"/>
    <w:rsid w:val="003323E0"/>
    <w:rsid w:val="00332521"/>
    <w:rsid w:val="00332A58"/>
    <w:rsid w:val="00332E1C"/>
    <w:rsid w:val="00332FF7"/>
    <w:rsid w:val="0033310D"/>
    <w:rsid w:val="003331C0"/>
    <w:rsid w:val="0033341F"/>
    <w:rsid w:val="00333633"/>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F7B"/>
    <w:rsid w:val="0034505C"/>
    <w:rsid w:val="0034534F"/>
    <w:rsid w:val="0034546A"/>
    <w:rsid w:val="00345654"/>
    <w:rsid w:val="00345893"/>
    <w:rsid w:val="00345930"/>
    <w:rsid w:val="00345986"/>
    <w:rsid w:val="00345B28"/>
    <w:rsid w:val="00345C37"/>
    <w:rsid w:val="00345F1A"/>
    <w:rsid w:val="0034626C"/>
    <w:rsid w:val="00346A1C"/>
    <w:rsid w:val="00346B10"/>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312"/>
    <w:rsid w:val="0035045C"/>
    <w:rsid w:val="00350763"/>
    <w:rsid w:val="00350779"/>
    <w:rsid w:val="0035089A"/>
    <w:rsid w:val="00350936"/>
    <w:rsid w:val="0035093D"/>
    <w:rsid w:val="00350A27"/>
    <w:rsid w:val="00350E9A"/>
    <w:rsid w:val="003512D4"/>
    <w:rsid w:val="00351793"/>
    <w:rsid w:val="00351895"/>
    <w:rsid w:val="00351934"/>
    <w:rsid w:val="00351A10"/>
    <w:rsid w:val="00351BD3"/>
    <w:rsid w:val="00351CFF"/>
    <w:rsid w:val="00351F60"/>
    <w:rsid w:val="0035225F"/>
    <w:rsid w:val="0035237D"/>
    <w:rsid w:val="00352666"/>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462"/>
    <w:rsid w:val="00354C1D"/>
    <w:rsid w:val="00354CCC"/>
    <w:rsid w:val="00354DA7"/>
    <w:rsid w:val="00355065"/>
    <w:rsid w:val="00355132"/>
    <w:rsid w:val="003551FC"/>
    <w:rsid w:val="0035565D"/>
    <w:rsid w:val="0035567A"/>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6D"/>
    <w:rsid w:val="00357FF2"/>
    <w:rsid w:val="0036006C"/>
    <w:rsid w:val="003600C6"/>
    <w:rsid w:val="003601CF"/>
    <w:rsid w:val="00360347"/>
    <w:rsid w:val="00360459"/>
    <w:rsid w:val="00360516"/>
    <w:rsid w:val="003605AE"/>
    <w:rsid w:val="00360757"/>
    <w:rsid w:val="00360844"/>
    <w:rsid w:val="00360A62"/>
    <w:rsid w:val="003611FE"/>
    <w:rsid w:val="0036165C"/>
    <w:rsid w:val="00361838"/>
    <w:rsid w:val="003619C3"/>
    <w:rsid w:val="00361B2F"/>
    <w:rsid w:val="00361BC9"/>
    <w:rsid w:val="00361F3E"/>
    <w:rsid w:val="0036202F"/>
    <w:rsid w:val="003621A6"/>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FCF"/>
    <w:rsid w:val="00370017"/>
    <w:rsid w:val="0037006C"/>
    <w:rsid w:val="00370267"/>
    <w:rsid w:val="00370706"/>
    <w:rsid w:val="003707EE"/>
    <w:rsid w:val="003709EA"/>
    <w:rsid w:val="00370CA1"/>
    <w:rsid w:val="00370DB2"/>
    <w:rsid w:val="00370F4B"/>
    <w:rsid w:val="00371055"/>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F2F"/>
    <w:rsid w:val="003731D5"/>
    <w:rsid w:val="00373375"/>
    <w:rsid w:val="0037353C"/>
    <w:rsid w:val="00373759"/>
    <w:rsid w:val="0037382D"/>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E0"/>
    <w:rsid w:val="003768BC"/>
    <w:rsid w:val="00376AB9"/>
    <w:rsid w:val="00377100"/>
    <w:rsid w:val="00377465"/>
    <w:rsid w:val="00377A86"/>
    <w:rsid w:val="00377E82"/>
    <w:rsid w:val="00377E98"/>
    <w:rsid w:val="00380154"/>
    <w:rsid w:val="0038032B"/>
    <w:rsid w:val="00380380"/>
    <w:rsid w:val="0038064B"/>
    <w:rsid w:val="00380707"/>
    <w:rsid w:val="00380816"/>
    <w:rsid w:val="003808B9"/>
    <w:rsid w:val="00380E52"/>
    <w:rsid w:val="00380EBE"/>
    <w:rsid w:val="00380F52"/>
    <w:rsid w:val="003810F4"/>
    <w:rsid w:val="0038110A"/>
    <w:rsid w:val="0038125F"/>
    <w:rsid w:val="003815D9"/>
    <w:rsid w:val="0038169E"/>
    <w:rsid w:val="003816D0"/>
    <w:rsid w:val="003816D2"/>
    <w:rsid w:val="0038170E"/>
    <w:rsid w:val="00381965"/>
    <w:rsid w:val="003819D2"/>
    <w:rsid w:val="00381A5F"/>
    <w:rsid w:val="00381A84"/>
    <w:rsid w:val="00381FC1"/>
    <w:rsid w:val="0038206A"/>
    <w:rsid w:val="00382136"/>
    <w:rsid w:val="0038218F"/>
    <w:rsid w:val="00382332"/>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339"/>
    <w:rsid w:val="0038437F"/>
    <w:rsid w:val="00384483"/>
    <w:rsid w:val="0038451C"/>
    <w:rsid w:val="0038467D"/>
    <w:rsid w:val="003847BE"/>
    <w:rsid w:val="003847DD"/>
    <w:rsid w:val="003849FA"/>
    <w:rsid w:val="00384C42"/>
    <w:rsid w:val="00384EB3"/>
    <w:rsid w:val="00384F6A"/>
    <w:rsid w:val="00384F74"/>
    <w:rsid w:val="003854B0"/>
    <w:rsid w:val="0038579E"/>
    <w:rsid w:val="00385A8F"/>
    <w:rsid w:val="00385B56"/>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F3E"/>
    <w:rsid w:val="00392151"/>
    <w:rsid w:val="003927A4"/>
    <w:rsid w:val="00392A6C"/>
    <w:rsid w:val="00392BF9"/>
    <w:rsid w:val="00392D41"/>
    <w:rsid w:val="00392EC6"/>
    <w:rsid w:val="0039317B"/>
    <w:rsid w:val="003935FC"/>
    <w:rsid w:val="00393610"/>
    <w:rsid w:val="00393646"/>
    <w:rsid w:val="00393ABB"/>
    <w:rsid w:val="00393C7B"/>
    <w:rsid w:val="00393F61"/>
    <w:rsid w:val="0039406B"/>
    <w:rsid w:val="0039419F"/>
    <w:rsid w:val="00394324"/>
    <w:rsid w:val="00394364"/>
    <w:rsid w:val="003945BF"/>
    <w:rsid w:val="00394685"/>
    <w:rsid w:val="003949C9"/>
    <w:rsid w:val="00394E43"/>
    <w:rsid w:val="00395026"/>
    <w:rsid w:val="00395197"/>
    <w:rsid w:val="003955D3"/>
    <w:rsid w:val="00395866"/>
    <w:rsid w:val="00395E35"/>
    <w:rsid w:val="0039624C"/>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972"/>
    <w:rsid w:val="003B4BDE"/>
    <w:rsid w:val="003B4EDF"/>
    <w:rsid w:val="003B543F"/>
    <w:rsid w:val="003B545E"/>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F23"/>
    <w:rsid w:val="003B6F99"/>
    <w:rsid w:val="003B7024"/>
    <w:rsid w:val="003B7472"/>
    <w:rsid w:val="003B75B5"/>
    <w:rsid w:val="003B788C"/>
    <w:rsid w:val="003B799A"/>
    <w:rsid w:val="003B7DA2"/>
    <w:rsid w:val="003B7F12"/>
    <w:rsid w:val="003C003E"/>
    <w:rsid w:val="003C0257"/>
    <w:rsid w:val="003C0AF7"/>
    <w:rsid w:val="003C0DC0"/>
    <w:rsid w:val="003C12A4"/>
    <w:rsid w:val="003C15A5"/>
    <w:rsid w:val="003C1626"/>
    <w:rsid w:val="003C18F5"/>
    <w:rsid w:val="003C1963"/>
    <w:rsid w:val="003C19B4"/>
    <w:rsid w:val="003C1F65"/>
    <w:rsid w:val="003C236E"/>
    <w:rsid w:val="003C23AE"/>
    <w:rsid w:val="003C253E"/>
    <w:rsid w:val="003C2683"/>
    <w:rsid w:val="003C27C3"/>
    <w:rsid w:val="003C294D"/>
    <w:rsid w:val="003C2B9A"/>
    <w:rsid w:val="003C2D20"/>
    <w:rsid w:val="003C2FCD"/>
    <w:rsid w:val="003C3132"/>
    <w:rsid w:val="003C3150"/>
    <w:rsid w:val="003C32AC"/>
    <w:rsid w:val="003C345A"/>
    <w:rsid w:val="003C3490"/>
    <w:rsid w:val="003C34DC"/>
    <w:rsid w:val="003C39FB"/>
    <w:rsid w:val="003C3ACB"/>
    <w:rsid w:val="003C3CD3"/>
    <w:rsid w:val="003C3D11"/>
    <w:rsid w:val="003C3E07"/>
    <w:rsid w:val="003C3F35"/>
    <w:rsid w:val="003C400C"/>
    <w:rsid w:val="003C420B"/>
    <w:rsid w:val="003C4359"/>
    <w:rsid w:val="003C4377"/>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9"/>
    <w:rsid w:val="003C6BFB"/>
    <w:rsid w:val="003C6DC1"/>
    <w:rsid w:val="003C6E2B"/>
    <w:rsid w:val="003C730A"/>
    <w:rsid w:val="003C7326"/>
    <w:rsid w:val="003C735D"/>
    <w:rsid w:val="003C7368"/>
    <w:rsid w:val="003C741C"/>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1062"/>
    <w:rsid w:val="003D1123"/>
    <w:rsid w:val="003D1180"/>
    <w:rsid w:val="003D11A4"/>
    <w:rsid w:val="003D1275"/>
    <w:rsid w:val="003D153C"/>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8FE"/>
    <w:rsid w:val="003D5B09"/>
    <w:rsid w:val="003D5C18"/>
    <w:rsid w:val="003D5CFC"/>
    <w:rsid w:val="003D6072"/>
    <w:rsid w:val="003D60FB"/>
    <w:rsid w:val="003D62D5"/>
    <w:rsid w:val="003D633E"/>
    <w:rsid w:val="003D67CF"/>
    <w:rsid w:val="003D692D"/>
    <w:rsid w:val="003D6A68"/>
    <w:rsid w:val="003D6ED1"/>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C99"/>
    <w:rsid w:val="003E0DB7"/>
    <w:rsid w:val="003E0DD7"/>
    <w:rsid w:val="003E0DF5"/>
    <w:rsid w:val="003E0E1F"/>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585"/>
    <w:rsid w:val="003F26EC"/>
    <w:rsid w:val="003F2786"/>
    <w:rsid w:val="003F2815"/>
    <w:rsid w:val="003F2F5A"/>
    <w:rsid w:val="003F32C5"/>
    <w:rsid w:val="003F3450"/>
    <w:rsid w:val="003F361D"/>
    <w:rsid w:val="003F39B4"/>
    <w:rsid w:val="003F3F87"/>
    <w:rsid w:val="003F404D"/>
    <w:rsid w:val="003F4108"/>
    <w:rsid w:val="003F428A"/>
    <w:rsid w:val="003F4355"/>
    <w:rsid w:val="003F435B"/>
    <w:rsid w:val="003F43BD"/>
    <w:rsid w:val="003F4400"/>
    <w:rsid w:val="003F4975"/>
    <w:rsid w:val="003F4CF4"/>
    <w:rsid w:val="003F4D65"/>
    <w:rsid w:val="003F4E32"/>
    <w:rsid w:val="003F533D"/>
    <w:rsid w:val="003F5349"/>
    <w:rsid w:val="003F583A"/>
    <w:rsid w:val="003F5969"/>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848"/>
    <w:rsid w:val="00402A15"/>
    <w:rsid w:val="00402C7E"/>
    <w:rsid w:val="00402FF2"/>
    <w:rsid w:val="00403058"/>
    <w:rsid w:val="004031F8"/>
    <w:rsid w:val="00403276"/>
    <w:rsid w:val="0040327D"/>
    <w:rsid w:val="004034CA"/>
    <w:rsid w:val="0040373C"/>
    <w:rsid w:val="004038A8"/>
    <w:rsid w:val="0040407F"/>
    <w:rsid w:val="00404138"/>
    <w:rsid w:val="00404192"/>
    <w:rsid w:val="004042D8"/>
    <w:rsid w:val="00404320"/>
    <w:rsid w:val="0040440D"/>
    <w:rsid w:val="004044E7"/>
    <w:rsid w:val="00404665"/>
    <w:rsid w:val="004047AD"/>
    <w:rsid w:val="00404ACD"/>
    <w:rsid w:val="00404CD8"/>
    <w:rsid w:val="00404F7E"/>
    <w:rsid w:val="004050AC"/>
    <w:rsid w:val="00405119"/>
    <w:rsid w:val="004051C5"/>
    <w:rsid w:val="0040534A"/>
    <w:rsid w:val="004054F1"/>
    <w:rsid w:val="004059DF"/>
    <w:rsid w:val="00405A88"/>
    <w:rsid w:val="00405AC3"/>
    <w:rsid w:val="00405AF5"/>
    <w:rsid w:val="00405B6C"/>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63"/>
    <w:rsid w:val="004150C1"/>
    <w:rsid w:val="0041515B"/>
    <w:rsid w:val="00415174"/>
    <w:rsid w:val="004152FF"/>
    <w:rsid w:val="00415472"/>
    <w:rsid w:val="00415515"/>
    <w:rsid w:val="0041591D"/>
    <w:rsid w:val="004159AF"/>
    <w:rsid w:val="00415A2D"/>
    <w:rsid w:val="00415A83"/>
    <w:rsid w:val="00415ADA"/>
    <w:rsid w:val="00415D79"/>
    <w:rsid w:val="00416137"/>
    <w:rsid w:val="0041633F"/>
    <w:rsid w:val="004163AA"/>
    <w:rsid w:val="004164D9"/>
    <w:rsid w:val="0041660C"/>
    <w:rsid w:val="00416662"/>
    <w:rsid w:val="00416A0F"/>
    <w:rsid w:val="00416BB7"/>
    <w:rsid w:val="00416EFF"/>
    <w:rsid w:val="00416FAA"/>
    <w:rsid w:val="00417134"/>
    <w:rsid w:val="004171C2"/>
    <w:rsid w:val="004174C6"/>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455"/>
    <w:rsid w:val="0042165D"/>
    <w:rsid w:val="004218BD"/>
    <w:rsid w:val="004218F7"/>
    <w:rsid w:val="00421924"/>
    <w:rsid w:val="00421C61"/>
    <w:rsid w:val="00421C9B"/>
    <w:rsid w:val="00421DAC"/>
    <w:rsid w:val="004220AE"/>
    <w:rsid w:val="00422648"/>
    <w:rsid w:val="0042265D"/>
    <w:rsid w:val="0042296C"/>
    <w:rsid w:val="00422B23"/>
    <w:rsid w:val="00422C2D"/>
    <w:rsid w:val="00422EE7"/>
    <w:rsid w:val="00423089"/>
    <w:rsid w:val="00423645"/>
    <w:rsid w:val="00423676"/>
    <w:rsid w:val="004237C8"/>
    <w:rsid w:val="00423DF8"/>
    <w:rsid w:val="00424014"/>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A0C"/>
    <w:rsid w:val="00430A31"/>
    <w:rsid w:val="00430B97"/>
    <w:rsid w:val="00430C1D"/>
    <w:rsid w:val="00430D32"/>
    <w:rsid w:val="00430E39"/>
    <w:rsid w:val="004312EA"/>
    <w:rsid w:val="004313B9"/>
    <w:rsid w:val="00431949"/>
    <w:rsid w:val="00431A9C"/>
    <w:rsid w:val="00431E1C"/>
    <w:rsid w:val="00431E1E"/>
    <w:rsid w:val="00431E65"/>
    <w:rsid w:val="00431E71"/>
    <w:rsid w:val="0043262F"/>
    <w:rsid w:val="004327EC"/>
    <w:rsid w:val="00432B8A"/>
    <w:rsid w:val="00432BC6"/>
    <w:rsid w:val="00432C3B"/>
    <w:rsid w:val="00432C84"/>
    <w:rsid w:val="00432F1B"/>
    <w:rsid w:val="00432FB6"/>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89"/>
    <w:rsid w:val="00443A1D"/>
    <w:rsid w:val="00443A78"/>
    <w:rsid w:val="00443CCD"/>
    <w:rsid w:val="00443CF6"/>
    <w:rsid w:val="00444238"/>
    <w:rsid w:val="0044466F"/>
    <w:rsid w:val="00444888"/>
    <w:rsid w:val="00444A61"/>
    <w:rsid w:val="0044528D"/>
    <w:rsid w:val="0044547F"/>
    <w:rsid w:val="004456F6"/>
    <w:rsid w:val="0044579B"/>
    <w:rsid w:val="004458A9"/>
    <w:rsid w:val="004458C1"/>
    <w:rsid w:val="00445994"/>
    <w:rsid w:val="00445DBC"/>
    <w:rsid w:val="00445DFA"/>
    <w:rsid w:val="0044606B"/>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FCA"/>
    <w:rsid w:val="0045116E"/>
    <w:rsid w:val="004511C3"/>
    <w:rsid w:val="004516D1"/>
    <w:rsid w:val="00451CBB"/>
    <w:rsid w:val="00451D97"/>
    <w:rsid w:val="00452070"/>
    <w:rsid w:val="004522DB"/>
    <w:rsid w:val="0045238B"/>
    <w:rsid w:val="004524C9"/>
    <w:rsid w:val="00452731"/>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588"/>
    <w:rsid w:val="00455634"/>
    <w:rsid w:val="0045568D"/>
    <w:rsid w:val="00455B02"/>
    <w:rsid w:val="00455B0D"/>
    <w:rsid w:val="00455CAC"/>
    <w:rsid w:val="00455F6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DB"/>
    <w:rsid w:val="00465BF7"/>
    <w:rsid w:val="00465D98"/>
    <w:rsid w:val="00465F3F"/>
    <w:rsid w:val="00465F7B"/>
    <w:rsid w:val="00466223"/>
    <w:rsid w:val="0046642A"/>
    <w:rsid w:val="0046651E"/>
    <w:rsid w:val="00466681"/>
    <w:rsid w:val="00466AD3"/>
    <w:rsid w:val="00466C02"/>
    <w:rsid w:val="00466D65"/>
    <w:rsid w:val="00466E7E"/>
    <w:rsid w:val="00466FCE"/>
    <w:rsid w:val="004671F7"/>
    <w:rsid w:val="00467587"/>
    <w:rsid w:val="004676FA"/>
    <w:rsid w:val="0046794C"/>
    <w:rsid w:val="0047021A"/>
    <w:rsid w:val="00470243"/>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9D2"/>
    <w:rsid w:val="00476AC8"/>
    <w:rsid w:val="00476F58"/>
    <w:rsid w:val="0047702A"/>
    <w:rsid w:val="004771CB"/>
    <w:rsid w:val="0047731E"/>
    <w:rsid w:val="00477395"/>
    <w:rsid w:val="004776B9"/>
    <w:rsid w:val="004776BB"/>
    <w:rsid w:val="00477A1D"/>
    <w:rsid w:val="00477C52"/>
    <w:rsid w:val="00477CB6"/>
    <w:rsid w:val="00477F8A"/>
    <w:rsid w:val="004803B9"/>
    <w:rsid w:val="004805F0"/>
    <w:rsid w:val="004806CB"/>
    <w:rsid w:val="004807EE"/>
    <w:rsid w:val="004809F4"/>
    <w:rsid w:val="00480B41"/>
    <w:rsid w:val="00480B82"/>
    <w:rsid w:val="004813C9"/>
    <w:rsid w:val="004813F0"/>
    <w:rsid w:val="0048175B"/>
    <w:rsid w:val="0048181F"/>
    <w:rsid w:val="00481919"/>
    <w:rsid w:val="0048196C"/>
    <w:rsid w:val="004819D7"/>
    <w:rsid w:val="00481A95"/>
    <w:rsid w:val="00481D11"/>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CB4"/>
    <w:rsid w:val="00483D88"/>
    <w:rsid w:val="00483FF3"/>
    <w:rsid w:val="00484120"/>
    <w:rsid w:val="00484223"/>
    <w:rsid w:val="00484290"/>
    <w:rsid w:val="004844F3"/>
    <w:rsid w:val="00484529"/>
    <w:rsid w:val="00484661"/>
    <w:rsid w:val="00484D4D"/>
    <w:rsid w:val="0048513E"/>
    <w:rsid w:val="00485192"/>
    <w:rsid w:val="004851B6"/>
    <w:rsid w:val="00485500"/>
    <w:rsid w:val="00485618"/>
    <w:rsid w:val="004856C4"/>
    <w:rsid w:val="00485751"/>
    <w:rsid w:val="0048593E"/>
    <w:rsid w:val="00485A55"/>
    <w:rsid w:val="00485C6C"/>
    <w:rsid w:val="0048608F"/>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A00AC"/>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8E"/>
    <w:rsid w:val="004B0F3A"/>
    <w:rsid w:val="004B1116"/>
    <w:rsid w:val="004B1235"/>
    <w:rsid w:val="004B13CA"/>
    <w:rsid w:val="004B14BB"/>
    <w:rsid w:val="004B179E"/>
    <w:rsid w:val="004B1827"/>
    <w:rsid w:val="004B1895"/>
    <w:rsid w:val="004B191B"/>
    <w:rsid w:val="004B1925"/>
    <w:rsid w:val="004B1EF7"/>
    <w:rsid w:val="004B24A6"/>
    <w:rsid w:val="004B258F"/>
    <w:rsid w:val="004B2632"/>
    <w:rsid w:val="004B2670"/>
    <w:rsid w:val="004B26F5"/>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22C8"/>
    <w:rsid w:val="004C2369"/>
    <w:rsid w:val="004C238B"/>
    <w:rsid w:val="004C24B4"/>
    <w:rsid w:val="004C25AB"/>
    <w:rsid w:val="004C2859"/>
    <w:rsid w:val="004C2A5B"/>
    <w:rsid w:val="004C323F"/>
    <w:rsid w:val="004C326C"/>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DB3"/>
    <w:rsid w:val="004D2024"/>
    <w:rsid w:val="004D2069"/>
    <w:rsid w:val="004D213D"/>
    <w:rsid w:val="004D2200"/>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717"/>
    <w:rsid w:val="004D4807"/>
    <w:rsid w:val="004D4954"/>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3F5"/>
    <w:rsid w:val="004E54CB"/>
    <w:rsid w:val="004E54CE"/>
    <w:rsid w:val="004E5505"/>
    <w:rsid w:val="004E5513"/>
    <w:rsid w:val="004E55F7"/>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F11"/>
    <w:rsid w:val="004F0230"/>
    <w:rsid w:val="004F027F"/>
    <w:rsid w:val="004F06B5"/>
    <w:rsid w:val="004F07FF"/>
    <w:rsid w:val="004F0856"/>
    <w:rsid w:val="004F0984"/>
    <w:rsid w:val="004F0A79"/>
    <w:rsid w:val="004F0AC1"/>
    <w:rsid w:val="004F0AF9"/>
    <w:rsid w:val="004F0B18"/>
    <w:rsid w:val="004F0D54"/>
    <w:rsid w:val="004F0F0D"/>
    <w:rsid w:val="004F1053"/>
    <w:rsid w:val="004F134A"/>
    <w:rsid w:val="004F15A0"/>
    <w:rsid w:val="004F1733"/>
    <w:rsid w:val="004F190D"/>
    <w:rsid w:val="004F1A72"/>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F8"/>
    <w:rsid w:val="00511E06"/>
    <w:rsid w:val="005126D9"/>
    <w:rsid w:val="0051275D"/>
    <w:rsid w:val="00512878"/>
    <w:rsid w:val="00512D1F"/>
    <w:rsid w:val="00512E23"/>
    <w:rsid w:val="00512F59"/>
    <w:rsid w:val="00512FB1"/>
    <w:rsid w:val="005132BE"/>
    <w:rsid w:val="005133AC"/>
    <w:rsid w:val="005133E9"/>
    <w:rsid w:val="005133FB"/>
    <w:rsid w:val="00513659"/>
    <w:rsid w:val="005136A4"/>
    <w:rsid w:val="0051388F"/>
    <w:rsid w:val="00513C64"/>
    <w:rsid w:val="00513CC5"/>
    <w:rsid w:val="00513CE2"/>
    <w:rsid w:val="00513DC3"/>
    <w:rsid w:val="00513EDA"/>
    <w:rsid w:val="005147A3"/>
    <w:rsid w:val="00514CE9"/>
    <w:rsid w:val="00514D5C"/>
    <w:rsid w:val="00514EB0"/>
    <w:rsid w:val="005152F9"/>
    <w:rsid w:val="0051557F"/>
    <w:rsid w:val="00515734"/>
    <w:rsid w:val="00515808"/>
    <w:rsid w:val="0051580B"/>
    <w:rsid w:val="005158DC"/>
    <w:rsid w:val="00515C94"/>
    <w:rsid w:val="00515CB5"/>
    <w:rsid w:val="00515DA7"/>
    <w:rsid w:val="00516175"/>
    <w:rsid w:val="00516811"/>
    <w:rsid w:val="00516860"/>
    <w:rsid w:val="0051699E"/>
    <w:rsid w:val="005169A2"/>
    <w:rsid w:val="00516B0F"/>
    <w:rsid w:val="00516C2B"/>
    <w:rsid w:val="00516D24"/>
    <w:rsid w:val="00516F7A"/>
    <w:rsid w:val="00517088"/>
    <w:rsid w:val="0051734B"/>
    <w:rsid w:val="00517576"/>
    <w:rsid w:val="00517884"/>
    <w:rsid w:val="00517AA8"/>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3239"/>
    <w:rsid w:val="005235FF"/>
    <w:rsid w:val="00523E4A"/>
    <w:rsid w:val="00523FF7"/>
    <w:rsid w:val="005242BB"/>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7123"/>
    <w:rsid w:val="005273C1"/>
    <w:rsid w:val="005273FF"/>
    <w:rsid w:val="00527739"/>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621"/>
    <w:rsid w:val="005316B2"/>
    <w:rsid w:val="005316C1"/>
    <w:rsid w:val="005318AC"/>
    <w:rsid w:val="005318BF"/>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788"/>
    <w:rsid w:val="00541A27"/>
    <w:rsid w:val="00541B68"/>
    <w:rsid w:val="00541B69"/>
    <w:rsid w:val="00541BA6"/>
    <w:rsid w:val="00541BC3"/>
    <w:rsid w:val="00541CED"/>
    <w:rsid w:val="00541E7F"/>
    <w:rsid w:val="00541F23"/>
    <w:rsid w:val="00542199"/>
    <w:rsid w:val="00542381"/>
    <w:rsid w:val="00542497"/>
    <w:rsid w:val="005425B3"/>
    <w:rsid w:val="005426A6"/>
    <w:rsid w:val="0054273E"/>
    <w:rsid w:val="0054279D"/>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68A"/>
    <w:rsid w:val="00545AC9"/>
    <w:rsid w:val="00545C91"/>
    <w:rsid w:val="00545D1B"/>
    <w:rsid w:val="00545F05"/>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B3F"/>
    <w:rsid w:val="00555B81"/>
    <w:rsid w:val="00555C74"/>
    <w:rsid w:val="005564A5"/>
    <w:rsid w:val="00556512"/>
    <w:rsid w:val="0055667E"/>
    <w:rsid w:val="005567C5"/>
    <w:rsid w:val="00556871"/>
    <w:rsid w:val="005569C6"/>
    <w:rsid w:val="00556D0C"/>
    <w:rsid w:val="00556E74"/>
    <w:rsid w:val="005571B5"/>
    <w:rsid w:val="005571CA"/>
    <w:rsid w:val="00557375"/>
    <w:rsid w:val="005573B3"/>
    <w:rsid w:val="00557677"/>
    <w:rsid w:val="00557ADB"/>
    <w:rsid w:val="00557B5F"/>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36"/>
    <w:rsid w:val="0057091D"/>
    <w:rsid w:val="005709B5"/>
    <w:rsid w:val="005709F2"/>
    <w:rsid w:val="00570A23"/>
    <w:rsid w:val="00570E0E"/>
    <w:rsid w:val="00570F57"/>
    <w:rsid w:val="00571193"/>
    <w:rsid w:val="0057136F"/>
    <w:rsid w:val="005717CB"/>
    <w:rsid w:val="00571858"/>
    <w:rsid w:val="00571904"/>
    <w:rsid w:val="00571B40"/>
    <w:rsid w:val="00571CF6"/>
    <w:rsid w:val="00571CF7"/>
    <w:rsid w:val="00571F7D"/>
    <w:rsid w:val="005725E6"/>
    <w:rsid w:val="0057265B"/>
    <w:rsid w:val="00572831"/>
    <w:rsid w:val="00572A0C"/>
    <w:rsid w:val="00572A9F"/>
    <w:rsid w:val="00572B6F"/>
    <w:rsid w:val="00572B93"/>
    <w:rsid w:val="00572C21"/>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2D6"/>
    <w:rsid w:val="00576561"/>
    <w:rsid w:val="005765A2"/>
    <w:rsid w:val="0057686A"/>
    <w:rsid w:val="00576891"/>
    <w:rsid w:val="0057695B"/>
    <w:rsid w:val="00576E7B"/>
    <w:rsid w:val="00576FFA"/>
    <w:rsid w:val="005771E3"/>
    <w:rsid w:val="00577283"/>
    <w:rsid w:val="00577341"/>
    <w:rsid w:val="005773D7"/>
    <w:rsid w:val="00577513"/>
    <w:rsid w:val="005779F8"/>
    <w:rsid w:val="00577BA0"/>
    <w:rsid w:val="00580034"/>
    <w:rsid w:val="00580043"/>
    <w:rsid w:val="005800AE"/>
    <w:rsid w:val="00580290"/>
    <w:rsid w:val="005802D5"/>
    <w:rsid w:val="005804B6"/>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E8"/>
    <w:rsid w:val="00583FF1"/>
    <w:rsid w:val="005841DD"/>
    <w:rsid w:val="00584547"/>
    <w:rsid w:val="00584AB8"/>
    <w:rsid w:val="00584D5B"/>
    <w:rsid w:val="00584D78"/>
    <w:rsid w:val="00584F29"/>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B8"/>
    <w:rsid w:val="0058777C"/>
    <w:rsid w:val="005877D6"/>
    <w:rsid w:val="00587863"/>
    <w:rsid w:val="005878FE"/>
    <w:rsid w:val="00587ABC"/>
    <w:rsid w:val="00587DA0"/>
    <w:rsid w:val="00587E30"/>
    <w:rsid w:val="0059015D"/>
    <w:rsid w:val="005901BE"/>
    <w:rsid w:val="005908F7"/>
    <w:rsid w:val="00590982"/>
    <w:rsid w:val="005909E8"/>
    <w:rsid w:val="00590B04"/>
    <w:rsid w:val="005912AA"/>
    <w:rsid w:val="005913B8"/>
    <w:rsid w:val="005914EF"/>
    <w:rsid w:val="00591519"/>
    <w:rsid w:val="00591AAF"/>
    <w:rsid w:val="00591B1E"/>
    <w:rsid w:val="00591BD2"/>
    <w:rsid w:val="00591D15"/>
    <w:rsid w:val="00591E81"/>
    <w:rsid w:val="00591EAD"/>
    <w:rsid w:val="0059210C"/>
    <w:rsid w:val="00592407"/>
    <w:rsid w:val="005926E5"/>
    <w:rsid w:val="00592722"/>
    <w:rsid w:val="005928F2"/>
    <w:rsid w:val="00592B73"/>
    <w:rsid w:val="00592C1C"/>
    <w:rsid w:val="00592CC0"/>
    <w:rsid w:val="00592D38"/>
    <w:rsid w:val="00592E4C"/>
    <w:rsid w:val="00592EF2"/>
    <w:rsid w:val="00593268"/>
    <w:rsid w:val="00593391"/>
    <w:rsid w:val="0059378B"/>
    <w:rsid w:val="005938A1"/>
    <w:rsid w:val="0059396C"/>
    <w:rsid w:val="00593B94"/>
    <w:rsid w:val="00594353"/>
    <w:rsid w:val="00594B78"/>
    <w:rsid w:val="00594D59"/>
    <w:rsid w:val="00594DC9"/>
    <w:rsid w:val="00594EF2"/>
    <w:rsid w:val="00594FFB"/>
    <w:rsid w:val="00594FFF"/>
    <w:rsid w:val="005952D1"/>
    <w:rsid w:val="0059538C"/>
    <w:rsid w:val="005953D3"/>
    <w:rsid w:val="00595434"/>
    <w:rsid w:val="0059546A"/>
    <w:rsid w:val="005954FA"/>
    <w:rsid w:val="005957EC"/>
    <w:rsid w:val="00595BE7"/>
    <w:rsid w:val="00595BFF"/>
    <w:rsid w:val="00595D15"/>
    <w:rsid w:val="00595E5F"/>
    <w:rsid w:val="00595F55"/>
    <w:rsid w:val="005961CD"/>
    <w:rsid w:val="00596389"/>
    <w:rsid w:val="00596587"/>
    <w:rsid w:val="0059684A"/>
    <w:rsid w:val="00596891"/>
    <w:rsid w:val="00596A39"/>
    <w:rsid w:val="00596C17"/>
    <w:rsid w:val="00596E3A"/>
    <w:rsid w:val="00596E93"/>
    <w:rsid w:val="00596EAF"/>
    <w:rsid w:val="00596F3C"/>
    <w:rsid w:val="005970FB"/>
    <w:rsid w:val="00597154"/>
    <w:rsid w:val="005972F0"/>
    <w:rsid w:val="00597490"/>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185"/>
    <w:rsid w:val="005A4768"/>
    <w:rsid w:val="005A4A10"/>
    <w:rsid w:val="005A4AF7"/>
    <w:rsid w:val="005A4C07"/>
    <w:rsid w:val="005A5399"/>
    <w:rsid w:val="005A5775"/>
    <w:rsid w:val="005A578D"/>
    <w:rsid w:val="005A5BCF"/>
    <w:rsid w:val="005A5C59"/>
    <w:rsid w:val="005A5C65"/>
    <w:rsid w:val="005A5C7B"/>
    <w:rsid w:val="005A617F"/>
    <w:rsid w:val="005A6228"/>
    <w:rsid w:val="005A62D6"/>
    <w:rsid w:val="005A638E"/>
    <w:rsid w:val="005A697D"/>
    <w:rsid w:val="005A6B7D"/>
    <w:rsid w:val="005A6E1F"/>
    <w:rsid w:val="005A7022"/>
    <w:rsid w:val="005A7179"/>
    <w:rsid w:val="005A75D0"/>
    <w:rsid w:val="005A7A9C"/>
    <w:rsid w:val="005A7CCD"/>
    <w:rsid w:val="005A7D01"/>
    <w:rsid w:val="005A7E55"/>
    <w:rsid w:val="005A7ED4"/>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483"/>
    <w:rsid w:val="005B2525"/>
    <w:rsid w:val="005B268B"/>
    <w:rsid w:val="005B27FF"/>
    <w:rsid w:val="005B2E2A"/>
    <w:rsid w:val="005B2E8B"/>
    <w:rsid w:val="005B2F01"/>
    <w:rsid w:val="005B3189"/>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488"/>
    <w:rsid w:val="005B5526"/>
    <w:rsid w:val="005B577F"/>
    <w:rsid w:val="005B580D"/>
    <w:rsid w:val="005B5A14"/>
    <w:rsid w:val="005B5A73"/>
    <w:rsid w:val="005B64F7"/>
    <w:rsid w:val="005B666F"/>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6CC"/>
    <w:rsid w:val="005C181F"/>
    <w:rsid w:val="005C1CA5"/>
    <w:rsid w:val="005C1CA6"/>
    <w:rsid w:val="005C1DE9"/>
    <w:rsid w:val="005C204F"/>
    <w:rsid w:val="005C212A"/>
    <w:rsid w:val="005C21E4"/>
    <w:rsid w:val="005C25F1"/>
    <w:rsid w:val="005C2699"/>
    <w:rsid w:val="005C27BD"/>
    <w:rsid w:val="005C2ADA"/>
    <w:rsid w:val="005C2DBB"/>
    <w:rsid w:val="005C2E66"/>
    <w:rsid w:val="005C2E9F"/>
    <w:rsid w:val="005C2F0B"/>
    <w:rsid w:val="005C3068"/>
    <w:rsid w:val="005C326C"/>
    <w:rsid w:val="005C32FC"/>
    <w:rsid w:val="005C3437"/>
    <w:rsid w:val="005C34E5"/>
    <w:rsid w:val="005C3611"/>
    <w:rsid w:val="005C3813"/>
    <w:rsid w:val="005C3840"/>
    <w:rsid w:val="005C39FD"/>
    <w:rsid w:val="005C3D0D"/>
    <w:rsid w:val="005C3E08"/>
    <w:rsid w:val="005C3F46"/>
    <w:rsid w:val="005C46F6"/>
    <w:rsid w:val="005C4878"/>
    <w:rsid w:val="005C494F"/>
    <w:rsid w:val="005C4B5C"/>
    <w:rsid w:val="005C4CE8"/>
    <w:rsid w:val="005C4D7B"/>
    <w:rsid w:val="005C4DAB"/>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B5D"/>
    <w:rsid w:val="005C7E95"/>
    <w:rsid w:val="005D033C"/>
    <w:rsid w:val="005D036B"/>
    <w:rsid w:val="005D03A1"/>
    <w:rsid w:val="005D0604"/>
    <w:rsid w:val="005D073E"/>
    <w:rsid w:val="005D09D8"/>
    <w:rsid w:val="005D114A"/>
    <w:rsid w:val="005D1248"/>
    <w:rsid w:val="005D12FD"/>
    <w:rsid w:val="005D1307"/>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58B"/>
    <w:rsid w:val="005D4662"/>
    <w:rsid w:val="005D468E"/>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4C"/>
    <w:rsid w:val="005D755A"/>
    <w:rsid w:val="005D75BD"/>
    <w:rsid w:val="005D79FF"/>
    <w:rsid w:val="005D7A9D"/>
    <w:rsid w:val="005D7AC6"/>
    <w:rsid w:val="005D7F63"/>
    <w:rsid w:val="005E02FB"/>
    <w:rsid w:val="005E03C7"/>
    <w:rsid w:val="005E0558"/>
    <w:rsid w:val="005E0800"/>
    <w:rsid w:val="005E08AF"/>
    <w:rsid w:val="005E090C"/>
    <w:rsid w:val="005E0B48"/>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F7D"/>
    <w:rsid w:val="005F026E"/>
    <w:rsid w:val="005F05BB"/>
    <w:rsid w:val="005F06B3"/>
    <w:rsid w:val="005F085D"/>
    <w:rsid w:val="005F1133"/>
    <w:rsid w:val="005F11DB"/>
    <w:rsid w:val="005F12E1"/>
    <w:rsid w:val="005F15E4"/>
    <w:rsid w:val="005F1822"/>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ED"/>
    <w:rsid w:val="005F5A65"/>
    <w:rsid w:val="005F5C03"/>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1BF"/>
    <w:rsid w:val="00602377"/>
    <w:rsid w:val="006026B3"/>
    <w:rsid w:val="006026E2"/>
    <w:rsid w:val="00602787"/>
    <w:rsid w:val="00602921"/>
    <w:rsid w:val="00602974"/>
    <w:rsid w:val="00602B0E"/>
    <w:rsid w:val="00602F13"/>
    <w:rsid w:val="006030E3"/>
    <w:rsid w:val="00603768"/>
    <w:rsid w:val="00603CBD"/>
    <w:rsid w:val="00603D5D"/>
    <w:rsid w:val="00603DD0"/>
    <w:rsid w:val="00604261"/>
    <w:rsid w:val="00604451"/>
    <w:rsid w:val="006045C1"/>
    <w:rsid w:val="006047EA"/>
    <w:rsid w:val="00604A75"/>
    <w:rsid w:val="00604C3D"/>
    <w:rsid w:val="00604C66"/>
    <w:rsid w:val="00604CC3"/>
    <w:rsid w:val="00604F88"/>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6F9"/>
    <w:rsid w:val="0061271B"/>
    <w:rsid w:val="00612854"/>
    <w:rsid w:val="00612EBC"/>
    <w:rsid w:val="006130AD"/>
    <w:rsid w:val="00613174"/>
    <w:rsid w:val="00613288"/>
    <w:rsid w:val="0061337A"/>
    <w:rsid w:val="006133C8"/>
    <w:rsid w:val="006134FF"/>
    <w:rsid w:val="006138F8"/>
    <w:rsid w:val="0061395B"/>
    <w:rsid w:val="006139CA"/>
    <w:rsid w:val="00613DAD"/>
    <w:rsid w:val="00614318"/>
    <w:rsid w:val="00614367"/>
    <w:rsid w:val="00614598"/>
    <w:rsid w:val="006145F8"/>
    <w:rsid w:val="006146D5"/>
    <w:rsid w:val="00614822"/>
    <w:rsid w:val="006149CC"/>
    <w:rsid w:val="00614A26"/>
    <w:rsid w:val="00614A85"/>
    <w:rsid w:val="00614B61"/>
    <w:rsid w:val="00614CC6"/>
    <w:rsid w:val="00614CF8"/>
    <w:rsid w:val="00614E1E"/>
    <w:rsid w:val="00614F7C"/>
    <w:rsid w:val="006151BE"/>
    <w:rsid w:val="0061542C"/>
    <w:rsid w:val="0061549C"/>
    <w:rsid w:val="00615A5E"/>
    <w:rsid w:val="00615ADD"/>
    <w:rsid w:val="00615AF8"/>
    <w:rsid w:val="00615B14"/>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DA7"/>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B80"/>
    <w:rsid w:val="00630F96"/>
    <w:rsid w:val="0063111E"/>
    <w:rsid w:val="006313C0"/>
    <w:rsid w:val="006318F6"/>
    <w:rsid w:val="00631D05"/>
    <w:rsid w:val="00631EFC"/>
    <w:rsid w:val="00632000"/>
    <w:rsid w:val="006320B0"/>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714E"/>
    <w:rsid w:val="00637AC9"/>
    <w:rsid w:val="00637B8A"/>
    <w:rsid w:val="00637DC2"/>
    <w:rsid w:val="00637DE1"/>
    <w:rsid w:val="00637E14"/>
    <w:rsid w:val="00637E35"/>
    <w:rsid w:val="00640106"/>
    <w:rsid w:val="00640186"/>
    <w:rsid w:val="006403C8"/>
    <w:rsid w:val="00640412"/>
    <w:rsid w:val="006404D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B6"/>
    <w:rsid w:val="006426D6"/>
    <w:rsid w:val="0064284E"/>
    <w:rsid w:val="00642AF0"/>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6EC"/>
    <w:rsid w:val="0065071A"/>
    <w:rsid w:val="006508E1"/>
    <w:rsid w:val="006509C5"/>
    <w:rsid w:val="00650AF4"/>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A33"/>
    <w:rsid w:val="00652AD3"/>
    <w:rsid w:val="00652CF5"/>
    <w:rsid w:val="00652FA9"/>
    <w:rsid w:val="00653212"/>
    <w:rsid w:val="0065325F"/>
    <w:rsid w:val="006532FE"/>
    <w:rsid w:val="006533CD"/>
    <w:rsid w:val="006534E3"/>
    <w:rsid w:val="00653B72"/>
    <w:rsid w:val="00653ECF"/>
    <w:rsid w:val="00653FEF"/>
    <w:rsid w:val="0065447B"/>
    <w:rsid w:val="0065467C"/>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A7"/>
    <w:rsid w:val="006579AF"/>
    <w:rsid w:val="00657E36"/>
    <w:rsid w:val="00660029"/>
    <w:rsid w:val="006601A3"/>
    <w:rsid w:val="0066027D"/>
    <w:rsid w:val="006605B1"/>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2"/>
    <w:rsid w:val="0066428D"/>
    <w:rsid w:val="0066435C"/>
    <w:rsid w:val="006643E9"/>
    <w:rsid w:val="00664730"/>
    <w:rsid w:val="0066490F"/>
    <w:rsid w:val="006649C9"/>
    <w:rsid w:val="00664DBD"/>
    <w:rsid w:val="00665152"/>
    <w:rsid w:val="006651BA"/>
    <w:rsid w:val="0066546F"/>
    <w:rsid w:val="006654F0"/>
    <w:rsid w:val="0066571A"/>
    <w:rsid w:val="006658F3"/>
    <w:rsid w:val="00665A6A"/>
    <w:rsid w:val="00665A6E"/>
    <w:rsid w:val="00665BBE"/>
    <w:rsid w:val="00665CBA"/>
    <w:rsid w:val="00665CF1"/>
    <w:rsid w:val="00665EE8"/>
    <w:rsid w:val="00666149"/>
    <w:rsid w:val="0066623C"/>
    <w:rsid w:val="00666291"/>
    <w:rsid w:val="0066674A"/>
    <w:rsid w:val="00666793"/>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202"/>
    <w:rsid w:val="006703D4"/>
    <w:rsid w:val="0067070C"/>
    <w:rsid w:val="00670930"/>
    <w:rsid w:val="00670AB4"/>
    <w:rsid w:val="00670CA8"/>
    <w:rsid w:val="00670CD1"/>
    <w:rsid w:val="00670DDD"/>
    <w:rsid w:val="00670E4D"/>
    <w:rsid w:val="00671484"/>
    <w:rsid w:val="00671628"/>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67"/>
    <w:rsid w:val="00673A00"/>
    <w:rsid w:val="00673E0A"/>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64"/>
    <w:rsid w:val="00682506"/>
    <w:rsid w:val="00682929"/>
    <w:rsid w:val="00682B28"/>
    <w:rsid w:val="00682E54"/>
    <w:rsid w:val="006831DD"/>
    <w:rsid w:val="0068367F"/>
    <w:rsid w:val="0068373B"/>
    <w:rsid w:val="0068373D"/>
    <w:rsid w:val="00683A27"/>
    <w:rsid w:val="00683CB9"/>
    <w:rsid w:val="00684142"/>
    <w:rsid w:val="00684198"/>
    <w:rsid w:val="00684645"/>
    <w:rsid w:val="006849D1"/>
    <w:rsid w:val="00684CA1"/>
    <w:rsid w:val="00684CD9"/>
    <w:rsid w:val="00685139"/>
    <w:rsid w:val="0068527C"/>
    <w:rsid w:val="00685457"/>
    <w:rsid w:val="00685492"/>
    <w:rsid w:val="006854C0"/>
    <w:rsid w:val="00685AC5"/>
    <w:rsid w:val="00685C24"/>
    <w:rsid w:val="00686028"/>
    <w:rsid w:val="00686029"/>
    <w:rsid w:val="00686618"/>
    <w:rsid w:val="006866E5"/>
    <w:rsid w:val="00686718"/>
    <w:rsid w:val="00686851"/>
    <w:rsid w:val="00686C8A"/>
    <w:rsid w:val="00686DC7"/>
    <w:rsid w:val="0068705E"/>
    <w:rsid w:val="0068759F"/>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A75"/>
    <w:rsid w:val="00691AD3"/>
    <w:rsid w:val="00691B56"/>
    <w:rsid w:val="00691C37"/>
    <w:rsid w:val="00691DD9"/>
    <w:rsid w:val="00691F58"/>
    <w:rsid w:val="00692248"/>
    <w:rsid w:val="00692281"/>
    <w:rsid w:val="0069244C"/>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291"/>
    <w:rsid w:val="006A3A33"/>
    <w:rsid w:val="006A3B31"/>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8BE"/>
    <w:rsid w:val="006A5929"/>
    <w:rsid w:val="006A5FA0"/>
    <w:rsid w:val="006A6133"/>
    <w:rsid w:val="006A6357"/>
    <w:rsid w:val="006A651A"/>
    <w:rsid w:val="006A6A20"/>
    <w:rsid w:val="006A7020"/>
    <w:rsid w:val="006A721F"/>
    <w:rsid w:val="006A726C"/>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2051"/>
    <w:rsid w:val="006B2304"/>
    <w:rsid w:val="006B2334"/>
    <w:rsid w:val="006B274A"/>
    <w:rsid w:val="006B277D"/>
    <w:rsid w:val="006B2782"/>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7A4"/>
    <w:rsid w:val="006B799D"/>
    <w:rsid w:val="006B7FDA"/>
    <w:rsid w:val="006C0007"/>
    <w:rsid w:val="006C0579"/>
    <w:rsid w:val="006C070C"/>
    <w:rsid w:val="006C0877"/>
    <w:rsid w:val="006C08D2"/>
    <w:rsid w:val="006C0906"/>
    <w:rsid w:val="006C0A0C"/>
    <w:rsid w:val="006C0E4D"/>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ED9"/>
    <w:rsid w:val="006C61F7"/>
    <w:rsid w:val="006C6567"/>
    <w:rsid w:val="006C6A93"/>
    <w:rsid w:val="006C6B4D"/>
    <w:rsid w:val="006C6C21"/>
    <w:rsid w:val="006C6D9C"/>
    <w:rsid w:val="006C6DC9"/>
    <w:rsid w:val="006C7114"/>
    <w:rsid w:val="006C715E"/>
    <w:rsid w:val="006C74F2"/>
    <w:rsid w:val="006C76E2"/>
    <w:rsid w:val="006C7743"/>
    <w:rsid w:val="006C78CB"/>
    <w:rsid w:val="006C78F3"/>
    <w:rsid w:val="006C7CEB"/>
    <w:rsid w:val="006C7DA1"/>
    <w:rsid w:val="006C7F4C"/>
    <w:rsid w:val="006D0036"/>
    <w:rsid w:val="006D008D"/>
    <w:rsid w:val="006D0264"/>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ED3"/>
    <w:rsid w:val="006E1179"/>
    <w:rsid w:val="006E141F"/>
    <w:rsid w:val="006E150E"/>
    <w:rsid w:val="006E17C9"/>
    <w:rsid w:val="006E1D36"/>
    <w:rsid w:val="006E1FC9"/>
    <w:rsid w:val="006E1FD7"/>
    <w:rsid w:val="006E2087"/>
    <w:rsid w:val="006E210C"/>
    <w:rsid w:val="006E2429"/>
    <w:rsid w:val="006E2E86"/>
    <w:rsid w:val="006E2EFC"/>
    <w:rsid w:val="006E36DD"/>
    <w:rsid w:val="006E38E4"/>
    <w:rsid w:val="006E394F"/>
    <w:rsid w:val="006E3AD0"/>
    <w:rsid w:val="006E3B6E"/>
    <w:rsid w:val="006E4201"/>
    <w:rsid w:val="006E44B1"/>
    <w:rsid w:val="006E4544"/>
    <w:rsid w:val="006E4592"/>
    <w:rsid w:val="006E47AA"/>
    <w:rsid w:val="006E4984"/>
    <w:rsid w:val="006E498C"/>
    <w:rsid w:val="006E4BFA"/>
    <w:rsid w:val="006E4D2E"/>
    <w:rsid w:val="006E51CA"/>
    <w:rsid w:val="006E5535"/>
    <w:rsid w:val="006E5720"/>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910"/>
    <w:rsid w:val="006E7960"/>
    <w:rsid w:val="006E79B3"/>
    <w:rsid w:val="006E7AC6"/>
    <w:rsid w:val="006E7B18"/>
    <w:rsid w:val="006E7DBC"/>
    <w:rsid w:val="006E7E9A"/>
    <w:rsid w:val="006F000C"/>
    <w:rsid w:val="006F0271"/>
    <w:rsid w:val="006F03F6"/>
    <w:rsid w:val="006F072A"/>
    <w:rsid w:val="006F0B94"/>
    <w:rsid w:val="006F0BE3"/>
    <w:rsid w:val="006F1046"/>
    <w:rsid w:val="006F11DE"/>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D35"/>
    <w:rsid w:val="006F405F"/>
    <w:rsid w:val="006F421D"/>
    <w:rsid w:val="006F42A9"/>
    <w:rsid w:val="006F42CA"/>
    <w:rsid w:val="006F441C"/>
    <w:rsid w:val="006F45CA"/>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3AB"/>
    <w:rsid w:val="006F6422"/>
    <w:rsid w:val="006F64B8"/>
    <w:rsid w:val="006F64DD"/>
    <w:rsid w:val="006F65D7"/>
    <w:rsid w:val="006F6750"/>
    <w:rsid w:val="006F678D"/>
    <w:rsid w:val="006F6A8F"/>
    <w:rsid w:val="006F6DAB"/>
    <w:rsid w:val="006F709F"/>
    <w:rsid w:val="006F7172"/>
    <w:rsid w:val="006F7B1F"/>
    <w:rsid w:val="006F7D40"/>
    <w:rsid w:val="006F7D5C"/>
    <w:rsid w:val="006F7D89"/>
    <w:rsid w:val="006F7E51"/>
    <w:rsid w:val="006F7EC6"/>
    <w:rsid w:val="0070054D"/>
    <w:rsid w:val="0070068E"/>
    <w:rsid w:val="00700693"/>
    <w:rsid w:val="007006B6"/>
    <w:rsid w:val="00700B52"/>
    <w:rsid w:val="00700C46"/>
    <w:rsid w:val="00700D11"/>
    <w:rsid w:val="00700F72"/>
    <w:rsid w:val="00700FA7"/>
    <w:rsid w:val="00700FB2"/>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F4B"/>
    <w:rsid w:val="00703139"/>
    <w:rsid w:val="00703437"/>
    <w:rsid w:val="00703CB7"/>
    <w:rsid w:val="00703D1C"/>
    <w:rsid w:val="00703DCF"/>
    <w:rsid w:val="00703E26"/>
    <w:rsid w:val="00703EC2"/>
    <w:rsid w:val="00704096"/>
    <w:rsid w:val="00704157"/>
    <w:rsid w:val="007041FB"/>
    <w:rsid w:val="00704520"/>
    <w:rsid w:val="0070465A"/>
    <w:rsid w:val="00704948"/>
    <w:rsid w:val="00704D03"/>
    <w:rsid w:val="00704F6D"/>
    <w:rsid w:val="007052B3"/>
    <w:rsid w:val="007055DF"/>
    <w:rsid w:val="007056E3"/>
    <w:rsid w:val="00705867"/>
    <w:rsid w:val="007058D5"/>
    <w:rsid w:val="00705AAA"/>
    <w:rsid w:val="00705EF5"/>
    <w:rsid w:val="0070618B"/>
    <w:rsid w:val="007061E2"/>
    <w:rsid w:val="007064BB"/>
    <w:rsid w:val="007067E5"/>
    <w:rsid w:val="00706B69"/>
    <w:rsid w:val="00706C19"/>
    <w:rsid w:val="00706D70"/>
    <w:rsid w:val="007070FA"/>
    <w:rsid w:val="00707248"/>
    <w:rsid w:val="00707554"/>
    <w:rsid w:val="00707AD9"/>
    <w:rsid w:val="00707AEC"/>
    <w:rsid w:val="00707B89"/>
    <w:rsid w:val="00710241"/>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C02"/>
    <w:rsid w:val="00712C87"/>
    <w:rsid w:val="00712D51"/>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68"/>
    <w:rsid w:val="00716152"/>
    <w:rsid w:val="0071617E"/>
    <w:rsid w:val="007161B8"/>
    <w:rsid w:val="007163C4"/>
    <w:rsid w:val="00716553"/>
    <w:rsid w:val="00716930"/>
    <w:rsid w:val="00716BD4"/>
    <w:rsid w:val="00716D65"/>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CC"/>
    <w:rsid w:val="00724774"/>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E2"/>
    <w:rsid w:val="00725A2C"/>
    <w:rsid w:val="00725B59"/>
    <w:rsid w:val="00725F5D"/>
    <w:rsid w:val="007260BF"/>
    <w:rsid w:val="007262C7"/>
    <w:rsid w:val="007263CA"/>
    <w:rsid w:val="00726694"/>
    <w:rsid w:val="007268EC"/>
    <w:rsid w:val="007269DC"/>
    <w:rsid w:val="00726E24"/>
    <w:rsid w:val="00726E7C"/>
    <w:rsid w:val="00727204"/>
    <w:rsid w:val="00727300"/>
    <w:rsid w:val="0072748A"/>
    <w:rsid w:val="00727A60"/>
    <w:rsid w:val="00727A71"/>
    <w:rsid w:val="00727E96"/>
    <w:rsid w:val="007301AF"/>
    <w:rsid w:val="007302FF"/>
    <w:rsid w:val="00730337"/>
    <w:rsid w:val="00730642"/>
    <w:rsid w:val="00730886"/>
    <w:rsid w:val="007308D6"/>
    <w:rsid w:val="00730C31"/>
    <w:rsid w:val="00731031"/>
    <w:rsid w:val="0073107F"/>
    <w:rsid w:val="00731263"/>
    <w:rsid w:val="007314C0"/>
    <w:rsid w:val="007319B1"/>
    <w:rsid w:val="00731DD8"/>
    <w:rsid w:val="007320BD"/>
    <w:rsid w:val="007323CD"/>
    <w:rsid w:val="0073247B"/>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5169"/>
    <w:rsid w:val="00735318"/>
    <w:rsid w:val="0073554A"/>
    <w:rsid w:val="007355B2"/>
    <w:rsid w:val="007358BA"/>
    <w:rsid w:val="00735D6A"/>
    <w:rsid w:val="00735E5A"/>
    <w:rsid w:val="00735E6E"/>
    <w:rsid w:val="00736029"/>
    <w:rsid w:val="00736070"/>
    <w:rsid w:val="007360A2"/>
    <w:rsid w:val="007364E4"/>
    <w:rsid w:val="007364F3"/>
    <w:rsid w:val="007365A7"/>
    <w:rsid w:val="007365C2"/>
    <w:rsid w:val="007366B9"/>
    <w:rsid w:val="00736899"/>
    <w:rsid w:val="0073690F"/>
    <w:rsid w:val="007369C9"/>
    <w:rsid w:val="007371AA"/>
    <w:rsid w:val="007377D0"/>
    <w:rsid w:val="0074005C"/>
    <w:rsid w:val="00740780"/>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F8C"/>
    <w:rsid w:val="007421A3"/>
    <w:rsid w:val="0074227C"/>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72F"/>
    <w:rsid w:val="00743740"/>
    <w:rsid w:val="00743B67"/>
    <w:rsid w:val="00744071"/>
    <w:rsid w:val="007442C5"/>
    <w:rsid w:val="0074438C"/>
    <w:rsid w:val="0074467A"/>
    <w:rsid w:val="00744B80"/>
    <w:rsid w:val="00744BBD"/>
    <w:rsid w:val="00744C5E"/>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FA0"/>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D18"/>
    <w:rsid w:val="007520D6"/>
    <w:rsid w:val="007521AA"/>
    <w:rsid w:val="00752205"/>
    <w:rsid w:val="0075222E"/>
    <w:rsid w:val="007522E4"/>
    <w:rsid w:val="00752377"/>
    <w:rsid w:val="007525F5"/>
    <w:rsid w:val="007527C1"/>
    <w:rsid w:val="007529AC"/>
    <w:rsid w:val="00752CEE"/>
    <w:rsid w:val="00752D31"/>
    <w:rsid w:val="00752E17"/>
    <w:rsid w:val="00753127"/>
    <w:rsid w:val="00753166"/>
    <w:rsid w:val="007531ED"/>
    <w:rsid w:val="0075364B"/>
    <w:rsid w:val="0075387A"/>
    <w:rsid w:val="00753B41"/>
    <w:rsid w:val="00753C98"/>
    <w:rsid w:val="007540DA"/>
    <w:rsid w:val="00754483"/>
    <w:rsid w:val="007545AB"/>
    <w:rsid w:val="00754826"/>
    <w:rsid w:val="00754977"/>
    <w:rsid w:val="007549D7"/>
    <w:rsid w:val="00755130"/>
    <w:rsid w:val="00755199"/>
    <w:rsid w:val="00755322"/>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B27"/>
    <w:rsid w:val="00757B7B"/>
    <w:rsid w:val="00757DA1"/>
    <w:rsid w:val="00757E27"/>
    <w:rsid w:val="0076004E"/>
    <w:rsid w:val="0076021A"/>
    <w:rsid w:val="007605AA"/>
    <w:rsid w:val="00760610"/>
    <w:rsid w:val="00760B0F"/>
    <w:rsid w:val="00760C85"/>
    <w:rsid w:val="00760E44"/>
    <w:rsid w:val="00761156"/>
    <w:rsid w:val="0076139A"/>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CC"/>
    <w:rsid w:val="00765720"/>
    <w:rsid w:val="007659DE"/>
    <w:rsid w:val="00765BB3"/>
    <w:rsid w:val="00765D1A"/>
    <w:rsid w:val="00765DAE"/>
    <w:rsid w:val="007660A7"/>
    <w:rsid w:val="007663C0"/>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E09"/>
    <w:rsid w:val="00775EC6"/>
    <w:rsid w:val="007761DA"/>
    <w:rsid w:val="0077632B"/>
    <w:rsid w:val="007765CE"/>
    <w:rsid w:val="00776751"/>
    <w:rsid w:val="007769C0"/>
    <w:rsid w:val="007769CB"/>
    <w:rsid w:val="0077702B"/>
    <w:rsid w:val="0077729C"/>
    <w:rsid w:val="007776DE"/>
    <w:rsid w:val="00777BB7"/>
    <w:rsid w:val="00777C23"/>
    <w:rsid w:val="00777D27"/>
    <w:rsid w:val="00777E20"/>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C4C"/>
    <w:rsid w:val="00781DC8"/>
    <w:rsid w:val="00781E31"/>
    <w:rsid w:val="00781E7E"/>
    <w:rsid w:val="00781F6E"/>
    <w:rsid w:val="00782987"/>
    <w:rsid w:val="007829DA"/>
    <w:rsid w:val="00782A4F"/>
    <w:rsid w:val="00782B4B"/>
    <w:rsid w:val="00782B60"/>
    <w:rsid w:val="0078348D"/>
    <w:rsid w:val="00783499"/>
    <w:rsid w:val="007837D5"/>
    <w:rsid w:val="0078394E"/>
    <w:rsid w:val="00783A87"/>
    <w:rsid w:val="00783D1F"/>
    <w:rsid w:val="00783F04"/>
    <w:rsid w:val="00784439"/>
    <w:rsid w:val="00784547"/>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65D"/>
    <w:rsid w:val="00787768"/>
    <w:rsid w:val="00790210"/>
    <w:rsid w:val="00790446"/>
    <w:rsid w:val="0079048E"/>
    <w:rsid w:val="00790618"/>
    <w:rsid w:val="00790716"/>
    <w:rsid w:val="00790867"/>
    <w:rsid w:val="00790A2E"/>
    <w:rsid w:val="00790BBA"/>
    <w:rsid w:val="00790CDF"/>
    <w:rsid w:val="007910BD"/>
    <w:rsid w:val="007913BE"/>
    <w:rsid w:val="007918B6"/>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A00E9"/>
    <w:rsid w:val="007A01E5"/>
    <w:rsid w:val="007A0760"/>
    <w:rsid w:val="007A07A9"/>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C7B"/>
    <w:rsid w:val="007A3D5B"/>
    <w:rsid w:val="007A3DEB"/>
    <w:rsid w:val="007A3DF7"/>
    <w:rsid w:val="007A46CC"/>
    <w:rsid w:val="007A49AB"/>
    <w:rsid w:val="007A4CB2"/>
    <w:rsid w:val="007A4CE2"/>
    <w:rsid w:val="007A4FE8"/>
    <w:rsid w:val="007A502D"/>
    <w:rsid w:val="007A54F6"/>
    <w:rsid w:val="007A561B"/>
    <w:rsid w:val="007A5865"/>
    <w:rsid w:val="007A5910"/>
    <w:rsid w:val="007A5D2C"/>
    <w:rsid w:val="007A5F6A"/>
    <w:rsid w:val="007A6188"/>
    <w:rsid w:val="007A6371"/>
    <w:rsid w:val="007A68DA"/>
    <w:rsid w:val="007A6AC6"/>
    <w:rsid w:val="007A732E"/>
    <w:rsid w:val="007A77FB"/>
    <w:rsid w:val="007A784D"/>
    <w:rsid w:val="007A798E"/>
    <w:rsid w:val="007A7997"/>
    <w:rsid w:val="007A7B96"/>
    <w:rsid w:val="007A7E42"/>
    <w:rsid w:val="007B01E0"/>
    <w:rsid w:val="007B0256"/>
    <w:rsid w:val="007B0521"/>
    <w:rsid w:val="007B0564"/>
    <w:rsid w:val="007B069C"/>
    <w:rsid w:val="007B09F6"/>
    <w:rsid w:val="007B0B95"/>
    <w:rsid w:val="007B0BF4"/>
    <w:rsid w:val="007B0D3B"/>
    <w:rsid w:val="007B0D75"/>
    <w:rsid w:val="007B0EAE"/>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C45"/>
    <w:rsid w:val="007B2F00"/>
    <w:rsid w:val="007B3042"/>
    <w:rsid w:val="007B32F7"/>
    <w:rsid w:val="007B3538"/>
    <w:rsid w:val="007B3575"/>
    <w:rsid w:val="007B36FF"/>
    <w:rsid w:val="007B3813"/>
    <w:rsid w:val="007B3967"/>
    <w:rsid w:val="007B3E44"/>
    <w:rsid w:val="007B3E88"/>
    <w:rsid w:val="007B47FE"/>
    <w:rsid w:val="007B492A"/>
    <w:rsid w:val="007B4B3B"/>
    <w:rsid w:val="007B4BFA"/>
    <w:rsid w:val="007B5298"/>
    <w:rsid w:val="007B55A2"/>
    <w:rsid w:val="007B5664"/>
    <w:rsid w:val="007B56BA"/>
    <w:rsid w:val="007B5948"/>
    <w:rsid w:val="007B5A87"/>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C9"/>
    <w:rsid w:val="007C00CB"/>
    <w:rsid w:val="007C0198"/>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2369"/>
    <w:rsid w:val="007C238A"/>
    <w:rsid w:val="007C2429"/>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B5"/>
    <w:rsid w:val="007C5F7E"/>
    <w:rsid w:val="007C60B4"/>
    <w:rsid w:val="007C6387"/>
    <w:rsid w:val="007C6448"/>
    <w:rsid w:val="007C659A"/>
    <w:rsid w:val="007C65A0"/>
    <w:rsid w:val="007C66F5"/>
    <w:rsid w:val="007C6860"/>
    <w:rsid w:val="007C691A"/>
    <w:rsid w:val="007C6AF2"/>
    <w:rsid w:val="007C6B6E"/>
    <w:rsid w:val="007C6CDA"/>
    <w:rsid w:val="007C6DFC"/>
    <w:rsid w:val="007C6F1C"/>
    <w:rsid w:val="007C736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502"/>
    <w:rsid w:val="007D25E7"/>
    <w:rsid w:val="007D26F2"/>
    <w:rsid w:val="007D26F3"/>
    <w:rsid w:val="007D2920"/>
    <w:rsid w:val="007D2D79"/>
    <w:rsid w:val="007D2F8D"/>
    <w:rsid w:val="007D304D"/>
    <w:rsid w:val="007D35C7"/>
    <w:rsid w:val="007D35EE"/>
    <w:rsid w:val="007D36C3"/>
    <w:rsid w:val="007D3A6C"/>
    <w:rsid w:val="007D3ADD"/>
    <w:rsid w:val="007D3BED"/>
    <w:rsid w:val="007D3C44"/>
    <w:rsid w:val="007D3D16"/>
    <w:rsid w:val="007D3E94"/>
    <w:rsid w:val="007D4031"/>
    <w:rsid w:val="007D429D"/>
    <w:rsid w:val="007D430E"/>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701A"/>
    <w:rsid w:val="007D73F4"/>
    <w:rsid w:val="007D7407"/>
    <w:rsid w:val="007D7716"/>
    <w:rsid w:val="007D7756"/>
    <w:rsid w:val="007D776F"/>
    <w:rsid w:val="007D79D4"/>
    <w:rsid w:val="007D7A67"/>
    <w:rsid w:val="007D7D31"/>
    <w:rsid w:val="007E0341"/>
    <w:rsid w:val="007E03B7"/>
    <w:rsid w:val="007E04FB"/>
    <w:rsid w:val="007E07C4"/>
    <w:rsid w:val="007E0C47"/>
    <w:rsid w:val="007E0D11"/>
    <w:rsid w:val="007E0EA8"/>
    <w:rsid w:val="007E106D"/>
    <w:rsid w:val="007E1127"/>
    <w:rsid w:val="007E15D8"/>
    <w:rsid w:val="007E15FF"/>
    <w:rsid w:val="007E16DE"/>
    <w:rsid w:val="007E173F"/>
    <w:rsid w:val="007E1826"/>
    <w:rsid w:val="007E191B"/>
    <w:rsid w:val="007E1BBA"/>
    <w:rsid w:val="007E2070"/>
    <w:rsid w:val="007E2503"/>
    <w:rsid w:val="007E2506"/>
    <w:rsid w:val="007E2603"/>
    <w:rsid w:val="007E2746"/>
    <w:rsid w:val="007E2C01"/>
    <w:rsid w:val="007E2D08"/>
    <w:rsid w:val="007E2DF5"/>
    <w:rsid w:val="007E2F6E"/>
    <w:rsid w:val="007E302D"/>
    <w:rsid w:val="007E315B"/>
    <w:rsid w:val="007E32A1"/>
    <w:rsid w:val="007E373E"/>
    <w:rsid w:val="007E383B"/>
    <w:rsid w:val="007E3BEF"/>
    <w:rsid w:val="007E3BF3"/>
    <w:rsid w:val="007E3F1F"/>
    <w:rsid w:val="007E407E"/>
    <w:rsid w:val="007E40A7"/>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6A"/>
    <w:rsid w:val="007E74BF"/>
    <w:rsid w:val="007E797D"/>
    <w:rsid w:val="007F0004"/>
    <w:rsid w:val="007F0205"/>
    <w:rsid w:val="007F0490"/>
    <w:rsid w:val="007F05D1"/>
    <w:rsid w:val="007F0686"/>
    <w:rsid w:val="007F09F0"/>
    <w:rsid w:val="007F0C13"/>
    <w:rsid w:val="007F0C71"/>
    <w:rsid w:val="007F0F91"/>
    <w:rsid w:val="007F0FE4"/>
    <w:rsid w:val="007F1043"/>
    <w:rsid w:val="007F1295"/>
    <w:rsid w:val="007F12BE"/>
    <w:rsid w:val="007F13C7"/>
    <w:rsid w:val="007F15BC"/>
    <w:rsid w:val="007F17EF"/>
    <w:rsid w:val="007F181E"/>
    <w:rsid w:val="007F18D0"/>
    <w:rsid w:val="007F1A72"/>
    <w:rsid w:val="007F1AC9"/>
    <w:rsid w:val="007F1C84"/>
    <w:rsid w:val="007F1F04"/>
    <w:rsid w:val="007F2632"/>
    <w:rsid w:val="007F26A7"/>
    <w:rsid w:val="007F2796"/>
    <w:rsid w:val="007F292E"/>
    <w:rsid w:val="007F2E2C"/>
    <w:rsid w:val="007F2EF8"/>
    <w:rsid w:val="007F3087"/>
    <w:rsid w:val="007F3165"/>
    <w:rsid w:val="007F3172"/>
    <w:rsid w:val="007F3175"/>
    <w:rsid w:val="007F32FD"/>
    <w:rsid w:val="007F334B"/>
    <w:rsid w:val="007F3C47"/>
    <w:rsid w:val="007F3CA8"/>
    <w:rsid w:val="007F40E4"/>
    <w:rsid w:val="007F42CE"/>
    <w:rsid w:val="007F42E5"/>
    <w:rsid w:val="007F4386"/>
    <w:rsid w:val="007F4498"/>
    <w:rsid w:val="007F461F"/>
    <w:rsid w:val="007F4708"/>
    <w:rsid w:val="007F474B"/>
    <w:rsid w:val="007F4857"/>
    <w:rsid w:val="007F48CB"/>
    <w:rsid w:val="007F4AB4"/>
    <w:rsid w:val="007F4B64"/>
    <w:rsid w:val="007F4B8C"/>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80031C"/>
    <w:rsid w:val="0080034E"/>
    <w:rsid w:val="00800A82"/>
    <w:rsid w:val="00800AFE"/>
    <w:rsid w:val="008011B5"/>
    <w:rsid w:val="008012F3"/>
    <w:rsid w:val="008016ED"/>
    <w:rsid w:val="00801A63"/>
    <w:rsid w:val="00801DF4"/>
    <w:rsid w:val="00801DF9"/>
    <w:rsid w:val="00802005"/>
    <w:rsid w:val="00802189"/>
    <w:rsid w:val="008022E1"/>
    <w:rsid w:val="00802578"/>
    <w:rsid w:val="00802939"/>
    <w:rsid w:val="00802B08"/>
    <w:rsid w:val="00802FAD"/>
    <w:rsid w:val="00803100"/>
    <w:rsid w:val="008032C0"/>
    <w:rsid w:val="008032FC"/>
    <w:rsid w:val="0080364A"/>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108"/>
    <w:rsid w:val="00813334"/>
    <w:rsid w:val="00813438"/>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3635"/>
    <w:rsid w:val="00823734"/>
    <w:rsid w:val="0082398D"/>
    <w:rsid w:val="00823A6B"/>
    <w:rsid w:val="00823EF4"/>
    <w:rsid w:val="00824149"/>
    <w:rsid w:val="00824252"/>
    <w:rsid w:val="008244C5"/>
    <w:rsid w:val="00824533"/>
    <w:rsid w:val="00824977"/>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963"/>
    <w:rsid w:val="00826B5E"/>
    <w:rsid w:val="00827212"/>
    <w:rsid w:val="008272CC"/>
    <w:rsid w:val="00830020"/>
    <w:rsid w:val="00830342"/>
    <w:rsid w:val="008303DE"/>
    <w:rsid w:val="008303EC"/>
    <w:rsid w:val="008304DD"/>
    <w:rsid w:val="00830772"/>
    <w:rsid w:val="00830989"/>
    <w:rsid w:val="00830B81"/>
    <w:rsid w:val="00830BB3"/>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64F"/>
    <w:rsid w:val="00833755"/>
    <w:rsid w:val="008338A6"/>
    <w:rsid w:val="00833C2C"/>
    <w:rsid w:val="00833D2C"/>
    <w:rsid w:val="00833DE2"/>
    <w:rsid w:val="008340AC"/>
    <w:rsid w:val="0083413D"/>
    <w:rsid w:val="00834280"/>
    <w:rsid w:val="00834419"/>
    <w:rsid w:val="00834457"/>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D11"/>
    <w:rsid w:val="00836E91"/>
    <w:rsid w:val="00836F33"/>
    <w:rsid w:val="008376CF"/>
    <w:rsid w:val="008378D0"/>
    <w:rsid w:val="00837AB2"/>
    <w:rsid w:val="00837B6F"/>
    <w:rsid w:val="00837D6E"/>
    <w:rsid w:val="00837E32"/>
    <w:rsid w:val="008405AC"/>
    <w:rsid w:val="00840634"/>
    <w:rsid w:val="0084070B"/>
    <w:rsid w:val="00840E2B"/>
    <w:rsid w:val="00840E46"/>
    <w:rsid w:val="00840F31"/>
    <w:rsid w:val="0084117B"/>
    <w:rsid w:val="008413F1"/>
    <w:rsid w:val="008414F9"/>
    <w:rsid w:val="008415D0"/>
    <w:rsid w:val="00841CFA"/>
    <w:rsid w:val="00841EAD"/>
    <w:rsid w:val="00841F0B"/>
    <w:rsid w:val="00842147"/>
    <w:rsid w:val="0084223D"/>
    <w:rsid w:val="00842266"/>
    <w:rsid w:val="0084234F"/>
    <w:rsid w:val="008423D8"/>
    <w:rsid w:val="0084249C"/>
    <w:rsid w:val="00842566"/>
    <w:rsid w:val="00842631"/>
    <w:rsid w:val="00842C48"/>
    <w:rsid w:val="00842CA5"/>
    <w:rsid w:val="00842DB1"/>
    <w:rsid w:val="00843081"/>
    <w:rsid w:val="00843318"/>
    <w:rsid w:val="0084332A"/>
    <w:rsid w:val="0084378B"/>
    <w:rsid w:val="00843BA0"/>
    <w:rsid w:val="0084430B"/>
    <w:rsid w:val="00844518"/>
    <w:rsid w:val="00844D5B"/>
    <w:rsid w:val="00844E04"/>
    <w:rsid w:val="00844E3A"/>
    <w:rsid w:val="00844ED8"/>
    <w:rsid w:val="00844FE2"/>
    <w:rsid w:val="00845029"/>
    <w:rsid w:val="00845244"/>
    <w:rsid w:val="00845316"/>
    <w:rsid w:val="008453ED"/>
    <w:rsid w:val="0084551B"/>
    <w:rsid w:val="00845A1C"/>
    <w:rsid w:val="00845C8C"/>
    <w:rsid w:val="00845ECF"/>
    <w:rsid w:val="00845F73"/>
    <w:rsid w:val="00846141"/>
    <w:rsid w:val="00846286"/>
    <w:rsid w:val="00846621"/>
    <w:rsid w:val="008467C0"/>
    <w:rsid w:val="0084695B"/>
    <w:rsid w:val="00846D2F"/>
    <w:rsid w:val="00846DD0"/>
    <w:rsid w:val="0084700E"/>
    <w:rsid w:val="008472DD"/>
    <w:rsid w:val="0084747C"/>
    <w:rsid w:val="00847799"/>
    <w:rsid w:val="008477F3"/>
    <w:rsid w:val="00847A75"/>
    <w:rsid w:val="00847F96"/>
    <w:rsid w:val="00850283"/>
    <w:rsid w:val="00850354"/>
    <w:rsid w:val="0085037E"/>
    <w:rsid w:val="008503AE"/>
    <w:rsid w:val="008504C4"/>
    <w:rsid w:val="00850546"/>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F59"/>
    <w:rsid w:val="0085441D"/>
    <w:rsid w:val="00854FFF"/>
    <w:rsid w:val="0085531A"/>
    <w:rsid w:val="008554A7"/>
    <w:rsid w:val="008555B5"/>
    <w:rsid w:val="008555F4"/>
    <w:rsid w:val="0085568E"/>
    <w:rsid w:val="0085585E"/>
    <w:rsid w:val="00855E40"/>
    <w:rsid w:val="00856196"/>
    <w:rsid w:val="008561FB"/>
    <w:rsid w:val="00856348"/>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FC"/>
    <w:rsid w:val="0087246B"/>
    <w:rsid w:val="00872515"/>
    <w:rsid w:val="00872528"/>
    <w:rsid w:val="00872607"/>
    <w:rsid w:val="008726DE"/>
    <w:rsid w:val="00872877"/>
    <w:rsid w:val="008729DB"/>
    <w:rsid w:val="00873210"/>
    <w:rsid w:val="0087338D"/>
    <w:rsid w:val="008734C9"/>
    <w:rsid w:val="008735B0"/>
    <w:rsid w:val="0087362E"/>
    <w:rsid w:val="0087370E"/>
    <w:rsid w:val="00873869"/>
    <w:rsid w:val="00873C3A"/>
    <w:rsid w:val="00873CC2"/>
    <w:rsid w:val="00873CD7"/>
    <w:rsid w:val="00873F80"/>
    <w:rsid w:val="00874059"/>
    <w:rsid w:val="0087446C"/>
    <w:rsid w:val="00874595"/>
    <w:rsid w:val="008748C1"/>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321"/>
    <w:rsid w:val="008773B7"/>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AAA"/>
    <w:rsid w:val="00886E90"/>
    <w:rsid w:val="00886EF1"/>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CD"/>
    <w:rsid w:val="00890F8E"/>
    <w:rsid w:val="00891378"/>
    <w:rsid w:val="008913C2"/>
    <w:rsid w:val="0089148F"/>
    <w:rsid w:val="00891608"/>
    <w:rsid w:val="00891740"/>
    <w:rsid w:val="0089184A"/>
    <w:rsid w:val="008920A4"/>
    <w:rsid w:val="0089230A"/>
    <w:rsid w:val="0089267B"/>
    <w:rsid w:val="0089274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4A8"/>
    <w:rsid w:val="008974E4"/>
    <w:rsid w:val="00897753"/>
    <w:rsid w:val="0089779E"/>
    <w:rsid w:val="008977A3"/>
    <w:rsid w:val="00897807"/>
    <w:rsid w:val="00897A0C"/>
    <w:rsid w:val="008A0798"/>
    <w:rsid w:val="008A07BB"/>
    <w:rsid w:val="008A08DC"/>
    <w:rsid w:val="008A0ABF"/>
    <w:rsid w:val="008A0D3E"/>
    <w:rsid w:val="008A0E46"/>
    <w:rsid w:val="008A0E56"/>
    <w:rsid w:val="008A1132"/>
    <w:rsid w:val="008A127A"/>
    <w:rsid w:val="008A1328"/>
    <w:rsid w:val="008A16A7"/>
    <w:rsid w:val="008A17B3"/>
    <w:rsid w:val="008A1AD3"/>
    <w:rsid w:val="008A1B72"/>
    <w:rsid w:val="008A1D77"/>
    <w:rsid w:val="008A218D"/>
    <w:rsid w:val="008A2274"/>
    <w:rsid w:val="008A22E7"/>
    <w:rsid w:val="008A2348"/>
    <w:rsid w:val="008A23A2"/>
    <w:rsid w:val="008A24CD"/>
    <w:rsid w:val="008A25F8"/>
    <w:rsid w:val="008A285B"/>
    <w:rsid w:val="008A28CE"/>
    <w:rsid w:val="008A2C39"/>
    <w:rsid w:val="008A39BF"/>
    <w:rsid w:val="008A3CB0"/>
    <w:rsid w:val="008A3CD9"/>
    <w:rsid w:val="008A3D91"/>
    <w:rsid w:val="008A3E02"/>
    <w:rsid w:val="008A4405"/>
    <w:rsid w:val="008A44D4"/>
    <w:rsid w:val="008A4854"/>
    <w:rsid w:val="008A4A41"/>
    <w:rsid w:val="008A4BBB"/>
    <w:rsid w:val="008A4C60"/>
    <w:rsid w:val="008A5009"/>
    <w:rsid w:val="008A503E"/>
    <w:rsid w:val="008A5046"/>
    <w:rsid w:val="008A5053"/>
    <w:rsid w:val="008A51C2"/>
    <w:rsid w:val="008A51FE"/>
    <w:rsid w:val="008A5371"/>
    <w:rsid w:val="008A5C20"/>
    <w:rsid w:val="008A5DC2"/>
    <w:rsid w:val="008A5EC6"/>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9AD"/>
    <w:rsid w:val="008B7A3D"/>
    <w:rsid w:val="008B7B3F"/>
    <w:rsid w:val="008B7B46"/>
    <w:rsid w:val="008B7B81"/>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2BB"/>
    <w:rsid w:val="008C43E8"/>
    <w:rsid w:val="008C489E"/>
    <w:rsid w:val="008C48ED"/>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D1"/>
    <w:rsid w:val="008D21EA"/>
    <w:rsid w:val="008D2338"/>
    <w:rsid w:val="008D23E1"/>
    <w:rsid w:val="008D23F4"/>
    <w:rsid w:val="008D243F"/>
    <w:rsid w:val="008D244B"/>
    <w:rsid w:val="008D24B5"/>
    <w:rsid w:val="008D27B7"/>
    <w:rsid w:val="008D2889"/>
    <w:rsid w:val="008D2B1D"/>
    <w:rsid w:val="008D2BA4"/>
    <w:rsid w:val="008D2C9A"/>
    <w:rsid w:val="008D2D6E"/>
    <w:rsid w:val="008D2F7C"/>
    <w:rsid w:val="008D31D1"/>
    <w:rsid w:val="008D31DE"/>
    <w:rsid w:val="008D3212"/>
    <w:rsid w:val="008D37B0"/>
    <w:rsid w:val="008D3AD3"/>
    <w:rsid w:val="008D3D70"/>
    <w:rsid w:val="008D3DA1"/>
    <w:rsid w:val="008D3DD5"/>
    <w:rsid w:val="008D3E0C"/>
    <w:rsid w:val="008D3FB5"/>
    <w:rsid w:val="008D4086"/>
    <w:rsid w:val="008D4210"/>
    <w:rsid w:val="008D42DB"/>
    <w:rsid w:val="008D42EB"/>
    <w:rsid w:val="008D4309"/>
    <w:rsid w:val="008D44B9"/>
    <w:rsid w:val="008D4528"/>
    <w:rsid w:val="008D461E"/>
    <w:rsid w:val="008D4672"/>
    <w:rsid w:val="008D4DDB"/>
    <w:rsid w:val="008D5109"/>
    <w:rsid w:val="008D511E"/>
    <w:rsid w:val="008D51A3"/>
    <w:rsid w:val="008D5378"/>
    <w:rsid w:val="008D5447"/>
    <w:rsid w:val="008D5786"/>
    <w:rsid w:val="008D593D"/>
    <w:rsid w:val="008D596E"/>
    <w:rsid w:val="008D5A64"/>
    <w:rsid w:val="008D5EC9"/>
    <w:rsid w:val="008D5F05"/>
    <w:rsid w:val="008D5F62"/>
    <w:rsid w:val="008D5FB1"/>
    <w:rsid w:val="008D63B5"/>
    <w:rsid w:val="008D6520"/>
    <w:rsid w:val="008D664D"/>
    <w:rsid w:val="008D676F"/>
    <w:rsid w:val="008D6917"/>
    <w:rsid w:val="008D6AAE"/>
    <w:rsid w:val="008D6C39"/>
    <w:rsid w:val="008D6E3A"/>
    <w:rsid w:val="008D6F1B"/>
    <w:rsid w:val="008D6F3D"/>
    <w:rsid w:val="008D704E"/>
    <w:rsid w:val="008D7168"/>
    <w:rsid w:val="008D7240"/>
    <w:rsid w:val="008D7433"/>
    <w:rsid w:val="008D76C7"/>
    <w:rsid w:val="008D77A0"/>
    <w:rsid w:val="008D790D"/>
    <w:rsid w:val="008D7BAB"/>
    <w:rsid w:val="008D7C76"/>
    <w:rsid w:val="008E0184"/>
    <w:rsid w:val="008E047D"/>
    <w:rsid w:val="008E09DE"/>
    <w:rsid w:val="008E0C44"/>
    <w:rsid w:val="008E0F05"/>
    <w:rsid w:val="008E112C"/>
    <w:rsid w:val="008E12C2"/>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B3"/>
    <w:rsid w:val="008E63D1"/>
    <w:rsid w:val="008E64E0"/>
    <w:rsid w:val="008E6671"/>
    <w:rsid w:val="008E6874"/>
    <w:rsid w:val="008E69E4"/>
    <w:rsid w:val="008E6A72"/>
    <w:rsid w:val="008E6B8F"/>
    <w:rsid w:val="008E6C25"/>
    <w:rsid w:val="008E6F1A"/>
    <w:rsid w:val="008E70B0"/>
    <w:rsid w:val="008E70BF"/>
    <w:rsid w:val="008E7516"/>
    <w:rsid w:val="008E7692"/>
    <w:rsid w:val="008E773D"/>
    <w:rsid w:val="008E787C"/>
    <w:rsid w:val="008E7A6D"/>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B33"/>
    <w:rsid w:val="008F1CE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EDA"/>
    <w:rsid w:val="008F3EF9"/>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451"/>
    <w:rsid w:val="00910500"/>
    <w:rsid w:val="009106E7"/>
    <w:rsid w:val="00910858"/>
    <w:rsid w:val="009108C1"/>
    <w:rsid w:val="00910D52"/>
    <w:rsid w:val="00910F09"/>
    <w:rsid w:val="009110DF"/>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5DE"/>
    <w:rsid w:val="00920789"/>
    <w:rsid w:val="009207F5"/>
    <w:rsid w:val="009208E3"/>
    <w:rsid w:val="00920A34"/>
    <w:rsid w:val="00920A42"/>
    <w:rsid w:val="009216F4"/>
    <w:rsid w:val="00921878"/>
    <w:rsid w:val="00921D47"/>
    <w:rsid w:val="00921DBD"/>
    <w:rsid w:val="00922313"/>
    <w:rsid w:val="00922405"/>
    <w:rsid w:val="0092258D"/>
    <w:rsid w:val="00922642"/>
    <w:rsid w:val="00922944"/>
    <w:rsid w:val="00922CEC"/>
    <w:rsid w:val="00922F58"/>
    <w:rsid w:val="009230BE"/>
    <w:rsid w:val="00923318"/>
    <w:rsid w:val="0092343D"/>
    <w:rsid w:val="009235DB"/>
    <w:rsid w:val="00923873"/>
    <w:rsid w:val="00923C5F"/>
    <w:rsid w:val="00924040"/>
    <w:rsid w:val="0092443B"/>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150"/>
    <w:rsid w:val="00930224"/>
    <w:rsid w:val="00930343"/>
    <w:rsid w:val="0093062D"/>
    <w:rsid w:val="009306C1"/>
    <w:rsid w:val="009306CA"/>
    <w:rsid w:val="00930886"/>
    <w:rsid w:val="009311AC"/>
    <w:rsid w:val="009313E4"/>
    <w:rsid w:val="00931B38"/>
    <w:rsid w:val="00931CEF"/>
    <w:rsid w:val="00931E2D"/>
    <w:rsid w:val="00931F91"/>
    <w:rsid w:val="009320FA"/>
    <w:rsid w:val="00932189"/>
    <w:rsid w:val="00932310"/>
    <w:rsid w:val="00932344"/>
    <w:rsid w:val="009325A1"/>
    <w:rsid w:val="009325E3"/>
    <w:rsid w:val="009326DA"/>
    <w:rsid w:val="00932728"/>
    <w:rsid w:val="00932E2C"/>
    <w:rsid w:val="00933105"/>
    <w:rsid w:val="009333DB"/>
    <w:rsid w:val="00933788"/>
    <w:rsid w:val="009337AE"/>
    <w:rsid w:val="009338AE"/>
    <w:rsid w:val="009338F5"/>
    <w:rsid w:val="00933BA0"/>
    <w:rsid w:val="00933FD5"/>
    <w:rsid w:val="00933FDF"/>
    <w:rsid w:val="009342D1"/>
    <w:rsid w:val="00934434"/>
    <w:rsid w:val="00934724"/>
    <w:rsid w:val="0093477E"/>
    <w:rsid w:val="0093484B"/>
    <w:rsid w:val="009349F6"/>
    <w:rsid w:val="00934BD7"/>
    <w:rsid w:val="00934FEC"/>
    <w:rsid w:val="009350B4"/>
    <w:rsid w:val="0093538D"/>
    <w:rsid w:val="0093549C"/>
    <w:rsid w:val="009354B4"/>
    <w:rsid w:val="0093567D"/>
    <w:rsid w:val="00935A52"/>
    <w:rsid w:val="00935AE0"/>
    <w:rsid w:val="00935CB6"/>
    <w:rsid w:val="00935E93"/>
    <w:rsid w:val="00935EDE"/>
    <w:rsid w:val="0093606C"/>
    <w:rsid w:val="009360B3"/>
    <w:rsid w:val="009361DE"/>
    <w:rsid w:val="00936268"/>
    <w:rsid w:val="00936312"/>
    <w:rsid w:val="00936388"/>
    <w:rsid w:val="0093679D"/>
    <w:rsid w:val="009367E6"/>
    <w:rsid w:val="00936D5B"/>
    <w:rsid w:val="00936D92"/>
    <w:rsid w:val="00936F4F"/>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4267"/>
    <w:rsid w:val="00944279"/>
    <w:rsid w:val="009444DC"/>
    <w:rsid w:val="00944B3B"/>
    <w:rsid w:val="00944B75"/>
    <w:rsid w:val="00944DFA"/>
    <w:rsid w:val="00944F2C"/>
    <w:rsid w:val="00945001"/>
    <w:rsid w:val="00945578"/>
    <w:rsid w:val="00945595"/>
    <w:rsid w:val="009458E3"/>
    <w:rsid w:val="009459AC"/>
    <w:rsid w:val="00945BFB"/>
    <w:rsid w:val="00945D52"/>
    <w:rsid w:val="00945D80"/>
    <w:rsid w:val="00945D9B"/>
    <w:rsid w:val="00945E37"/>
    <w:rsid w:val="0094642B"/>
    <w:rsid w:val="009469A0"/>
    <w:rsid w:val="00946C85"/>
    <w:rsid w:val="00946EE8"/>
    <w:rsid w:val="00947023"/>
    <w:rsid w:val="00947120"/>
    <w:rsid w:val="0094729F"/>
    <w:rsid w:val="009477E0"/>
    <w:rsid w:val="009479AD"/>
    <w:rsid w:val="00947B18"/>
    <w:rsid w:val="00947E47"/>
    <w:rsid w:val="00947F82"/>
    <w:rsid w:val="00950038"/>
    <w:rsid w:val="00950499"/>
    <w:rsid w:val="009507CE"/>
    <w:rsid w:val="00950868"/>
    <w:rsid w:val="009508FF"/>
    <w:rsid w:val="00951334"/>
    <w:rsid w:val="00951590"/>
    <w:rsid w:val="0095169D"/>
    <w:rsid w:val="00951750"/>
    <w:rsid w:val="00951926"/>
    <w:rsid w:val="00951BA4"/>
    <w:rsid w:val="00951CD1"/>
    <w:rsid w:val="00951DDB"/>
    <w:rsid w:val="00951E81"/>
    <w:rsid w:val="00951EAD"/>
    <w:rsid w:val="009520F5"/>
    <w:rsid w:val="00952262"/>
    <w:rsid w:val="009524EE"/>
    <w:rsid w:val="00952815"/>
    <w:rsid w:val="00952872"/>
    <w:rsid w:val="00952BA3"/>
    <w:rsid w:val="00952DBE"/>
    <w:rsid w:val="00952F33"/>
    <w:rsid w:val="009530BC"/>
    <w:rsid w:val="009530F6"/>
    <w:rsid w:val="0095320B"/>
    <w:rsid w:val="00953239"/>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A1E"/>
    <w:rsid w:val="00954A4B"/>
    <w:rsid w:val="00954B4D"/>
    <w:rsid w:val="00954FE8"/>
    <w:rsid w:val="0095502A"/>
    <w:rsid w:val="00955093"/>
    <w:rsid w:val="00955340"/>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5D6"/>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101"/>
    <w:rsid w:val="0096727A"/>
    <w:rsid w:val="009672AA"/>
    <w:rsid w:val="00967739"/>
    <w:rsid w:val="00967852"/>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1086"/>
    <w:rsid w:val="0097125E"/>
    <w:rsid w:val="009713D1"/>
    <w:rsid w:val="0097151F"/>
    <w:rsid w:val="00971526"/>
    <w:rsid w:val="009719A0"/>
    <w:rsid w:val="009719C3"/>
    <w:rsid w:val="00971A48"/>
    <w:rsid w:val="00971BE9"/>
    <w:rsid w:val="00971C28"/>
    <w:rsid w:val="00971C2E"/>
    <w:rsid w:val="00971E4D"/>
    <w:rsid w:val="00972389"/>
    <w:rsid w:val="00972460"/>
    <w:rsid w:val="00972472"/>
    <w:rsid w:val="00972575"/>
    <w:rsid w:val="009725D3"/>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132"/>
    <w:rsid w:val="00977135"/>
    <w:rsid w:val="009773FC"/>
    <w:rsid w:val="009775BD"/>
    <w:rsid w:val="0097766B"/>
    <w:rsid w:val="009777DB"/>
    <w:rsid w:val="0097789C"/>
    <w:rsid w:val="00977BC4"/>
    <w:rsid w:val="00977BCB"/>
    <w:rsid w:val="00977E14"/>
    <w:rsid w:val="00977ECD"/>
    <w:rsid w:val="00977F06"/>
    <w:rsid w:val="00980118"/>
    <w:rsid w:val="00980294"/>
    <w:rsid w:val="009803AA"/>
    <w:rsid w:val="009803BB"/>
    <w:rsid w:val="0098078B"/>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810"/>
    <w:rsid w:val="00991831"/>
    <w:rsid w:val="0099190F"/>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730"/>
    <w:rsid w:val="00993947"/>
    <w:rsid w:val="00993A77"/>
    <w:rsid w:val="00993CBE"/>
    <w:rsid w:val="00993D73"/>
    <w:rsid w:val="00993DA2"/>
    <w:rsid w:val="00993DC0"/>
    <w:rsid w:val="00993F72"/>
    <w:rsid w:val="00994496"/>
    <w:rsid w:val="00994858"/>
    <w:rsid w:val="00994861"/>
    <w:rsid w:val="00994F77"/>
    <w:rsid w:val="009952E4"/>
    <w:rsid w:val="009953D7"/>
    <w:rsid w:val="00995413"/>
    <w:rsid w:val="00995902"/>
    <w:rsid w:val="00995B03"/>
    <w:rsid w:val="00995BAA"/>
    <w:rsid w:val="00995EE0"/>
    <w:rsid w:val="009962A0"/>
    <w:rsid w:val="00996558"/>
    <w:rsid w:val="00996931"/>
    <w:rsid w:val="009969B2"/>
    <w:rsid w:val="00996B26"/>
    <w:rsid w:val="00996C46"/>
    <w:rsid w:val="00996DC0"/>
    <w:rsid w:val="00997538"/>
    <w:rsid w:val="009975BA"/>
    <w:rsid w:val="00997632"/>
    <w:rsid w:val="0099775B"/>
    <w:rsid w:val="009978EB"/>
    <w:rsid w:val="00997A31"/>
    <w:rsid w:val="00997DC5"/>
    <w:rsid w:val="00997E92"/>
    <w:rsid w:val="009A00AD"/>
    <w:rsid w:val="009A04FE"/>
    <w:rsid w:val="009A077C"/>
    <w:rsid w:val="009A0A08"/>
    <w:rsid w:val="009A0BBA"/>
    <w:rsid w:val="009A0F87"/>
    <w:rsid w:val="009A1503"/>
    <w:rsid w:val="009A1655"/>
    <w:rsid w:val="009A171E"/>
    <w:rsid w:val="009A17F1"/>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4F5"/>
    <w:rsid w:val="009A7690"/>
    <w:rsid w:val="009A76BA"/>
    <w:rsid w:val="009A76C1"/>
    <w:rsid w:val="009A7732"/>
    <w:rsid w:val="009A78E9"/>
    <w:rsid w:val="009A7A7C"/>
    <w:rsid w:val="009A7D2A"/>
    <w:rsid w:val="009B03A0"/>
    <w:rsid w:val="009B0481"/>
    <w:rsid w:val="009B0647"/>
    <w:rsid w:val="009B06CC"/>
    <w:rsid w:val="009B0A95"/>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F08"/>
    <w:rsid w:val="009C210E"/>
    <w:rsid w:val="009C2439"/>
    <w:rsid w:val="009C2544"/>
    <w:rsid w:val="009C2680"/>
    <w:rsid w:val="009C29E9"/>
    <w:rsid w:val="009C2A22"/>
    <w:rsid w:val="009C2DF6"/>
    <w:rsid w:val="009C2E82"/>
    <w:rsid w:val="009C3006"/>
    <w:rsid w:val="009C314E"/>
    <w:rsid w:val="009C318A"/>
    <w:rsid w:val="009C3225"/>
    <w:rsid w:val="009C3706"/>
    <w:rsid w:val="009C3825"/>
    <w:rsid w:val="009C394C"/>
    <w:rsid w:val="009C394E"/>
    <w:rsid w:val="009C3C44"/>
    <w:rsid w:val="009C3E6C"/>
    <w:rsid w:val="009C47AF"/>
    <w:rsid w:val="009C47FB"/>
    <w:rsid w:val="009C4AFB"/>
    <w:rsid w:val="009C4EC8"/>
    <w:rsid w:val="009C4F26"/>
    <w:rsid w:val="009C51D0"/>
    <w:rsid w:val="009C521E"/>
    <w:rsid w:val="009C5439"/>
    <w:rsid w:val="009C579F"/>
    <w:rsid w:val="009C5936"/>
    <w:rsid w:val="009C5DD6"/>
    <w:rsid w:val="009C5EC0"/>
    <w:rsid w:val="009C5FB0"/>
    <w:rsid w:val="009C609D"/>
    <w:rsid w:val="009C60DD"/>
    <w:rsid w:val="009C61C3"/>
    <w:rsid w:val="009C63E0"/>
    <w:rsid w:val="009C641E"/>
    <w:rsid w:val="009C68C5"/>
    <w:rsid w:val="009C68D4"/>
    <w:rsid w:val="009C6A30"/>
    <w:rsid w:val="009C6A85"/>
    <w:rsid w:val="009C6DBF"/>
    <w:rsid w:val="009C6FE8"/>
    <w:rsid w:val="009C708C"/>
    <w:rsid w:val="009C7091"/>
    <w:rsid w:val="009C7112"/>
    <w:rsid w:val="009C71A5"/>
    <w:rsid w:val="009C7410"/>
    <w:rsid w:val="009C741F"/>
    <w:rsid w:val="009C785F"/>
    <w:rsid w:val="009C7A51"/>
    <w:rsid w:val="009C7D26"/>
    <w:rsid w:val="009C7D63"/>
    <w:rsid w:val="009C7E54"/>
    <w:rsid w:val="009D0224"/>
    <w:rsid w:val="009D049C"/>
    <w:rsid w:val="009D0731"/>
    <w:rsid w:val="009D07AA"/>
    <w:rsid w:val="009D0A05"/>
    <w:rsid w:val="009D0C17"/>
    <w:rsid w:val="009D0E79"/>
    <w:rsid w:val="009D0E9B"/>
    <w:rsid w:val="009D0FBB"/>
    <w:rsid w:val="009D14A1"/>
    <w:rsid w:val="009D14E8"/>
    <w:rsid w:val="009D185A"/>
    <w:rsid w:val="009D1EB1"/>
    <w:rsid w:val="009D21E3"/>
    <w:rsid w:val="009D229D"/>
    <w:rsid w:val="009D23E0"/>
    <w:rsid w:val="009D23F7"/>
    <w:rsid w:val="009D2A6D"/>
    <w:rsid w:val="009D2DC8"/>
    <w:rsid w:val="009D31A4"/>
    <w:rsid w:val="009D32F8"/>
    <w:rsid w:val="009D33AD"/>
    <w:rsid w:val="009D33CA"/>
    <w:rsid w:val="009D33DA"/>
    <w:rsid w:val="009D3794"/>
    <w:rsid w:val="009D3ACA"/>
    <w:rsid w:val="009D3E04"/>
    <w:rsid w:val="009D3E97"/>
    <w:rsid w:val="009D3F08"/>
    <w:rsid w:val="009D4258"/>
    <w:rsid w:val="009D42AF"/>
    <w:rsid w:val="009D4608"/>
    <w:rsid w:val="009D4B88"/>
    <w:rsid w:val="009D4FEA"/>
    <w:rsid w:val="009D50C4"/>
    <w:rsid w:val="009D5269"/>
    <w:rsid w:val="009D52A8"/>
    <w:rsid w:val="009D52C9"/>
    <w:rsid w:val="009D53D7"/>
    <w:rsid w:val="009D54A6"/>
    <w:rsid w:val="009D5547"/>
    <w:rsid w:val="009D5577"/>
    <w:rsid w:val="009D56AD"/>
    <w:rsid w:val="009D56F2"/>
    <w:rsid w:val="009D589D"/>
    <w:rsid w:val="009D5B44"/>
    <w:rsid w:val="009D5BFB"/>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3E1"/>
    <w:rsid w:val="009E4562"/>
    <w:rsid w:val="009E45D0"/>
    <w:rsid w:val="009E47BF"/>
    <w:rsid w:val="009E4879"/>
    <w:rsid w:val="009E4CE4"/>
    <w:rsid w:val="009E4D3B"/>
    <w:rsid w:val="009E51B6"/>
    <w:rsid w:val="009E5349"/>
    <w:rsid w:val="009E55F8"/>
    <w:rsid w:val="009E5638"/>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221"/>
    <w:rsid w:val="009F4276"/>
    <w:rsid w:val="009F44D2"/>
    <w:rsid w:val="009F4593"/>
    <w:rsid w:val="009F45B9"/>
    <w:rsid w:val="009F47A5"/>
    <w:rsid w:val="009F48E2"/>
    <w:rsid w:val="009F4947"/>
    <w:rsid w:val="009F4CEC"/>
    <w:rsid w:val="009F4DC2"/>
    <w:rsid w:val="009F4F53"/>
    <w:rsid w:val="009F525B"/>
    <w:rsid w:val="009F531E"/>
    <w:rsid w:val="009F57E6"/>
    <w:rsid w:val="009F5822"/>
    <w:rsid w:val="009F5851"/>
    <w:rsid w:val="009F59A2"/>
    <w:rsid w:val="009F5A2E"/>
    <w:rsid w:val="009F5B24"/>
    <w:rsid w:val="009F5F41"/>
    <w:rsid w:val="009F62C7"/>
    <w:rsid w:val="009F6503"/>
    <w:rsid w:val="009F652C"/>
    <w:rsid w:val="009F6609"/>
    <w:rsid w:val="009F66CF"/>
    <w:rsid w:val="009F6CA9"/>
    <w:rsid w:val="009F6D1E"/>
    <w:rsid w:val="009F6DA7"/>
    <w:rsid w:val="009F6DCA"/>
    <w:rsid w:val="009F6E77"/>
    <w:rsid w:val="009F6F84"/>
    <w:rsid w:val="009F7061"/>
    <w:rsid w:val="009F71A3"/>
    <w:rsid w:val="009F7486"/>
    <w:rsid w:val="009F7656"/>
    <w:rsid w:val="009F78E5"/>
    <w:rsid w:val="009F7A4C"/>
    <w:rsid w:val="009F7B77"/>
    <w:rsid w:val="009F7DD6"/>
    <w:rsid w:val="00A0010F"/>
    <w:rsid w:val="00A003E4"/>
    <w:rsid w:val="00A00489"/>
    <w:rsid w:val="00A0079D"/>
    <w:rsid w:val="00A00A47"/>
    <w:rsid w:val="00A00AD3"/>
    <w:rsid w:val="00A00B55"/>
    <w:rsid w:val="00A00B6D"/>
    <w:rsid w:val="00A00CC5"/>
    <w:rsid w:val="00A00D98"/>
    <w:rsid w:val="00A00EF9"/>
    <w:rsid w:val="00A00F3D"/>
    <w:rsid w:val="00A00F89"/>
    <w:rsid w:val="00A0127C"/>
    <w:rsid w:val="00A018A6"/>
    <w:rsid w:val="00A01925"/>
    <w:rsid w:val="00A01A2D"/>
    <w:rsid w:val="00A01AAB"/>
    <w:rsid w:val="00A01E78"/>
    <w:rsid w:val="00A01EAF"/>
    <w:rsid w:val="00A02043"/>
    <w:rsid w:val="00A02350"/>
    <w:rsid w:val="00A02480"/>
    <w:rsid w:val="00A0251D"/>
    <w:rsid w:val="00A0258B"/>
    <w:rsid w:val="00A0267E"/>
    <w:rsid w:val="00A026FD"/>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999"/>
    <w:rsid w:val="00A1036F"/>
    <w:rsid w:val="00A10AFB"/>
    <w:rsid w:val="00A10E1B"/>
    <w:rsid w:val="00A10F15"/>
    <w:rsid w:val="00A110F2"/>
    <w:rsid w:val="00A11192"/>
    <w:rsid w:val="00A11643"/>
    <w:rsid w:val="00A11838"/>
    <w:rsid w:val="00A11903"/>
    <w:rsid w:val="00A11920"/>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A45"/>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D0"/>
    <w:rsid w:val="00A22DE7"/>
    <w:rsid w:val="00A22ED1"/>
    <w:rsid w:val="00A23230"/>
    <w:rsid w:val="00A2333F"/>
    <w:rsid w:val="00A234BF"/>
    <w:rsid w:val="00A23532"/>
    <w:rsid w:val="00A236AC"/>
    <w:rsid w:val="00A23873"/>
    <w:rsid w:val="00A23A45"/>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745D"/>
    <w:rsid w:val="00A374CD"/>
    <w:rsid w:val="00A3787D"/>
    <w:rsid w:val="00A37DAC"/>
    <w:rsid w:val="00A37F37"/>
    <w:rsid w:val="00A401F6"/>
    <w:rsid w:val="00A402E6"/>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141"/>
    <w:rsid w:val="00A511F4"/>
    <w:rsid w:val="00A51D25"/>
    <w:rsid w:val="00A51FB9"/>
    <w:rsid w:val="00A52063"/>
    <w:rsid w:val="00A521AA"/>
    <w:rsid w:val="00A525AB"/>
    <w:rsid w:val="00A52717"/>
    <w:rsid w:val="00A52ADD"/>
    <w:rsid w:val="00A52F2C"/>
    <w:rsid w:val="00A5302B"/>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63"/>
    <w:rsid w:val="00A55580"/>
    <w:rsid w:val="00A555B9"/>
    <w:rsid w:val="00A55CF0"/>
    <w:rsid w:val="00A55D0C"/>
    <w:rsid w:val="00A55DD9"/>
    <w:rsid w:val="00A55F31"/>
    <w:rsid w:val="00A561CC"/>
    <w:rsid w:val="00A56302"/>
    <w:rsid w:val="00A56387"/>
    <w:rsid w:val="00A563B4"/>
    <w:rsid w:val="00A56461"/>
    <w:rsid w:val="00A566E1"/>
    <w:rsid w:val="00A567D2"/>
    <w:rsid w:val="00A5681A"/>
    <w:rsid w:val="00A56911"/>
    <w:rsid w:val="00A56944"/>
    <w:rsid w:val="00A57075"/>
    <w:rsid w:val="00A57097"/>
    <w:rsid w:val="00A570D7"/>
    <w:rsid w:val="00A57351"/>
    <w:rsid w:val="00A573AA"/>
    <w:rsid w:val="00A57C85"/>
    <w:rsid w:val="00A57D15"/>
    <w:rsid w:val="00A57F1C"/>
    <w:rsid w:val="00A6014F"/>
    <w:rsid w:val="00A60934"/>
    <w:rsid w:val="00A60950"/>
    <w:rsid w:val="00A60A70"/>
    <w:rsid w:val="00A60BB3"/>
    <w:rsid w:val="00A60D14"/>
    <w:rsid w:val="00A616FC"/>
    <w:rsid w:val="00A617C2"/>
    <w:rsid w:val="00A6180F"/>
    <w:rsid w:val="00A61C4D"/>
    <w:rsid w:val="00A61D14"/>
    <w:rsid w:val="00A61E2D"/>
    <w:rsid w:val="00A62249"/>
    <w:rsid w:val="00A622E1"/>
    <w:rsid w:val="00A62572"/>
    <w:rsid w:val="00A62695"/>
    <w:rsid w:val="00A6338D"/>
    <w:rsid w:val="00A633E6"/>
    <w:rsid w:val="00A63492"/>
    <w:rsid w:val="00A635DE"/>
    <w:rsid w:val="00A638B2"/>
    <w:rsid w:val="00A63C43"/>
    <w:rsid w:val="00A63CE4"/>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64BB"/>
    <w:rsid w:val="00A76748"/>
    <w:rsid w:val="00A768F7"/>
    <w:rsid w:val="00A76BE4"/>
    <w:rsid w:val="00A76CB7"/>
    <w:rsid w:val="00A76D4A"/>
    <w:rsid w:val="00A7722D"/>
    <w:rsid w:val="00A77666"/>
    <w:rsid w:val="00A776B9"/>
    <w:rsid w:val="00A776BB"/>
    <w:rsid w:val="00A779B4"/>
    <w:rsid w:val="00A77AA4"/>
    <w:rsid w:val="00A77AC5"/>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34D"/>
    <w:rsid w:val="00A8448F"/>
    <w:rsid w:val="00A84B03"/>
    <w:rsid w:val="00A84B16"/>
    <w:rsid w:val="00A84B28"/>
    <w:rsid w:val="00A85029"/>
    <w:rsid w:val="00A85071"/>
    <w:rsid w:val="00A8527B"/>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C0"/>
    <w:rsid w:val="00A86ACA"/>
    <w:rsid w:val="00A86EAB"/>
    <w:rsid w:val="00A870D6"/>
    <w:rsid w:val="00A874F8"/>
    <w:rsid w:val="00A8764C"/>
    <w:rsid w:val="00A8773F"/>
    <w:rsid w:val="00A877C0"/>
    <w:rsid w:val="00A877D1"/>
    <w:rsid w:val="00A878E6"/>
    <w:rsid w:val="00A87D36"/>
    <w:rsid w:val="00A903D1"/>
    <w:rsid w:val="00A904DD"/>
    <w:rsid w:val="00A9072A"/>
    <w:rsid w:val="00A90775"/>
    <w:rsid w:val="00A9099F"/>
    <w:rsid w:val="00A90D92"/>
    <w:rsid w:val="00A90F93"/>
    <w:rsid w:val="00A90FD3"/>
    <w:rsid w:val="00A91179"/>
    <w:rsid w:val="00A9126D"/>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E8"/>
    <w:rsid w:val="00A94D20"/>
    <w:rsid w:val="00A94D93"/>
    <w:rsid w:val="00A94E8C"/>
    <w:rsid w:val="00A94F20"/>
    <w:rsid w:val="00A94FDA"/>
    <w:rsid w:val="00A952C6"/>
    <w:rsid w:val="00A953CD"/>
    <w:rsid w:val="00A9549A"/>
    <w:rsid w:val="00A954FA"/>
    <w:rsid w:val="00A95534"/>
    <w:rsid w:val="00A95589"/>
    <w:rsid w:val="00A95A8C"/>
    <w:rsid w:val="00A95ABC"/>
    <w:rsid w:val="00A95AC7"/>
    <w:rsid w:val="00A95DE7"/>
    <w:rsid w:val="00A96054"/>
    <w:rsid w:val="00A960C4"/>
    <w:rsid w:val="00A960EE"/>
    <w:rsid w:val="00A9624E"/>
    <w:rsid w:val="00A962CD"/>
    <w:rsid w:val="00A96566"/>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442"/>
    <w:rsid w:val="00AB4467"/>
    <w:rsid w:val="00AB4469"/>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7224"/>
    <w:rsid w:val="00AB7399"/>
    <w:rsid w:val="00AB73B3"/>
    <w:rsid w:val="00AB756D"/>
    <w:rsid w:val="00AB773F"/>
    <w:rsid w:val="00AB7C7F"/>
    <w:rsid w:val="00AB7D58"/>
    <w:rsid w:val="00AB7DB9"/>
    <w:rsid w:val="00AC00D9"/>
    <w:rsid w:val="00AC05BB"/>
    <w:rsid w:val="00AC077B"/>
    <w:rsid w:val="00AC07E4"/>
    <w:rsid w:val="00AC085B"/>
    <w:rsid w:val="00AC08EA"/>
    <w:rsid w:val="00AC122F"/>
    <w:rsid w:val="00AC197F"/>
    <w:rsid w:val="00AC1E6F"/>
    <w:rsid w:val="00AC1F42"/>
    <w:rsid w:val="00AC1FF7"/>
    <w:rsid w:val="00AC22E2"/>
    <w:rsid w:val="00AC23F5"/>
    <w:rsid w:val="00AC2957"/>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21D2"/>
    <w:rsid w:val="00AD23B1"/>
    <w:rsid w:val="00AD27F1"/>
    <w:rsid w:val="00AD2928"/>
    <w:rsid w:val="00AD2944"/>
    <w:rsid w:val="00AD2A2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115"/>
    <w:rsid w:val="00B11283"/>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CB"/>
    <w:rsid w:val="00B148F4"/>
    <w:rsid w:val="00B1490C"/>
    <w:rsid w:val="00B14A87"/>
    <w:rsid w:val="00B14AB7"/>
    <w:rsid w:val="00B14BE3"/>
    <w:rsid w:val="00B14C04"/>
    <w:rsid w:val="00B14CBF"/>
    <w:rsid w:val="00B14FC9"/>
    <w:rsid w:val="00B150B5"/>
    <w:rsid w:val="00B1521F"/>
    <w:rsid w:val="00B1525B"/>
    <w:rsid w:val="00B152C8"/>
    <w:rsid w:val="00B15497"/>
    <w:rsid w:val="00B1556E"/>
    <w:rsid w:val="00B15775"/>
    <w:rsid w:val="00B1583B"/>
    <w:rsid w:val="00B15AD4"/>
    <w:rsid w:val="00B1623F"/>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4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E6"/>
    <w:rsid w:val="00B25D83"/>
    <w:rsid w:val="00B26300"/>
    <w:rsid w:val="00B2655F"/>
    <w:rsid w:val="00B265BC"/>
    <w:rsid w:val="00B26602"/>
    <w:rsid w:val="00B26636"/>
    <w:rsid w:val="00B26691"/>
    <w:rsid w:val="00B268A0"/>
    <w:rsid w:val="00B26B9A"/>
    <w:rsid w:val="00B26C51"/>
    <w:rsid w:val="00B26D18"/>
    <w:rsid w:val="00B26DFC"/>
    <w:rsid w:val="00B26E22"/>
    <w:rsid w:val="00B26FC9"/>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403"/>
    <w:rsid w:val="00B32733"/>
    <w:rsid w:val="00B32E10"/>
    <w:rsid w:val="00B32E85"/>
    <w:rsid w:val="00B32E8C"/>
    <w:rsid w:val="00B3349D"/>
    <w:rsid w:val="00B336B6"/>
    <w:rsid w:val="00B336E0"/>
    <w:rsid w:val="00B33739"/>
    <w:rsid w:val="00B33B31"/>
    <w:rsid w:val="00B33F8C"/>
    <w:rsid w:val="00B34000"/>
    <w:rsid w:val="00B340E6"/>
    <w:rsid w:val="00B34402"/>
    <w:rsid w:val="00B348A4"/>
    <w:rsid w:val="00B34A7C"/>
    <w:rsid w:val="00B34A8E"/>
    <w:rsid w:val="00B34DD3"/>
    <w:rsid w:val="00B34FB7"/>
    <w:rsid w:val="00B350D1"/>
    <w:rsid w:val="00B355BE"/>
    <w:rsid w:val="00B356B0"/>
    <w:rsid w:val="00B357D4"/>
    <w:rsid w:val="00B3582C"/>
    <w:rsid w:val="00B358B4"/>
    <w:rsid w:val="00B36068"/>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7C7"/>
    <w:rsid w:val="00B3795C"/>
    <w:rsid w:val="00B37AD6"/>
    <w:rsid w:val="00B37CC5"/>
    <w:rsid w:val="00B37E7B"/>
    <w:rsid w:val="00B4004E"/>
    <w:rsid w:val="00B40126"/>
    <w:rsid w:val="00B402D5"/>
    <w:rsid w:val="00B403E2"/>
    <w:rsid w:val="00B40700"/>
    <w:rsid w:val="00B40988"/>
    <w:rsid w:val="00B40DB1"/>
    <w:rsid w:val="00B410B7"/>
    <w:rsid w:val="00B4158F"/>
    <w:rsid w:val="00B41765"/>
    <w:rsid w:val="00B417A4"/>
    <w:rsid w:val="00B41C28"/>
    <w:rsid w:val="00B41F9C"/>
    <w:rsid w:val="00B41FA5"/>
    <w:rsid w:val="00B42076"/>
    <w:rsid w:val="00B4209F"/>
    <w:rsid w:val="00B42112"/>
    <w:rsid w:val="00B4251D"/>
    <w:rsid w:val="00B42586"/>
    <w:rsid w:val="00B429FF"/>
    <w:rsid w:val="00B42AE8"/>
    <w:rsid w:val="00B42B03"/>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267"/>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D47"/>
    <w:rsid w:val="00B47DCE"/>
    <w:rsid w:val="00B47DD4"/>
    <w:rsid w:val="00B47F53"/>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648"/>
    <w:rsid w:val="00B549DD"/>
    <w:rsid w:val="00B54A4B"/>
    <w:rsid w:val="00B54B1C"/>
    <w:rsid w:val="00B54CAB"/>
    <w:rsid w:val="00B55002"/>
    <w:rsid w:val="00B55049"/>
    <w:rsid w:val="00B551E3"/>
    <w:rsid w:val="00B55207"/>
    <w:rsid w:val="00B5524F"/>
    <w:rsid w:val="00B55A5C"/>
    <w:rsid w:val="00B55C88"/>
    <w:rsid w:val="00B55FEF"/>
    <w:rsid w:val="00B56430"/>
    <w:rsid w:val="00B56455"/>
    <w:rsid w:val="00B56510"/>
    <w:rsid w:val="00B565BD"/>
    <w:rsid w:val="00B5671D"/>
    <w:rsid w:val="00B56896"/>
    <w:rsid w:val="00B56C1F"/>
    <w:rsid w:val="00B56C21"/>
    <w:rsid w:val="00B56E52"/>
    <w:rsid w:val="00B5704E"/>
    <w:rsid w:val="00B5711E"/>
    <w:rsid w:val="00B571D8"/>
    <w:rsid w:val="00B572B8"/>
    <w:rsid w:val="00B5733E"/>
    <w:rsid w:val="00B57374"/>
    <w:rsid w:val="00B574EC"/>
    <w:rsid w:val="00B575FC"/>
    <w:rsid w:val="00B5782E"/>
    <w:rsid w:val="00B57895"/>
    <w:rsid w:val="00B57D14"/>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3179"/>
    <w:rsid w:val="00B634D0"/>
    <w:rsid w:val="00B6360E"/>
    <w:rsid w:val="00B63C9E"/>
    <w:rsid w:val="00B63DE7"/>
    <w:rsid w:val="00B64327"/>
    <w:rsid w:val="00B64846"/>
    <w:rsid w:val="00B64FD6"/>
    <w:rsid w:val="00B65339"/>
    <w:rsid w:val="00B656E2"/>
    <w:rsid w:val="00B65910"/>
    <w:rsid w:val="00B65B49"/>
    <w:rsid w:val="00B65B7D"/>
    <w:rsid w:val="00B65E56"/>
    <w:rsid w:val="00B65F07"/>
    <w:rsid w:val="00B65F69"/>
    <w:rsid w:val="00B66040"/>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706"/>
    <w:rsid w:val="00B7278A"/>
    <w:rsid w:val="00B72ACF"/>
    <w:rsid w:val="00B72E3A"/>
    <w:rsid w:val="00B72EB9"/>
    <w:rsid w:val="00B73088"/>
    <w:rsid w:val="00B730BA"/>
    <w:rsid w:val="00B7318A"/>
    <w:rsid w:val="00B731C6"/>
    <w:rsid w:val="00B7322E"/>
    <w:rsid w:val="00B732E9"/>
    <w:rsid w:val="00B73497"/>
    <w:rsid w:val="00B735A1"/>
    <w:rsid w:val="00B74001"/>
    <w:rsid w:val="00B74088"/>
    <w:rsid w:val="00B7444A"/>
    <w:rsid w:val="00B744BB"/>
    <w:rsid w:val="00B7462D"/>
    <w:rsid w:val="00B74939"/>
    <w:rsid w:val="00B74A23"/>
    <w:rsid w:val="00B74D45"/>
    <w:rsid w:val="00B74F4A"/>
    <w:rsid w:val="00B75259"/>
    <w:rsid w:val="00B75905"/>
    <w:rsid w:val="00B75931"/>
    <w:rsid w:val="00B75D35"/>
    <w:rsid w:val="00B75E37"/>
    <w:rsid w:val="00B75EF7"/>
    <w:rsid w:val="00B75F4F"/>
    <w:rsid w:val="00B75FB1"/>
    <w:rsid w:val="00B7623B"/>
    <w:rsid w:val="00B76751"/>
    <w:rsid w:val="00B76783"/>
    <w:rsid w:val="00B7680F"/>
    <w:rsid w:val="00B7692D"/>
    <w:rsid w:val="00B76BA4"/>
    <w:rsid w:val="00B76D0C"/>
    <w:rsid w:val="00B76DA3"/>
    <w:rsid w:val="00B77169"/>
    <w:rsid w:val="00B77651"/>
    <w:rsid w:val="00B777D2"/>
    <w:rsid w:val="00B77889"/>
    <w:rsid w:val="00B803B1"/>
    <w:rsid w:val="00B803FA"/>
    <w:rsid w:val="00B80415"/>
    <w:rsid w:val="00B80433"/>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450"/>
    <w:rsid w:val="00B87533"/>
    <w:rsid w:val="00B876AA"/>
    <w:rsid w:val="00B8778B"/>
    <w:rsid w:val="00B877B1"/>
    <w:rsid w:val="00B87B75"/>
    <w:rsid w:val="00B87CE8"/>
    <w:rsid w:val="00B90163"/>
    <w:rsid w:val="00B902CC"/>
    <w:rsid w:val="00B90756"/>
    <w:rsid w:val="00B90B9E"/>
    <w:rsid w:val="00B90C57"/>
    <w:rsid w:val="00B90FAA"/>
    <w:rsid w:val="00B912D4"/>
    <w:rsid w:val="00B918B9"/>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CE7"/>
    <w:rsid w:val="00B97F85"/>
    <w:rsid w:val="00BA0208"/>
    <w:rsid w:val="00BA0322"/>
    <w:rsid w:val="00BA037E"/>
    <w:rsid w:val="00BA04B9"/>
    <w:rsid w:val="00BA0A64"/>
    <w:rsid w:val="00BA0B66"/>
    <w:rsid w:val="00BA0BE8"/>
    <w:rsid w:val="00BA0C54"/>
    <w:rsid w:val="00BA0DBC"/>
    <w:rsid w:val="00BA0E69"/>
    <w:rsid w:val="00BA10E2"/>
    <w:rsid w:val="00BA1389"/>
    <w:rsid w:val="00BA16C6"/>
    <w:rsid w:val="00BA17CE"/>
    <w:rsid w:val="00BA1944"/>
    <w:rsid w:val="00BA1A38"/>
    <w:rsid w:val="00BA1B9B"/>
    <w:rsid w:val="00BA1C32"/>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B43"/>
    <w:rsid w:val="00BA7092"/>
    <w:rsid w:val="00BA7223"/>
    <w:rsid w:val="00BA7272"/>
    <w:rsid w:val="00BA7612"/>
    <w:rsid w:val="00BA7675"/>
    <w:rsid w:val="00BA77C0"/>
    <w:rsid w:val="00BA7913"/>
    <w:rsid w:val="00BA7B2F"/>
    <w:rsid w:val="00BA7B97"/>
    <w:rsid w:val="00BA7CBF"/>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422"/>
    <w:rsid w:val="00BB1604"/>
    <w:rsid w:val="00BB177C"/>
    <w:rsid w:val="00BB188D"/>
    <w:rsid w:val="00BB19E5"/>
    <w:rsid w:val="00BB1DFA"/>
    <w:rsid w:val="00BB22FC"/>
    <w:rsid w:val="00BB2443"/>
    <w:rsid w:val="00BB2498"/>
    <w:rsid w:val="00BB266C"/>
    <w:rsid w:val="00BB26E0"/>
    <w:rsid w:val="00BB26EC"/>
    <w:rsid w:val="00BB2824"/>
    <w:rsid w:val="00BB2928"/>
    <w:rsid w:val="00BB2BD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B3F"/>
    <w:rsid w:val="00BB7C8B"/>
    <w:rsid w:val="00BB7D6E"/>
    <w:rsid w:val="00BB7ECF"/>
    <w:rsid w:val="00BC01B2"/>
    <w:rsid w:val="00BC022F"/>
    <w:rsid w:val="00BC053E"/>
    <w:rsid w:val="00BC0772"/>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916"/>
    <w:rsid w:val="00BC79E0"/>
    <w:rsid w:val="00BC7AA0"/>
    <w:rsid w:val="00BD0072"/>
    <w:rsid w:val="00BD0394"/>
    <w:rsid w:val="00BD0400"/>
    <w:rsid w:val="00BD0A13"/>
    <w:rsid w:val="00BD0CB9"/>
    <w:rsid w:val="00BD0DCF"/>
    <w:rsid w:val="00BD1033"/>
    <w:rsid w:val="00BD1123"/>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50E6"/>
    <w:rsid w:val="00BD5143"/>
    <w:rsid w:val="00BD5151"/>
    <w:rsid w:val="00BD52B7"/>
    <w:rsid w:val="00BD535F"/>
    <w:rsid w:val="00BD54F9"/>
    <w:rsid w:val="00BD5543"/>
    <w:rsid w:val="00BD5A43"/>
    <w:rsid w:val="00BD5AD1"/>
    <w:rsid w:val="00BD5DCE"/>
    <w:rsid w:val="00BD6144"/>
    <w:rsid w:val="00BD6224"/>
    <w:rsid w:val="00BD6259"/>
    <w:rsid w:val="00BD63DC"/>
    <w:rsid w:val="00BD64B2"/>
    <w:rsid w:val="00BD6580"/>
    <w:rsid w:val="00BD6651"/>
    <w:rsid w:val="00BD6C05"/>
    <w:rsid w:val="00BD6EE0"/>
    <w:rsid w:val="00BD7101"/>
    <w:rsid w:val="00BD7126"/>
    <w:rsid w:val="00BD721C"/>
    <w:rsid w:val="00BD7296"/>
    <w:rsid w:val="00BD7355"/>
    <w:rsid w:val="00BD77C8"/>
    <w:rsid w:val="00BD7820"/>
    <w:rsid w:val="00BD7DAA"/>
    <w:rsid w:val="00BE0287"/>
    <w:rsid w:val="00BE02E5"/>
    <w:rsid w:val="00BE03B4"/>
    <w:rsid w:val="00BE0547"/>
    <w:rsid w:val="00BE0601"/>
    <w:rsid w:val="00BE0658"/>
    <w:rsid w:val="00BE06F9"/>
    <w:rsid w:val="00BE09F7"/>
    <w:rsid w:val="00BE0A50"/>
    <w:rsid w:val="00BE0AA3"/>
    <w:rsid w:val="00BE0ACE"/>
    <w:rsid w:val="00BE0BE8"/>
    <w:rsid w:val="00BE0ED8"/>
    <w:rsid w:val="00BE10BB"/>
    <w:rsid w:val="00BE11A4"/>
    <w:rsid w:val="00BE12E1"/>
    <w:rsid w:val="00BE1490"/>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F5"/>
    <w:rsid w:val="00BE7A72"/>
    <w:rsid w:val="00BE7AA5"/>
    <w:rsid w:val="00BF02CB"/>
    <w:rsid w:val="00BF032F"/>
    <w:rsid w:val="00BF03B6"/>
    <w:rsid w:val="00BF0520"/>
    <w:rsid w:val="00BF06D2"/>
    <w:rsid w:val="00BF0870"/>
    <w:rsid w:val="00BF09B6"/>
    <w:rsid w:val="00BF09CA"/>
    <w:rsid w:val="00BF1172"/>
    <w:rsid w:val="00BF1293"/>
    <w:rsid w:val="00BF144C"/>
    <w:rsid w:val="00BF146C"/>
    <w:rsid w:val="00BF14B2"/>
    <w:rsid w:val="00BF180A"/>
    <w:rsid w:val="00BF18F6"/>
    <w:rsid w:val="00BF1E58"/>
    <w:rsid w:val="00BF1F40"/>
    <w:rsid w:val="00BF2010"/>
    <w:rsid w:val="00BF2116"/>
    <w:rsid w:val="00BF2491"/>
    <w:rsid w:val="00BF24F7"/>
    <w:rsid w:val="00BF26C0"/>
    <w:rsid w:val="00BF2A53"/>
    <w:rsid w:val="00BF2BB1"/>
    <w:rsid w:val="00BF2D54"/>
    <w:rsid w:val="00BF2E08"/>
    <w:rsid w:val="00BF304E"/>
    <w:rsid w:val="00BF3397"/>
    <w:rsid w:val="00BF33EC"/>
    <w:rsid w:val="00BF34B8"/>
    <w:rsid w:val="00BF371F"/>
    <w:rsid w:val="00BF37DC"/>
    <w:rsid w:val="00BF38E3"/>
    <w:rsid w:val="00BF39CC"/>
    <w:rsid w:val="00BF3E95"/>
    <w:rsid w:val="00BF3FEC"/>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F5E"/>
    <w:rsid w:val="00C01FDF"/>
    <w:rsid w:val="00C02062"/>
    <w:rsid w:val="00C020A1"/>
    <w:rsid w:val="00C02541"/>
    <w:rsid w:val="00C02FCC"/>
    <w:rsid w:val="00C0317B"/>
    <w:rsid w:val="00C0326B"/>
    <w:rsid w:val="00C0336D"/>
    <w:rsid w:val="00C03633"/>
    <w:rsid w:val="00C038E0"/>
    <w:rsid w:val="00C03922"/>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1F7"/>
    <w:rsid w:val="00C162CB"/>
    <w:rsid w:val="00C16490"/>
    <w:rsid w:val="00C16659"/>
    <w:rsid w:val="00C1684B"/>
    <w:rsid w:val="00C16873"/>
    <w:rsid w:val="00C168E7"/>
    <w:rsid w:val="00C16AB2"/>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675"/>
    <w:rsid w:val="00C216BF"/>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C8"/>
    <w:rsid w:val="00C22BF4"/>
    <w:rsid w:val="00C22D21"/>
    <w:rsid w:val="00C22F9E"/>
    <w:rsid w:val="00C230A1"/>
    <w:rsid w:val="00C230DA"/>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768"/>
    <w:rsid w:val="00C259B6"/>
    <w:rsid w:val="00C25A13"/>
    <w:rsid w:val="00C25B23"/>
    <w:rsid w:val="00C25D0A"/>
    <w:rsid w:val="00C25D94"/>
    <w:rsid w:val="00C26006"/>
    <w:rsid w:val="00C2609B"/>
    <w:rsid w:val="00C2620F"/>
    <w:rsid w:val="00C26351"/>
    <w:rsid w:val="00C26427"/>
    <w:rsid w:val="00C26483"/>
    <w:rsid w:val="00C2668B"/>
    <w:rsid w:val="00C266BF"/>
    <w:rsid w:val="00C2691A"/>
    <w:rsid w:val="00C26A57"/>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60"/>
    <w:rsid w:val="00C33845"/>
    <w:rsid w:val="00C33872"/>
    <w:rsid w:val="00C3391C"/>
    <w:rsid w:val="00C33BE4"/>
    <w:rsid w:val="00C33C4C"/>
    <w:rsid w:val="00C33DB8"/>
    <w:rsid w:val="00C344DD"/>
    <w:rsid w:val="00C3483E"/>
    <w:rsid w:val="00C349E9"/>
    <w:rsid w:val="00C34A28"/>
    <w:rsid w:val="00C34A3B"/>
    <w:rsid w:val="00C34ACC"/>
    <w:rsid w:val="00C34AFC"/>
    <w:rsid w:val="00C34BF4"/>
    <w:rsid w:val="00C34C52"/>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71C"/>
    <w:rsid w:val="00C4193A"/>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719"/>
    <w:rsid w:val="00C43744"/>
    <w:rsid w:val="00C437D6"/>
    <w:rsid w:val="00C43C66"/>
    <w:rsid w:val="00C43EC8"/>
    <w:rsid w:val="00C43FEF"/>
    <w:rsid w:val="00C44071"/>
    <w:rsid w:val="00C440A1"/>
    <w:rsid w:val="00C44325"/>
    <w:rsid w:val="00C44593"/>
    <w:rsid w:val="00C44778"/>
    <w:rsid w:val="00C447F4"/>
    <w:rsid w:val="00C44A2B"/>
    <w:rsid w:val="00C44E1D"/>
    <w:rsid w:val="00C44E46"/>
    <w:rsid w:val="00C45024"/>
    <w:rsid w:val="00C45278"/>
    <w:rsid w:val="00C455E2"/>
    <w:rsid w:val="00C457B1"/>
    <w:rsid w:val="00C458CB"/>
    <w:rsid w:val="00C45F74"/>
    <w:rsid w:val="00C4611F"/>
    <w:rsid w:val="00C46240"/>
    <w:rsid w:val="00C462CD"/>
    <w:rsid w:val="00C463BF"/>
    <w:rsid w:val="00C463F3"/>
    <w:rsid w:val="00C4642E"/>
    <w:rsid w:val="00C467A3"/>
    <w:rsid w:val="00C469E4"/>
    <w:rsid w:val="00C46CEC"/>
    <w:rsid w:val="00C46E32"/>
    <w:rsid w:val="00C4752B"/>
    <w:rsid w:val="00C47A87"/>
    <w:rsid w:val="00C47D87"/>
    <w:rsid w:val="00C47DD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23A"/>
    <w:rsid w:val="00C542B4"/>
    <w:rsid w:val="00C54341"/>
    <w:rsid w:val="00C543B3"/>
    <w:rsid w:val="00C549CA"/>
    <w:rsid w:val="00C54BC3"/>
    <w:rsid w:val="00C54BED"/>
    <w:rsid w:val="00C54D9F"/>
    <w:rsid w:val="00C54E37"/>
    <w:rsid w:val="00C54FB0"/>
    <w:rsid w:val="00C54FFE"/>
    <w:rsid w:val="00C553CE"/>
    <w:rsid w:val="00C55659"/>
    <w:rsid w:val="00C55760"/>
    <w:rsid w:val="00C55A57"/>
    <w:rsid w:val="00C55BC9"/>
    <w:rsid w:val="00C55F70"/>
    <w:rsid w:val="00C5604C"/>
    <w:rsid w:val="00C56624"/>
    <w:rsid w:val="00C56626"/>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43"/>
    <w:rsid w:val="00C57891"/>
    <w:rsid w:val="00C578F7"/>
    <w:rsid w:val="00C57B3A"/>
    <w:rsid w:val="00C57CDD"/>
    <w:rsid w:val="00C57ED6"/>
    <w:rsid w:val="00C57FE6"/>
    <w:rsid w:val="00C6002A"/>
    <w:rsid w:val="00C604EF"/>
    <w:rsid w:val="00C6070B"/>
    <w:rsid w:val="00C6073A"/>
    <w:rsid w:val="00C607D9"/>
    <w:rsid w:val="00C60AB7"/>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5FCF"/>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68B"/>
    <w:rsid w:val="00C768B9"/>
    <w:rsid w:val="00C76BA0"/>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DD"/>
    <w:rsid w:val="00C80CEE"/>
    <w:rsid w:val="00C80D42"/>
    <w:rsid w:val="00C80F78"/>
    <w:rsid w:val="00C8138B"/>
    <w:rsid w:val="00C81488"/>
    <w:rsid w:val="00C815AB"/>
    <w:rsid w:val="00C81BB3"/>
    <w:rsid w:val="00C81D0A"/>
    <w:rsid w:val="00C81E42"/>
    <w:rsid w:val="00C820C1"/>
    <w:rsid w:val="00C824D6"/>
    <w:rsid w:val="00C825D6"/>
    <w:rsid w:val="00C8289E"/>
    <w:rsid w:val="00C82DDD"/>
    <w:rsid w:val="00C8300F"/>
    <w:rsid w:val="00C834BE"/>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B0"/>
    <w:rsid w:val="00C85F03"/>
    <w:rsid w:val="00C86082"/>
    <w:rsid w:val="00C860B8"/>
    <w:rsid w:val="00C86154"/>
    <w:rsid w:val="00C86332"/>
    <w:rsid w:val="00C865B6"/>
    <w:rsid w:val="00C866D6"/>
    <w:rsid w:val="00C86922"/>
    <w:rsid w:val="00C86CAA"/>
    <w:rsid w:val="00C8716F"/>
    <w:rsid w:val="00C8726E"/>
    <w:rsid w:val="00C877E1"/>
    <w:rsid w:val="00C877FD"/>
    <w:rsid w:val="00C87BDB"/>
    <w:rsid w:val="00C90076"/>
    <w:rsid w:val="00C90164"/>
    <w:rsid w:val="00C903E5"/>
    <w:rsid w:val="00C9079B"/>
    <w:rsid w:val="00C90A3F"/>
    <w:rsid w:val="00C90AFE"/>
    <w:rsid w:val="00C90C44"/>
    <w:rsid w:val="00C90F00"/>
    <w:rsid w:val="00C91206"/>
    <w:rsid w:val="00C912B6"/>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4498"/>
    <w:rsid w:val="00C946E2"/>
    <w:rsid w:val="00C94784"/>
    <w:rsid w:val="00C9486A"/>
    <w:rsid w:val="00C948BC"/>
    <w:rsid w:val="00C948F0"/>
    <w:rsid w:val="00C94FFE"/>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67"/>
    <w:rsid w:val="00CA0714"/>
    <w:rsid w:val="00CA08C2"/>
    <w:rsid w:val="00CA0917"/>
    <w:rsid w:val="00CA0964"/>
    <w:rsid w:val="00CA0A2E"/>
    <w:rsid w:val="00CA0B80"/>
    <w:rsid w:val="00CA0E7B"/>
    <w:rsid w:val="00CA0EC2"/>
    <w:rsid w:val="00CA1079"/>
    <w:rsid w:val="00CA135E"/>
    <w:rsid w:val="00CA18F5"/>
    <w:rsid w:val="00CA1A8A"/>
    <w:rsid w:val="00CA1B78"/>
    <w:rsid w:val="00CA1D10"/>
    <w:rsid w:val="00CA1D15"/>
    <w:rsid w:val="00CA1DBB"/>
    <w:rsid w:val="00CA1E2E"/>
    <w:rsid w:val="00CA20C9"/>
    <w:rsid w:val="00CA21E7"/>
    <w:rsid w:val="00CA2484"/>
    <w:rsid w:val="00CA24D0"/>
    <w:rsid w:val="00CA25D0"/>
    <w:rsid w:val="00CA2933"/>
    <w:rsid w:val="00CA2979"/>
    <w:rsid w:val="00CA2D8B"/>
    <w:rsid w:val="00CA31EB"/>
    <w:rsid w:val="00CA321C"/>
    <w:rsid w:val="00CA335F"/>
    <w:rsid w:val="00CA369E"/>
    <w:rsid w:val="00CA3895"/>
    <w:rsid w:val="00CA3C12"/>
    <w:rsid w:val="00CA431F"/>
    <w:rsid w:val="00CA450F"/>
    <w:rsid w:val="00CA451E"/>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110"/>
    <w:rsid w:val="00CB334C"/>
    <w:rsid w:val="00CB3466"/>
    <w:rsid w:val="00CB36D2"/>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44F"/>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3EC1"/>
    <w:rsid w:val="00CC413D"/>
    <w:rsid w:val="00CC421F"/>
    <w:rsid w:val="00CC44F2"/>
    <w:rsid w:val="00CC45FF"/>
    <w:rsid w:val="00CC4691"/>
    <w:rsid w:val="00CC4705"/>
    <w:rsid w:val="00CC489F"/>
    <w:rsid w:val="00CC4B02"/>
    <w:rsid w:val="00CC4D38"/>
    <w:rsid w:val="00CC4FF0"/>
    <w:rsid w:val="00CC599D"/>
    <w:rsid w:val="00CC5BE3"/>
    <w:rsid w:val="00CC5D88"/>
    <w:rsid w:val="00CC5F0A"/>
    <w:rsid w:val="00CC5FD9"/>
    <w:rsid w:val="00CC613A"/>
    <w:rsid w:val="00CC6164"/>
    <w:rsid w:val="00CC642A"/>
    <w:rsid w:val="00CC664D"/>
    <w:rsid w:val="00CC69E5"/>
    <w:rsid w:val="00CC6B27"/>
    <w:rsid w:val="00CC6BC4"/>
    <w:rsid w:val="00CC6BCC"/>
    <w:rsid w:val="00CC72FD"/>
    <w:rsid w:val="00CC770F"/>
    <w:rsid w:val="00CC7BF5"/>
    <w:rsid w:val="00CC7D14"/>
    <w:rsid w:val="00CD028E"/>
    <w:rsid w:val="00CD03D8"/>
    <w:rsid w:val="00CD047A"/>
    <w:rsid w:val="00CD0770"/>
    <w:rsid w:val="00CD08E0"/>
    <w:rsid w:val="00CD0B31"/>
    <w:rsid w:val="00CD0C46"/>
    <w:rsid w:val="00CD1114"/>
    <w:rsid w:val="00CD1305"/>
    <w:rsid w:val="00CD1643"/>
    <w:rsid w:val="00CD1740"/>
    <w:rsid w:val="00CD177A"/>
    <w:rsid w:val="00CD1BEC"/>
    <w:rsid w:val="00CD1E9E"/>
    <w:rsid w:val="00CD1EDB"/>
    <w:rsid w:val="00CD1F60"/>
    <w:rsid w:val="00CD206B"/>
    <w:rsid w:val="00CD207C"/>
    <w:rsid w:val="00CD2167"/>
    <w:rsid w:val="00CD222A"/>
    <w:rsid w:val="00CD23A3"/>
    <w:rsid w:val="00CD27D6"/>
    <w:rsid w:val="00CD2800"/>
    <w:rsid w:val="00CD282E"/>
    <w:rsid w:val="00CD2978"/>
    <w:rsid w:val="00CD29F1"/>
    <w:rsid w:val="00CD2AED"/>
    <w:rsid w:val="00CD2E8D"/>
    <w:rsid w:val="00CD3236"/>
    <w:rsid w:val="00CD32E1"/>
    <w:rsid w:val="00CD370E"/>
    <w:rsid w:val="00CD3751"/>
    <w:rsid w:val="00CD3B4C"/>
    <w:rsid w:val="00CD3BD6"/>
    <w:rsid w:val="00CD3D7E"/>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5DF"/>
    <w:rsid w:val="00CE2908"/>
    <w:rsid w:val="00CE2E19"/>
    <w:rsid w:val="00CE387E"/>
    <w:rsid w:val="00CE3AA6"/>
    <w:rsid w:val="00CE3B7C"/>
    <w:rsid w:val="00CE3D34"/>
    <w:rsid w:val="00CE41C2"/>
    <w:rsid w:val="00CE4224"/>
    <w:rsid w:val="00CE4598"/>
    <w:rsid w:val="00CE459A"/>
    <w:rsid w:val="00CE474B"/>
    <w:rsid w:val="00CE4795"/>
    <w:rsid w:val="00CE47A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D99"/>
    <w:rsid w:val="00CE6E27"/>
    <w:rsid w:val="00CE6F66"/>
    <w:rsid w:val="00CE72BC"/>
    <w:rsid w:val="00CE740C"/>
    <w:rsid w:val="00CE75B4"/>
    <w:rsid w:val="00CE7750"/>
    <w:rsid w:val="00CE781D"/>
    <w:rsid w:val="00CE79A0"/>
    <w:rsid w:val="00CE7A4E"/>
    <w:rsid w:val="00CE7ABD"/>
    <w:rsid w:val="00CE7C92"/>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505"/>
    <w:rsid w:val="00CF25C3"/>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07D21"/>
    <w:rsid w:val="00D10160"/>
    <w:rsid w:val="00D1024F"/>
    <w:rsid w:val="00D1080A"/>
    <w:rsid w:val="00D10BA7"/>
    <w:rsid w:val="00D10CB2"/>
    <w:rsid w:val="00D10E05"/>
    <w:rsid w:val="00D10E50"/>
    <w:rsid w:val="00D10FAC"/>
    <w:rsid w:val="00D10FC3"/>
    <w:rsid w:val="00D11125"/>
    <w:rsid w:val="00D1122F"/>
    <w:rsid w:val="00D11246"/>
    <w:rsid w:val="00D113BD"/>
    <w:rsid w:val="00D11646"/>
    <w:rsid w:val="00D116B8"/>
    <w:rsid w:val="00D117E6"/>
    <w:rsid w:val="00D119A4"/>
    <w:rsid w:val="00D119D2"/>
    <w:rsid w:val="00D1230A"/>
    <w:rsid w:val="00D1247F"/>
    <w:rsid w:val="00D125B1"/>
    <w:rsid w:val="00D12659"/>
    <w:rsid w:val="00D127DD"/>
    <w:rsid w:val="00D12924"/>
    <w:rsid w:val="00D129C7"/>
    <w:rsid w:val="00D12A8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534"/>
    <w:rsid w:val="00D276AE"/>
    <w:rsid w:val="00D27738"/>
    <w:rsid w:val="00D27A70"/>
    <w:rsid w:val="00D27B9E"/>
    <w:rsid w:val="00D30432"/>
    <w:rsid w:val="00D305EA"/>
    <w:rsid w:val="00D30683"/>
    <w:rsid w:val="00D30763"/>
    <w:rsid w:val="00D30B3F"/>
    <w:rsid w:val="00D30C18"/>
    <w:rsid w:val="00D30C7C"/>
    <w:rsid w:val="00D30CE7"/>
    <w:rsid w:val="00D30DD1"/>
    <w:rsid w:val="00D30FAC"/>
    <w:rsid w:val="00D31153"/>
    <w:rsid w:val="00D312CF"/>
    <w:rsid w:val="00D31599"/>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95B"/>
    <w:rsid w:val="00D35AAE"/>
    <w:rsid w:val="00D35D42"/>
    <w:rsid w:val="00D35D73"/>
    <w:rsid w:val="00D3600D"/>
    <w:rsid w:val="00D36242"/>
    <w:rsid w:val="00D362E1"/>
    <w:rsid w:val="00D3670A"/>
    <w:rsid w:val="00D3696C"/>
    <w:rsid w:val="00D3698E"/>
    <w:rsid w:val="00D36DD5"/>
    <w:rsid w:val="00D37174"/>
    <w:rsid w:val="00D37205"/>
    <w:rsid w:val="00D3725C"/>
    <w:rsid w:val="00D37301"/>
    <w:rsid w:val="00D37336"/>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E5"/>
    <w:rsid w:val="00D5269C"/>
    <w:rsid w:val="00D5274F"/>
    <w:rsid w:val="00D52BD2"/>
    <w:rsid w:val="00D52D13"/>
    <w:rsid w:val="00D532DB"/>
    <w:rsid w:val="00D53549"/>
    <w:rsid w:val="00D538BD"/>
    <w:rsid w:val="00D53FE2"/>
    <w:rsid w:val="00D542CC"/>
    <w:rsid w:val="00D54310"/>
    <w:rsid w:val="00D54558"/>
    <w:rsid w:val="00D5458E"/>
    <w:rsid w:val="00D54945"/>
    <w:rsid w:val="00D54B0A"/>
    <w:rsid w:val="00D54DA8"/>
    <w:rsid w:val="00D54FCF"/>
    <w:rsid w:val="00D54FF8"/>
    <w:rsid w:val="00D5530A"/>
    <w:rsid w:val="00D5596A"/>
    <w:rsid w:val="00D55EB0"/>
    <w:rsid w:val="00D55EF1"/>
    <w:rsid w:val="00D56073"/>
    <w:rsid w:val="00D56778"/>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30F"/>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B9A"/>
    <w:rsid w:val="00D71D71"/>
    <w:rsid w:val="00D71E03"/>
    <w:rsid w:val="00D71ED7"/>
    <w:rsid w:val="00D72086"/>
    <w:rsid w:val="00D72156"/>
    <w:rsid w:val="00D7256B"/>
    <w:rsid w:val="00D725D1"/>
    <w:rsid w:val="00D726DC"/>
    <w:rsid w:val="00D72756"/>
    <w:rsid w:val="00D72A63"/>
    <w:rsid w:val="00D72C70"/>
    <w:rsid w:val="00D732CC"/>
    <w:rsid w:val="00D732E0"/>
    <w:rsid w:val="00D732E3"/>
    <w:rsid w:val="00D73390"/>
    <w:rsid w:val="00D7359D"/>
    <w:rsid w:val="00D737F4"/>
    <w:rsid w:val="00D73A32"/>
    <w:rsid w:val="00D73CD0"/>
    <w:rsid w:val="00D73E85"/>
    <w:rsid w:val="00D7406A"/>
    <w:rsid w:val="00D740ED"/>
    <w:rsid w:val="00D741AD"/>
    <w:rsid w:val="00D743DD"/>
    <w:rsid w:val="00D74467"/>
    <w:rsid w:val="00D744B9"/>
    <w:rsid w:val="00D747C6"/>
    <w:rsid w:val="00D74877"/>
    <w:rsid w:val="00D74AB5"/>
    <w:rsid w:val="00D74BEC"/>
    <w:rsid w:val="00D75144"/>
    <w:rsid w:val="00D753F0"/>
    <w:rsid w:val="00D7546E"/>
    <w:rsid w:val="00D75738"/>
    <w:rsid w:val="00D757A0"/>
    <w:rsid w:val="00D757C5"/>
    <w:rsid w:val="00D75894"/>
    <w:rsid w:val="00D7589F"/>
    <w:rsid w:val="00D75B3C"/>
    <w:rsid w:val="00D75B83"/>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5059"/>
    <w:rsid w:val="00D8507B"/>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6C3"/>
    <w:rsid w:val="00D90884"/>
    <w:rsid w:val="00D909EC"/>
    <w:rsid w:val="00D90D36"/>
    <w:rsid w:val="00D90D5C"/>
    <w:rsid w:val="00D90FAE"/>
    <w:rsid w:val="00D9146F"/>
    <w:rsid w:val="00D914B2"/>
    <w:rsid w:val="00D9159E"/>
    <w:rsid w:val="00D91A68"/>
    <w:rsid w:val="00D91A84"/>
    <w:rsid w:val="00D91ABF"/>
    <w:rsid w:val="00D91E15"/>
    <w:rsid w:val="00D91E61"/>
    <w:rsid w:val="00D91F94"/>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84F"/>
    <w:rsid w:val="00D93B62"/>
    <w:rsid w:val="00D93CA3"/>
    <w:rsid w:val="00D93F8C"/>
    <w:rsid w:val="00D941EE"/>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121"/>
    <w:rsid w:val="00D9729A"/>
    <w:rsid w:val="00D9735F"/>
    <w:rsid w:val="00D975D1"/>
    <w:rsid w:val="00D976E1"/>
    <w:rsid w:val="00D97880"/>
    <w:rsid w:val="00D97B51"/>
    <w:rsid w:val="00D97C1F"/>
    <w:rsid w:val="00D97C4C"/>
    <w:rsid w:val="00D97CC2"/>
    <w:rsid w:val="00DA0060"/>
    <w:rsid w:val="00DA008C"/>
    <w:rsid w:val="00DA013F"/>
    <w:rsid w:val="00DA047B"/>
    <w:rsid w:val="00DA04B2"/>
    <w:rsid w:val="00DA04CD"/>
    <w:rsid w:val="00DA06CC"/>
    <w:rsid w:val="00DA0701"/>
    <w:rsid w:val="00DA0C44"/>
    <w:rsid w:val="00DA0DB2"/>
    <w:rsid w:val="00DA1087"/>
    <w:rsid w:val="00DA1111"/>
    <w:rsid w:val="00DA1136"/>
    <w:rsid w:val="00DA122F"/>
    <w:rsid w:val="00DA12B9"/>
    <w:rsid w:val="00DA1410"/>
    <w:rsid w:val="00DA1527"/>
    <w:rsid w:val="00DA194F"/>
    <w:rsid w:val="00DA19DB"/>
    <w:rsid w:val="00DA1A47"/>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681"/>
    <w:rsid w:val="00DA46C5"/>
    <w:rsid w:val="00DA472A"/>
    <w:rsid w:val="00DA48EE"/>
    <w:rsid w:val="00DA4A65"/>
    <w:rsid w:val="00DA4AF9"/>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B016D"/>
    <w:rsid w:val="00DB024C"/>
    <w:rsid w:val="00DB033E"/>
    <w:rsid w:val="00DB03FB"/>
    <w:rsid w:val="00DB05A8"/>
    <w:rsid w:val="00DB0613"/>
    <w:rsid w:val="00DB06A9"/>
    <w:rsid w:val="00DB0762"/>
    <w:rsid w:val="00DB077C"/>
    <w:rsid w:val="00DB07E4"/>
    <w:rsid w:val="00DB08BD"/>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693"/>
    <w:rsid w:val="00DB7986"/>
    <w:rsid w:val="00DB7AA5"/>
    <w:rsid w:val="00DB7DDE"/>
    <w:rsid w:val="00DB7F72"/>
    <w:rsid w:val="00DB7FAD"/>
    <w:rsid w:val="00DC009B"/>
    <w:rsid w:val="00DC0186"/>
    <w:rsid w:val="00DC02B3"/>
    <w:rsid w:val="00DC0430"/>
    <w:rsid w:val="00DC085A"/>
    <w:rsid w:val="00DC08D4"/>
    <w:rsid w:val="00DC09D9"/>
    <w:rsid w:val="00DC0CB0"/>
    <w:rsid w:val="00DC0CD7"/>
    <w:rsid w:val="00DC0D66"/>
    <w:rsid w:val="00DC0F1A"/>
    <w:rsid w:val="00DC0F4F"/>
    <w:rsid w:val="00DC12E8"/>
    <w:rsid w:val="00DC1399"/>
    <w:rsid w:val="00DC17D3"/>
    <w:rsid w:val="00DC1828"/>
    <w:rsid w:val="00DC18B9"/>
    <w:rsid w:val="00DC18C1"/>
    <w:rsid w:val="00DC1CE2"/>
    <w:rsid w:val="00DC1D9E"/>
    <w:rsid w:val="00DC1F8F"/>
    <w:rsid w:val="00DC215E"/>
    <w:rsid w:val="00DC2304"/>
    <w:rsid w:val="00DC245B"/>
    <w:rsid w:val="00DC25E3"/>
    <w:rsid w:val="00DC299E"/>
    <w:rsid w:val="00DC29E1"/>
    <w:rsid w:val="00DC2AEE"/>
    <w:rsid w:val="00DC2B25"/>
    <w:rsid w:val="00DC2D88"/>
    <w:rsid w:val="00DC3307"/>
    <w:rsid w:val="00DC333E"/>
    <w:rsid w:val="00DC3534"/>
    <w:rsid w:val="00DC37E8"/>
    <w:rsid w:val="00DC3951"/>
    <w:rsid w:val="00DC3CF7"/>
    <w:rsid w:val="00DC3DC2"/>
    <w:rsid w:val="00DC3E94"/>
    <w:rsid w:val="00DC3F4D"/>
    <w:rsid w:val="00DC3F73"/>
    <w:rsid w:val="00DC402A"/>
    <w:rsid w:val="00DC4220"/>
    <w:rsid w:val="00DC42FD"/>
    <w:rsid w:val="00DC4376"/>
    <w:rsid w:val="00DC4705"/>
    <w:rsid w:val="00DC471A"/>
    <w:rsid w:val="00DC4A48"/>
    <w:rsid w:val="00DC4A67"/>
    <w:rsid w:val="00DC4C0A"/>
    <w:rsid w:val="00DC4FAE"/>
    <w:rsid w:val="00DC5158"/>
    <w:rsid w:val="00DC53DF"/>
    <w:rsid w:val="00DC54D4"/>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F56"/>
    <w:rsid w:val="00DD2283"/>
    <w:rsid w:val="00DD24F7"/>
    <w:rsid w:val="00DD25DD"/>
    <w:rsid w:val="00DD268D"/>
    <w:rsid w:val="00DD26AF"/>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A02"/>
    <w:rsid w:val="00DD5C73"/>
    <w:rsid w:val="00DD5D47"/>
    <w:rsid w:val="00DD5DCD"/>
    <w:rsid w:val="00DD5DD0"/>
    <w:rsid w:val="00DD61B7"/>
    <w:rsid w:val="00DD6287"/>
    <w:rsid w:val="00DD637B"/>
    <w:rsid w:val="00DD63AF"/>
    <w:rsid w:val="00DD63E3"/>
    <w:rsid w:val="00DD667A"/>
    <w:rsid w:val="00DD6695"/>
    <w:rsid w:val="00DD6834"/>
    <w:rsid w:val="00DD6AE7"/>
    <w:rsid w:val="00DD6C29"/>
    <w:rsid w:val="00DD7074"/>
    <w:rsid w:val="00DD7266"/>
    <w:rsid w:val="00DD73C7"/>
    <w:rsid w:val="00DD740A"/>
    <w:rsid w:val="00DD7651"/>
    <w:rsid w:val="00DD7690"/>
    <w:rsid w:val="00DD7A93"/>
    <w:rsid w:val="00DD7B02"/>
    <w:rsid w:val="00DD7D84"/>
    <w:rsid w:val="00DE00E6"/>
    <w:rsid w:val="00DE04D4"/>
    <w:rsid w:val="00DE04EE"/>
    <w:rsid w:val="00DE0562"/>
    <w:rsid w:val="00DE06CF"/>
    <w:rsid w:val="00DE0907"/>
    <w:rsid w:val="00DE0C18"/>
    <w:rsid w:val="00DE1134"/>
    <w:rsid w:val="00DE1192"/>
    <w:rsid w:val="00DE11FF"/>
    <w:rsid w:val="00DE1213"/>
    <w:rsid w:val="00DE128D"/>
    <w:rsid w:val="00DE142F"/>
    <w:rsid w:val="00DE170C"/>
    <w:rsid w:val="00DE1751"/>
    <w:rsid w:val="00DE1957"/>
    <w:rsid w:val="00DE1CCF"/>
    <w:rsid w:val="00DE1FC1"/>
    <w:rsid w:val="00DE25DD"/>
    <w:rsid w:val="00DE2817"/>
    <w:rsid w:val="00DE3052"/>
    <w:rsid w:val="00DE30F5"/>
    <w:rsid w:val="00DE31EE"/>
    <w:rsid w:val="00DE32BA"/>
    <w:rsid w:val="00DE349D"/>
    <w:rsid w:val="00DE36B5"/>
    <w:rsid w:val="00DE397B"/>
    <w:rsid w:val="00DE3B0D"/>
    <w:rsid w:val="00DE3DDB"/>
    <w:rsid w:val="00DE3E28"/>
    <w:rsid w:val="00DE3E9D"/>
    <w:rsid w:val="00DE4331"/>
    <w:rsid w:val="00DE4548"/>
    <w:rsid w:val="00DE46C4"/>
    <w:rsid w:val="00DE473C"/>
    <w:rsid w:val="00DE4B33"/>
    <w:rsid w:val="00DE506C"/>
    <w:rsid w:val="00DE51F8"/>
    <w:rsid w:val="00DE5334"/>
    <w:rsid w:val="00DE547A"/>
    <w:rsid w:val="00DE5723"/>
    <w:rsid w:val="00DE57FA"/>
    <w:rsid w:val="00DE591E"/>
    <w:rsid w:val="00DE59EB"/>
    <w:rsid w:val="00DE5B08"/>
    <w:rsid w:val="00DE5EDB"/>
    <w:rsid w:val="00DE604C"/>
    <w:rsid w:val="00DE613F"/>
    <w:rsid w:val="00DE61EE"/>
    <w:rsid w:val="00DE6233"/>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10A2"/>
    <w:rsid w:val="00DF1579"/>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6A"/>
    <w:rsid w:val="00E058BB"/>
    <w:rsid w:val="00E05906"/>
    <w:rsid w:val="00E05DC6"/>
    <w:rsid w:val="00E05F18"/>
    <w:rsid w:val="00E064FB"/>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ACE"/>
    <w:rsid w:val="00E11121"/>
    <w:rsid w:val="00E1184E"/>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769"/>
    <w:rsid w:val="00E129E1"/>
    <w:rsid w:val="00E12D81"/>
    <w:rsid w:val="00E12DF1"/>
    <w:rsid w:val="00E12EAF"/>
    <w:rsid w:val="00E13125"/>
    <w:rsid w:val="00E1338E"/>
    <w:rsid w:val="00E134C6"/>
    <w:rsid w:val="00E1357A"/>
    <w:rsid w:val="00E137F4"/>
    <w:rsid w:val="00E13A72"/>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30C"/>
    <w:rsid w:val="00E175EE"/>
    <w:rsid w:val="00E176A1"/>
    <w:rsid w:val="00E176BC"/>
    <w:rsid w:val="00E17AC2"/>
    <w:rsid w:val="00E17DF2"/>
    <w:rsid w:val="00E17E33"/>
    <w:rsid w:val="00E17F2B"/>
    <w:rsid w:val="00E20577"/>
    <w:rsid w:val="00E20A39"/>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129"/>
    <w:rsid w:val="00E251A0"/>
    <w:rsid w:val="00E2528A"/>
    <w:rsid w:val="00E253EB"/>
    <w:rsid w:val="00E2562B"/>
    <w:rsid w:val="00E25653"/>
    <w:rsid w:val="00E25699"/>
    <w:rsid w:val="00E25862"/>
    <w:rsid w:val="00E25C30"/>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E0"/>
    <w:rsid w:val="00E26FF9"/>
    <w:rsid w:val="00E270B2"/>
    <w:rsid w:val="00E2737D"/>
    <w:rsid w:val="00E27415"/>
    <w:rsid w:val="00E27836"/>
    <w:rsid w:val="00E27CBC"/>
    <w:rsid w:val="00E27CFC"/>
    <w:rsid w:val="00E27D36"/>
    <w:rsid w:val="00E27E92"/>
    <w:rsid w:val="00E27E95"/>
    <w:rsid w:val="00E30014"/>
    <w:rsid w:val="00E304C4"/>
    <w:rsid w:val="00E30605"/>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E62"/>
    <w:rsid w:val="00E34F2D"/>
    <w:rsid w:val="00E34FF5"/>
    <w:rsid w:val="00E352E3"/>
    <w:rsid w:val="00E35368"/>
    <w:rsid w:val="00E35883"/>
    <w:rsid w:val="00E359C6"/>
    <w:rsid w:val="00E35BB4"/>
    <w:rsid w:val="00E35BD8"/>
    <w:rsid w:val="00E35EFA"/>
    <w:rsid w:val="00E35F3D"/>
    <w:rsid w:val="00E35F5B"/>
    <w:rsid w:val="00E36032"/>
    <w:rsid w:val="00E360AC"/>
    <w:rsid w:val="00E36306"/>
    <w:rsid w:val="00E36330"/>
    <w:rsid w:val="00E36465"/>
    <w:rsid w:val="00E36673"/>
    <w:rsid w:val="00E36CB3"/>
    <w:rsid w:val="00E36F23"/>
    <w:rsid w:val="00E37134"/>
    <w:rsid w:val="00E37D4C"/>
    <w:rsid w:val="00E37DCF"/>
    <w:rsid w:val="00E401BE"/>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2D9B"/>
    <w:rsid w:val="00E430DC"/>
    <w:rsid w:val="00E4326F"/>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6B"/>
    <w:rsid w:val="00E508A8"/>
    <w:rsid w:val="00E50920"/>
    <w:rsid w:val="00E50C61"/>
    <w:rsid w:val="00E50CA1"/>
    <w:rsid w:val="00E510C4"/>
    <w:rsid w:val="00E5112A"/>
    <w:rsid w:val="00E5113A"/>
    <w:rsid w:val="00E511B3"/>
    <w:rsid w:val="00E512F6"/>
    <w:rsid w:val="00E51494"/>
    <w:rsid w:val="00E514BF"/>
    <w:rsid w:val="00E5160E"/>
    <w:rsid w:val="00E51826"/>
    <w:rsid w:val="00E5184B"/>
    <w:rsid w:val="00E51CD8"/>
    <w:rsid w:val="00E51D82"/>
    <w:rsid w:val="00E5260A"/>
    <w:rsid w:val="00E527B5"/>
    <w:rsid w:val="00E5289B"/>
    <w:rsid w:val="00E529A5"/>
    <w:rsid w:val="00E52B45"/>
    <w:rsid w:val="00E52B5F"/>
    <w:rsid w:val="00E52CAE"/>
    <w:rsid w:val="00E5305C"/>
    <w:rsid w:val="00E530F6"/>
    <w:rsid w:val="00E5336D"/>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C72"/>
    <w:rsid w:val="00E55DF4"/>
    <w:rsid w:val="00E55EDD"/>
    <w:rsid w:val="00E55F3C"/>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C34"/>
    <w:rsid w:val="00E60080"/>
    <w:rsid w:val="00E6019B"/>
    <w:rsid w:val="00E60473"/>
    <w:rsid w:val="00E605CB"/>
    <w:rsid w:val="00E60C5D"/>
    <w:rsid w:val="00E60C87"/>
    <w:rsid w:val="00E60EDE"/>
    <w:rsid w:val="00E60FFB"/>
    <w:rsid w:val="00E615A3"/>
    <w:rsid w:val="00E61A1E"/>
    <w:rsid w:val="00E61CF6"/>
    <w:rsid w:val="00E61D16"/>
    <w:rsid w:val="00E61D1E"/>
    <w:rsid w:val="00E6211D"/>
    <w:rsid w:val="00E6226D"/>
    <w:rsid w:val="00E6241F"/>
    <w:rsid w:val="00E626B3"/>
    <w:rsid w:val="00E6276B"/>
    <w:rsid w:val="00E6281A"/>
    <w:rsid w:val="00E62B15"/>
    <w:rsid w:val="00E633BE"/>
    <w:rsid w:val="00E6377E"/>
    <w:rsid w:val="00E637C3"/>
    <w:rsid w:val="00E63897"/>
    <w:rsid w:val="00E63A2C"/>
    <w:rsid w:val="00E63B19"/>
    <w:rsid w:val="00E63CC9"/>
    <w:rsid w:val="00E63FCE"/>
    <w:rsid w:val="00E63FF5"/>
    <w:rsid w:val="00E64151"/>
    <w:rsid w:val="00E6421D"/>
    <w:rsid w:val="00E64A9D"/>
    <w:rsid w:val="00E64BA1"/>
    <w:rsid w:val="00E64E26"/>
    <w:rsid w:val="00E65328"/>
    <w:rsid w:val="00E653AA"/>
    <w:rsid w:val="00E65738"/>
    <w:rsid w:val="00E65815"/>
    <w:rsid w:val="00E65888"/>
    <w:rsid w:val="00E6590E"/>
    <w:rsid w:val="00E65C1D"/>
    <w:rsid w:val="00E65FF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F0B"/>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658"/>
    <w:rsid w:val="00E76711"/>
    <w:rsid w:val="00E76841"/>
    <w:rsid w:val="00E76856"/>
    <w:rsid w:val="00E769E2"/>
    <w:rsid w:val="00E76A6C"/>
    <w:rsid w:val="00E76CD3"/>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51"/>
    <w:rsid w:val="00EA1814"/>
    <w:rsid w:val="00EA1823"/>
    <w:rsid w:val="00EA18F9"/>
    <w:rsid w:val="00EA1D5B"/>
    <w:rsid w:val="00EA23B4"/>
    <w:rsid w:val="00EA23CD"/>
    <w:rsid w:val="00EA2445"/>
    <w:rsid w:val="00EA28B8"/>
    <w:rsid w:val="00EA295F"/>
    <w:rsid w:val="00EA2A32"/>
    <w:rsid w:val="00EA2BB0"/>
    <w:rsid w:val="00EA2DD2"/>
    <w:rsid w:val="00EA30E9"/>
    <w:rsid w:val="00EA3441"/>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6FE"/>
    <w:rsid w:val="00EB4E12"/>
    <w:rsid w:val="00EB5373"/>
    <w:rsid w:val="00EB541D"/>
    <w:rsid w:val="00EB56C3"/>
    <w:rsid w:val="00EB5A31"/>
    <w:rsid w:val="00EB5A35"/>
    <w:rsid w:val="00EB5A72"/>
    <w:rsid w:val="00EB5BA2"/>
    <w:rsid w:val="00EB5E55"/>
    <w:rsid w:val="00EB6019"/>
    <w:rsid w:val="00EB616D"/>
    <w:rsid w:val="00EB63C0"/>
    <w:rsid w:val="00EB6476"/>
    <w:rsid w:val="00EB664D"/>
    <w:rsid w:val="00EB66A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6BF"/>
    <w:rsid w:val="00EC4891"/>
    <w:rsid w:val="00EC492E"/>
    <w:rsid w:val="00EC4A30"/>
    <w:rsid w:val="00EC4A54"/>
    <w:rsid w:val="00EC4DC3"/>
    <w:rsid w:val="00EC4F74"/>
    <w:rsid w:val="00EC508E"/>
    <w:rsid w:val="00EC52B5"/>
    <w:rsid w:val="00EC5A51"/>
    <w:rsid w:val="00EC5B2B"/>
    <w:rsid w:val="00EC5CA9"/>
    <w:rsid w:val="00EC5E9F"/>
    <w:rsid w:val="00EC5FEF"/>
    <w:rsid w:val="00EC608F"/>
    <w:rsid w:val="00EC6090"/>
    <w:rsid w:val="00EC60BC"/>
    <w:rsid w:val="00EC6309"/>
    <w:rsid w:val="00EC65C9"/>
    <w:rsid w:val="00EC67E5"/>
    <w:rsid w:val="00EC6BC3"/>
    <w:rsid w:val="00EC6C21"/>
    <w:rsid w:val="00EC6CD5"/>
    <w:rsid w:val="00EC719D"/>
    <w:rsid w:val="00EC7589"/>
    <w:rsid w:val="00EC763A"/>
    <w:rsid w:val="00EC7A3F"/>
    <w:rsid w:val="00EC7A4F"/>
    <w:rsid w:val="00EC7B7F"/>
    <w:rsid w:val="00EC7CF1"/>
    <w:rsid w:val="00EC7F0B"/>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3522"/>
    <w:rsid w:val="00ED3787"/>
    <w:rsid w:val="00ED3BD8"/>
    <w:rsid w:val="00ED3C9A"/>
    <w:rsid w:val="00ED3ED8"/>
    <w:rsid w:val="00ED465A"/>
    <w:rsid w:val="00ED4727"/>
    <w:rsid w:val="00ED484E"/>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409"/>
    <w:rsid w:val="00EE5539"/>
    <w:rsid w:val="00EE5785"/>
    <w:rsid w:val="00EE58C7"/>
    <w:rsid w:val="00EE5B3D"/>
    <w:rsid w:val="00EE5E60"/>
    <w:rsid w:val="00EE60E6"/>
    <w:rsid w:val="00EE6424"/>
    <w:rsid w:val="00EE693C"/>
    <w:rsid w:val="00EE6B42"/>
    <w:rsid w:val="00EE6B64"/>
    <w:rsid w:val="00EE6B73"/>
    <w:rsid w:val="00EE6C17"/>
    <w:rsid w:val="00EE6D70"/>
    <w:rsid w:val="00EE6EAF"/>
    <w:rsid w:val="00EE711C"/>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160"/>
    <w:rsid w:val="00EF6A6B"/>
    <w:rsid w:val="00EF6B0A"/>
    <w:rsid w:val="00EF6B77"/>
    <w:rsid w:val="00EF6E4C"/>
    <w:rsid w:val="00EF6EC3"/>
    <w:rsid w:val="00EF6F41"/>
    <w:rsid w:val="00EF7067"/>
    <w:rsid w:val="00EF75AA"/>
    <w:rsid w:val="00EF7932"/>
    <w:rsid w:val="00EF7AAF"/>
    <w:rsid w:val="00EF7B4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792"/>
    <w:rsid w:val="00F06873"/>
    <w:rsid w:val="00F06919"/>
    <w:rsid w:val="00F06F4C"/>
    <w:rsid w:val="00F06FFB"/>
    <w:rsid w:val="00F07318"/>
    <w:rsid w:val="00F07692"/>
    <w:rsid w:val="00F07A81"/>
    <w:rsid w:val="00F07C07"/>
    <w:rsid w:val="00F07D30"/>
    <w:rsid w:val="00F07D6F"/>
    <w:rsid w:val="00F07D87"/>
    <w:rsid w:val="00F07E96"/>
    <w:rsid w:val="00F07EBE"/>
    <w:rsid w:val="00F07EEC"/>
    <w:rsid w:val="00F07FAB"/>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A6"/>
    <w:rsid w:val="00F130BB"/>
    <w:rsid w:val="00F1344A"/>
    <w:rsid w:val="00F139B5"/>
    <w:rsid w:val="00F13A57"/>
    <w:rsid w:val="00F13E13"/>
    <w:rsid w:val="00F13EC8"/>
    <w:rsid w:val="00F14527"/>
    <w:rsid w:val="00F145B5"/>
    <w:rsid w:val="00F147F0"/>
    <w:rsid w:val="00F149D4"/>
    <w:rsid w:val="00F14EB3"/>
    <w:rsid w:val="00F14F13"/>
    <w:rsid w:val="00F15202"/>
    <w:rsid w:val="00F15452"/>
    <w:rsid w:val="00F158F4"/>
    <w:rsid w:val="00F15B7C"/>
    <w:rsid w:val="00F15E71"/>
    <w:rsid w:val="00F1600D"/>
    <w:rsid w:val="00F1663E"/>
    <w:rsid w:val="00F16BCB"/>
    <w:rsid w:val="00F16C41"/>
    <w:rsid w:val="00F16C8C"/>
    <w:rsid w:val="00F16CF5"/>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2076"/>
    <w:rsid w:val="00F32288"/>
    <w:rsid w:val="00F325C4"/>
    <w:rsid w:val="00F32638"/>
    <w:rsid w:val="00F326C9"/>
    <w:rsid w:val="00F32A90"/>
    <w:rsid w:val="00F32AC4"/>
    <w:rsid w:val="00F32C57"/>
    <w:rsid w:val="00F32CC7"/>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29E"/>
    <w:rsid w:val="00F40373"/>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C"/>
    <w:rsid w:val="00F439E1"/>
    <w:rsid w:val="00F43AD9"/>
    <w:rsid w:val="00F43BC4"/>
    <w:rsid w:val="00F43D85"/>
    <w:rsid w:val="00F43DF3"/>
    <w:rsid w:val="00F44011"/>
    <w:rsid w:val="00F44406"/>
    <w:rsid w:val="00F4442E"/>
    <w:rsid w:val="00F4445C"/>
    <w:rsid w:val="00F447CD"/>
    <w:rsid w:val="00F44BBA"/>
    <w:rsid w:val="00F44D15"/>
    <w:rsid w:val="00F44F1B"/>
    <w:rsid w:val="00F44FC5"/>
    <w:rsid w:val="00F45210"/>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B96"/>
    <w:rsid w:val="00F47B9A"/>
    <w:rsid w:val="00F47ED0"/>
    <w:rsid w:val="00F501B6"/>
    <w:rsid w:val="00F503FD"/>
    <w:rsid w:val="00F504D3"/>
    <w:rsid w:val="00F50627"/>
    <w:rsid w:val="00F50806"/>
    <w:rsid w:val="00F508DF"/>
    <w:rsid w:val="00F50E4E"/>
    <w:rsid w:val="00F510B0"/>
    <w:rsid w:val="00F511BB"/>
    <w:rsid w:val="00F5131C"/>
    <w:rsid w:val="00F51363"/>
    <w:rsid w:val="00F51858"/>
    <w:rsid w:val="00F51FC1"/>
    <w:rsid w:val="00F5229F"/>
    <w:rsid w:val="00F5249B"/>
    <w:rsid w:val="00F52567"/>
    <w:rsid w:val="00F5262F"/>
    <w:rsid w:val="00F526B7"/>
    <w:rsid w:val="00F52CD9"/>
    <w:rsid w:val="00F52D96"/>
    <w:rsid w:val="00F52FDC"/>
    <w:rsid w:val="00F53134"/>
    <w:rsid w:val="00F534ED"/>
    <w:rsid w:val="00F539F7"/>
    <w:rsid w:val="00F53A33"/>
    <w:rsid w:val="00F53F1A"/>
    <w:rsid w:val="00F543B9"/>
    <w:rsid w:val="00F544F5"/>
    <w:rsid w:val="00F5468A"/>
    <w:rsid w:val="00F54924"/>
    <w:rsid w:val="00F54BF6"/>
    <w:rsid w:val="00F54BF8"/>
    <w:rsid w:val="00F54CEE"/>
    <w:rsid w:val="00F54E1E"/>
    <w:rsid w:val="00F54E98"/>
    <w:rsid w:val="00F54FEE"/>
    <w:rsid w:val="00F5549E"/>
    <w:rsid w:val="00F55506"/>
    <w:rsid w:val="00F559BB"/>
    <w:rsid w:val="00F55BC7"/>
    <w:rsid w:val="00F55C18"/>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5B"/>
    <w:rsid w:val="00F57D64"/>
    <w:rsid w:val="00F57FA5"/>
    <w:rsid w:val="00F600F3"/>
    <w:rsid w:val="00F604C7"/>
    <w:rsid w:val="00F60530"/>
    <w:rsid w:val="00F605B2"/>
    <w:rsid w:val="00F60C0C"/>
    <w:rsid w:val="00F60E16"/>
    <w:rsid w:val="00F61379"/>
    <w:rsid w:val="00F61426"/>
    <w:rsid w:val="00F614B7"/>
    <w:rsid w:val="00F6179E"/>
    <w:rsid w:val="00F61893"/>
    <w:rsid w:val="00F61B49"/>
    <w:rsid w:val="00F61C5C"/>
    <w:rsid w:val="00F61C68"/>
    <w:rsid w:val="00F61EBB"/>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FB"/>
    <w:rsid w:val="00F665D6"/>
    <w:rsid w:val="00F66788"/>
    <w:rsid w:val="00F66858"/>
    <w:rsid w:val="00F668D5"/>
    <w:rsid w:val="00F669DB"/>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271"/>
    <w:rsid w:val="00F74307"/>
    <w:rsid w:val="00F743C7"/>
    <w:rsid w:val="00F745EA"/>
    <w:rsid w:val="00F74D1B"/>
    <w:rsid w:val="00F74E3C"/>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A39"/>
    <w:rsid w:val="00F80B54"/>
    <w:rsid w:val="00F80CA5"/>
    <w:rsid w:val="00F80E8D"/>
    <w:rsid w:val="00F80F7A"/>
    <w:rsid w:val="00F81166"/>
    <w:rsid w:val="00F8135A"/>
    <w:rsid w:val="00F815CE"/>
    <w:rsid w:val="00F8190C"/>
    <w:rsid w:val="00F819DA"/>
    <w:rsid w:val="00F81B7E"/>
    <w:rsid w:val="00F81C00"/>
    <w:rsid w:val="00F81C0B"/>
    <w:rsid w:val="00F81C98"/>
    <w:rsid w:val="00F81DC0"/>
    <w:rsid w:val="00F81E51"/>
    <w:rsid w:val="00F81ECD"/>
    <w:rsid w:val="00F81EE5"/>
    <w:rsid w:val="00F81FCB"/>
    <w:rsid w:val="00F821EB"/>
    <w:rsid w:val="00F82564"/>
    <w:rsid w:val="00F82591"/>
    <w:rsid w:val="00F82703"/>
    <w:rsid w:val="00F829FD"/>
    <w:rsid w:val="00F82D95"/>
    <w:rsid w:val="00F8316D"/>
    <w:rsid w:val="00F833A5"/>
    <w:rsid w:val="00F8362D"/>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A00"/>
    <w:rsid w:val="00F87E88"/>
    <w:rsid w:val="00F87FA4"/>
    <w:rsid w:val="00F90053"/>
    <w:rsid w:val="00F90273"/>
    <w:rsid w:val="00F90393"/>
    <w:rsid w:val="00F90694"/>
    <w:rsid w:val="00F906E0"/>
    <w:rsid w:val="00F9075E"/>
    <w:rsid w:val="00F909C8"/>
    <w:rsid w:val="00F90D74"/>
    <w:rsid w:val="00F90FB9"/>
    <w:rsid w:val="00F910CE"/>
    <w:rsid w:val="00F9110F"/>
    <w:rsid w:val="00F911B9"/>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9D"/>
    <w:rsid w:val="00F94AD5"/>
    <w:rsid w:val="00F94B11"/>
    <w:rsid w:val="00F94B4C"/>
    <w:rsid w:val="00F94E9A"/>
    <w:rsid w:val="00F94E9E"/>
    <w:rsid w:val="00F94ED7"/>
    <w:rsid w:val="00F95154"/>
    <w:rsid w:val="00F951F9"/>
    <w:rsid w:val="00F952A6"/>
    <w:rsid w:val="00F955E1"/>
    <w:rsid w:val="00F955EA"/>
    <w:rsid w:val="00F955F3"/>
    <w:rsid w:val="00F956C7"/>
    <w:rsid w:val="00F95ADB"/>
    <w:rsid w:val="00F95B60"/>
    <w:rsid w:val="00F95C33"/>
    <w:rsid w:val="00F95C4A"/>
    <w:rsid w:val="00F95F26"/>
    <w:rsid w:val="00F95F7A"/>
    <w:rsid w:val="00F966A7"/>
    <w:rsid w:val="00F96A15"/>
    <w:rsid w:val="00F96C69"/>
    <w:rsid w:val="00F96CE7"/>
    <w:rsid w:val="00F96F27"/>
    <w:rsid w:val="00F972D2"/>
    <w:rsid w:val="00F974EE"/>
    <w:rsid w:val="00F974FB"/>
    <w:rsid w:val="00F977A9"/>
    <w:rsid w:val="00F977EE"/>
    <w:rsid w:val="00F97BB2"/>
    <w:rsid w:val="00F97F36"/>
    <w:rsid w:val="00FA011D"/>
    <w:rsid w:val="00FA01AF"/>
    <w:rsid w:val="00FA02D8"/>
    <w:rsid w:val="00FA062B"/>
    <w:rsid w:val="00FA0C61"/>
    <w:rsid w:val="00FA0CCE"/>
    <w:rsid w:val="00FA0D26"/>
    <w:rsid w:val="00FA1214"/>
    <w:rsid w:val="00FA1275"/>
    <w:rsid w:val="00FA1592"/>
    <w:rsid w:val="00FA16BE"/>
    <w:rsid w:val="00FA173D"/>
    <w:rsid w:val="00FA184E"/>
    <w:rsid w:val="00FA187F"/>
    <w:rsid w:val="00FA196E"/>
    <w:rsid w:val="00FA1BAD"/>
    <w:rsid w:val="00FA1D72"/>
    <w:rsid w:val="00FA1FEF"/>
    <w:rsid w:val="00FA2262"/>
    <w:rsid w:val="00FA25BF"/>
    <w:rsid w:val="00FA26E6"/>
    <w:rsid w:val="00FA272A"/>
    <w:rsid w:val="00FA29B5"/>
    <w:rsid w:val="00FA29F4"/>
    <w:rsid w:val="00FA2A6E"/>
    <w:rsid w:val="00FA2E9F"/>
    <w:rsid w:val="00FA32E9"/>
    <w:rsid w:val="00FA33FB"/>
    <w:rsid w:val="00FA347E"/>
    <w:rsid w:val="00FA3535"/>
    <w:rsid w:val="00FA3553"/>
    <w:rsid w:val="00FA3667"/>
    <w:rsid w:val="00FA3A51"/>
    <w:rsid w:val="00FA3AAF"/>
    <w:rsid w:val="00FA3B50"/>
    <w:rsid w:val="00FA3E0C"/>
    <w:rsid w:val="00FA4020"/>
    <w:rsid w:val="00FA4041"/>
    <w:rsid w:val="00FA422F"/>
    <w:rsid w:val="00FA4255"/>
    <w:rsid w:val="00FA42C6"/>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15B"/>
    <w:rsid w:val="00FA7162"/>
    <w:rsid w:val="00FA7434"/>
    <w:rsid w:val="00FA743A"/>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34B"/>
    <w:rsid w:val="00FB2477"/>
    <w:rsid w:val="00FB260B"/>
    <w:rsid w:val="00FB2625"/>
    <w:rsid w:val="00FB2A27"/>
    <w:rsid w:val="00FB2B8C"/>
    <w:rsid w:val="00FB2D52"/>
    <w:rsid w:val="00FB30E6"/>
    <w:rsid w:val="00FB320D"/>
    <w:rsid w:val="00FB3238"/>
    <w:rsid w:val="00FB34BE"/>
    <w:rsid w:val="00FB3622"/>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BC"/>
    <w:rsid w:val="00FC3F93"/>
    <w:rsid w:val="00FC4370"/>
    <w:rsid w:val="00FC43BC"/>
    <w:rsid w:val="00FC440D"/>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8E5"/>
    <w:rsid w:val="00FC5BA3"/>
    <w:rsid w:val="00FC5E9A"/>
    <w:rsid w:val="00FC6070"/>
    <w:rsid w:val="00FC61E8"/>
    <w:rsid w:val="00FC68C4"/>
    <w:rsid w:val="00FC6AB3"/>
    <w:rsid w:val="00FC6AD4"/>
    <w:rsid w:val="00FC6CBE"/>
    <w:rsid w:val="00FC6E7D"/>
    <w:rsid w:val="00FC6FA8"/>
    <w:rsid w:val="00FC714D"/>
    <w:rsid w:val="00FC71CA"/>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ADC"/>
    <w:rsid w:val="00FD1BD1"/>
    <w:rsid w:val="00FD1CAA"/>
    <w:rsid w:val="00FD1E29"/>
    <w:rsid w:val="00FD1E72"/>
    <w:rsid w:val="00FD207A"/>
    <w:rsid w:val="00FD22B7"/>
    <w:rsid w:val="00FD2329"/>
    <w:rsid w:val="00FD2461"/>
    <w:rsid w:val="00FD28A9"/>
    <w:rsid w:val="00FD2982"/>
    <w:rsid w:val="00FD2A21"/>
    <w:rsid w:val="00FD2AD2"/>
    <w:rsid w:val="00FD2AEC"/>
    <w:rsid w:val="00FD305B"/>
    <w:rsid w:val="00FD30CF"/>
    <w:rsid w:val="00FD30E7"/>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457"/>
    <w:rsid w:val="00FD75CA"/>
    <w:rsid w:val="00FD7642"/>
    <w:rsid w:val="00FD79D5"/>
    <w:rsid w:val="00FD79EC"/>
    <w:rsid w:val="00FD7A39"/>
    <w:rsid w:val="00FD7C14"/>
    <w:rsid w:val="00FD7DDF"/>
    <w:rsid w:val="00FD7E2D"/>
    <w:rsid w:val="00FD7F4F"/>
    <w:rsid w:val="00FE0097"/>
    <w:rsid w:val="00FE00A8"/>
    <w:rsid w:val="00FE0460"/>
    <w:rsid w:val="00FE08D9"/>
    <w:rsid w:val="00FE095D"/>
    <w:rsid w:val="00FE0A5A"/>
    <w:rsid w:val="00FE0ABE"/>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648"/>
    <w:rsid w:val="00FE3825"/>
    <w:rsid w:val="00FE383E"/>
    <w:rsid w:val="00FE39B8"/>
    <w:rsid w:val="00FE3ABC"/>
    <w:rsid w:val="00FE3C5B"/>
    <w:rsid w:val="00FE3FAD"/>
    <w:rsid w:val="00FE4502"/>
    <w:rsid w:val="00FE4808"/>
    <w:rsid w:val="00FE4836"/>
    <w:rsid w:val="00FE4981"/>
    <w:rsid w:val="00FE4CB4"/>
    <w:rsid w:val="00FE4D3E"/>
    <w:rsid w:val="00FE50E3"/>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A2"/>
    <w:rsid w:val="00FF0381"/>
    <w:rsid w:val="00FF06FA"/>
    <w:rsid w:val="00FF0BEF"/>
    <w:rsid w:val="00FF12DB"/>
    <w:rsid w:val="00FF12FF"/>
    <w:rsid w:val="00FF139D"/>
    <w:rsid w:val="00FF1427"/>
    <w:rsid w:val="00FF17A9"/>
    <w:rsid w:val="00FF18D1"/>
    <w:rsid w:val="00FF1E2B"/>
    <w:rsid w:val="00FF1F40"/>
    <w:rsid w:val="00FF20C5"/>
    <w:rsid w:val="00FF2419"/>
    <w:rsid w:val="00FF2667"/>
    <w:rsid w:val="00FF26BE"/>
    <w:rsid w:val="00FF26D5"/>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E5260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footer" Target="footer6.xml"/><Relationship Id="rId21" Type="http://schemas.openxmlformats.org/officeDocument/2006/relationships/image" Target="media/image4.png"/><Relationship Id="rId34" Type="http://schemas.openxmlformats.org/officeDocument/2006/relationships/header" Target="header4.xml"/><Relationship Id="rId42" Type="http://schemas.openxmlformats.org/officeDocument/2006/relationships/hyperlink" Target="https://doi.org/https://doi.org/10.2307/41166021" TargetMode="External"/><Relationship Id="rId47" Type="http://schemas.openxmlformats.org/officeDocument/2006/relationships/hyperlink" Target="https://www.jstor.org/stable/26629645" TargetMode="External"/><Relationship Id="rId50" Type="http://schemas.openxmlformats.org/officeDocument/2006/relationships/hyperlink" Target="https://doi.org/10.1111/j.1467-6486.1988.tb00039.x" TargetMode="External"/><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header" Target="header6.xml"/><Relationship Id="rId46" Type="http://schemas.openxmlformats.org/officeDocument/2006/relationships/hyperlink" Target="https://doi.org/10.1287/orsc.1050.0116"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hyperlink" Target="https://doi.org/10.1002/smj.4250141009"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5.xml"/><Relationship Id="rId40" Type="http://schemas.openxmlformats.org/officeDocument/2006/relationships/hyperlink" Target="https://doi.org/10.1177/017084069701800106" TargetMode="External"/><Relationship Id="rId45" Type="http://schemas.openxmlformats.org/officeDocument/2006/relationships/hyperlink" Target="https://doi.org/10.1002/mde.3507" TargetMode="External"/><Relationship Id="rId53" Type="http://schemas.openxmlformats.org/officeDocument/2006/relationships/hyperlink" Target="https://idv.sinica.edu.tw/wwchu/9703%20New%20History.pdf" TargetMode="Externa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footer" Target="footer4.xml"/><Relationship Id="rId49" Type="http://schemas.openxmlformats.org/officeDocument/2006/relationships/hyperlink" Target="https://doi.org/10.1287/orsc.2014.0895" TargetMode="Externa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9.png"/><Relationship Id="rId44" Type="http://schemas.openxmlformats.org/officeDocument/2006/relationships/hyperlink" Target="https://doi.org/10.1287/orsc.11.4.404.14600" TargetMode="External"/><Relationship Id="rId52" Type="http://schemas.openxmlformats.org/officeDocument/2006/relationships/hyperlink" Target="https://hdl.handle.net/11296/cr8g57"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5.xml"/><Relationship Id="rId43" Type="http://schemas.openxmlformats.org/officeDocument/2006/relationships/hyperlink" Target="https://doi.org/10.1287/isre.7.1.63" TargetMode="External"/><Relationship Id="rId48" Type="http://schemas.openxmlformats.org/officeDocument/2006/relationships/hyperlink" Target="https://doi.org/10.1016/j.respol.2017.01.015" TargetMode="Externa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s://doi.org/10.6146/univj.18-1.05"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TotalTime>
  <Pages>115</Pages>
  <Words>35059</Words>
  <Characters>199839</Characters>
  <Application>Microsoft Office Word</Application>
  <DocSecurity>0</DocSecurity>
  <Lines>1665</Lines>
  <Paragraphs>468</Paragraphs>
  <ScaleCrop>false</ScaleCrop>
  <Company/>
  <LinksUpToDate>false</LinksUpToDate>
  <CharactersWithSpaces>234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431</cp:revision>
  <cp:lastPrinted>2025-05-19T17:36:00Z</cp:lastPrinted>
  <dcterms:created xsi:type="dcterms:W3CDTF">2025-06-28T12:44:00Z</dcterms:created>
  <dcterms:modified xsi:type="dcterms:W3CDTF">2025-06-28T18:02:00Z</dcterms:modified>
</cp:coreProperties>
</file>